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D5D96C" w14:textId="001D0490" w:rsidR="00A07637" w:rsidRPr="0096502A" w:rsidRDefault="00DE11CA">
      <w:pPr>
        <w:rPr>
          <w:b/>
        </w:rPr>
      </w:pPr>
      <w:r>
        <w:rPr>
          <w:b/>
        </w:rPr>
        <w:t>Analytic cognitive</w:t>
      </w:r>
      <w:r w:rsidR="00164981">
        <w:rPr>
          <w:b/>
        </w:rPr>
        <w:t xml:space="preserve"> style</w:t>
      </w:r>
      <w:r w:rsidR="00E2236A">
        <w:rPr>
          <w:b/>
        </w:rPr>
        <w:t>,</w:t>
      </w:r>
      <w:r w:rsidR="00577A9A">
        <w:rPr>
          <w:b/>
        </w:rPr>
        <w:t xml:space="preserve"> not delusional ideation,</w:t>
      </w:r>
      <w:r w:rsidR="00904502">
        <w:rPr>
          <w:b/>
        </w:rPr>
        <w:t xml:space="preserve"> predicts data </w:t>
      </w:r>
      <w:r w:rsidR="00201CA6">
        <w:rPr>
          <w:b/>
        </w:rPr>
        <w:t>gathering</w:t>
      </w:r>
      <w:r w:rsidR="003A743F">
        <w:rPr>
          <w:b/>
        </w:rPr>
        <w:t xml:space="preserve"> in</w:t>
      </w:r>
      <w:r w:rsidR="003F0F30">
        <w:rPr>
          <w:b/>
        </w:rPr>
        <w:t xml:space="preserve"> a</w:t>
      </w:r>
      <w:r w:rsidR="0093428B">
        <w:rPr>
          <w:b/>
        </w:rPr>
        <w:t xml:space="preserve"> </w:t>
      </w:r>
      <w:r w:rsidR="003F0F30">
        <w:rPr>
          <w:b/>
        </w:rPr>
        <w:t xml:space="preserve">large </w:t>
      </w:r>
      <w:r w:rsidR="0093428B">
        <w:rPr>
          <w:b/>
        </w:rPr>
        <w:t>beads task</w:t>
      </w:r>
      <w:r w:rsidR="0042581C">
        <w:rPr>
          <w:b/>
        </w:rPr>
        <w:t xml:space="preserve"> study</w:t>
      </w:r>
    </w:p>
    <w:p w14:paraId="1E02F3F4" w14:textId="77777777" w:rsidR="00A07637" w:rsidRDefault="00A07637"/>
    <w:p w14:paraId="7255AACF" w14:textId="419C5232" w:rsidR="0062686B" w:rsidRDefault="0062686B">
      <w:r>
        <w:t>Robert M. Ross</w:t>
      </w:r>
      <w:r w:rsidR="00FF117F">
        <w:t>*</w:t>
      </w:r>
      <w:r w:rsidR="00FF117F" w:rsidRPr="005A0760">
        <w:rPr>
          <w:vertAlign w:val="superscript"/>
        </w:rPr>
        <w:t>a</w:t>
      </w:r>
      <w:r w:rsidR="00FF117F">
        <w:rPr>
          <w:vertAlign w:val="superscript"/>
        </w:rPr>
        <w:t>,b</w:t>
      </w:r>
      <w:r>
        <w:t>, Gordon Pennycook</w:t>
      </w:r>
      <w:r w:rsidR="00FF117F">
        <w:rPr>
          <w:vertAlign w:val="superscript"/>
        </w:rPr>
        <w:t>c</w:t>
      </w:r>
      <w:r>
        <w:t>, Ryan McKay</w:t>
      </w:r>
      <w:r w:rsidR="00FF117F">
        <w:rPr>
          <w:vertAlign w:val="superscript"/>
        </w:rPr>
        <w:t>a</w:t>
      </w:r>
      <w:r w:rsidR="00FF117F" w:rsidRPr="00FF117F">
        <w:rPr>
          <w:vertAlign w:val="superscript"/>
        </w:rPr>
        <w:t>,</w:t>
      </w:r>
      <w:r w:rsidR="007E47AD">
        <w:rPr>
          <w:vertAlign w:val="superscript"/>
        </w:rPr>
        <w:t>b</w:t>
      </w:r>
      <w:r>
        <w:t>, Will M. Gervais</w:t>
      </w:r>
      <w:r w:rsidR="007E47AD">
        <w:rPr>
          <w:vertAlign w:val="superscript"/>
        </w:rPr>
        <w:t>d</w:t>
      </w:r>
      <w:r>
        <w:t>, Robyn Langdon</w:t>
      </w:r>
      <w:r w:rsidR="00FF117F">
        <w:rPr>
          <w:vertAlign w:val="superscript"/>
        </w:rPr>
        <w:t>b</w:t>
      </w:r>
      <w:r>
        <w:t>, Max Coltheart</w:t>
      </w:r>
      <w:r w:rsidR="00FF117F">
        <w:rPr>
          <w:vertAlign w:val="superscript"/>
        </w:rPr>
        <w:t>b</w:t>
      </w:r>
    </w:p>
    <w:p w14:paraId="5B86B8DD" w14:textId="77777777" w:rsidR="0062686B" w:rsidRDefault="0062686B">
      <w:bookmarkStart w:id="0" w:name="_GoBack"/>
      <w:bookmarkEnd w:id="0"/>
    </w:p>
    <w:p w14:paraId="5A6EE541" w14:textId="46050A4F" w:rsidR="00FF117F" w:rsidRDefault="00FF117F" w:rsidP="00FF117F">
      <w:pPr>
        <w:widowControl w:val="0"/>
        <w:autoSpaceDE w:val="0"/>
        <w:autoSpaceDN w:val="0"/>
        <w:adjustRightInd w:val="0"/>
        <w:spacing w:after="240"/>
        <w:rPr>
          <w:rFonts w:cs="Times"/>
          <w:lang w:val="en-US"/>
        </w:rPr>
      </w:pPr>
      <w:r>
        <w:rPr>
          <w:rFonts w:cs="Times"/>
          <w:position w:val="10"/>
          <w:lang w:val="en-US"/>
        </w:rPr>
        <w:t>a</w:t>
      </w:r>
      <w:r w:rsidR="007E47AD">
        <w:rPr>
          <w:rFonts w:cs="Times"/>
          <w:color w:val="000000"/>
          <w:lang w:val="en-US"/>
        </w:rPr>
        <w:t>Department of Psychology, Royal Holloway, University of London, Egham, Surrey</w:t>
      </w:r>
      <w:r w:rsidR="00830B31">
        <w:rPr>
          <w:rFonts w:cs="Times"/>
          <w:color w:val="000000"/>
          <w:lang w:val="en-US"/>
        </w:rPr>
        <w:t xml:space="preserve"> </w:t>
      </w:r>
      <w:r w:rsidR="007E47AD">
        <w:rPr>
          <w:rFonts w:cs="Times"/>
          <w:color w:val="000000"/>
          <w:lang w:val="en-US"/>
        </w:rPr>
        <w:t>TW20 0EX, U</w:t>
      </w:r>
      <w:r w:rsidR="002D0725">
        <w:rPr>
          <w:rFonts w:cs="Times"/>
          <w:color w:val="000000"/>
          <w:lang w:val="en-US"/>
        </w:rPr>
        <w:t>nited Kingdom</w:t>
      </w:r>
    </w:p>
    <w:p w14:paraId="6B5DC8D3" w14:textId="461570E2" w:rsidR="007E47AD" w:rsidRDefault="00FF117F" w:rsidP="007E47AD">
      <w:pPr>
        <w:widowControl w:val="0"/>
        <w:autoSpaceDE w:val="0"/>
        <w:autoSpaceDN w:val="0"/>
        <w:adjustRightInd w:val="0"/>
        <w:spacing w:after="240"/>
        <w:rPr>
          <w:rFonts w:cs="Times"/>
          <w:lang w:val="en-US"/>
        </w:rPr>
      </w:pPr>
      <w:r>
        <w:rPr>
          <w:rFonts w:cs="Times"/>
          <w:position w:val="10"/>
          <w:lang w:val="en-US"/>
        </w:rPr>
        <w:t>b</w:t>
      </w:r>
      <w:r w:rsidR="007E47AD">
        <w:rPr>
          <w:rFonts w:cs="Times"/>
          <w:color w:val="000000"/>
          <w:lang w:val="en-US"/>
        </w:rPr>
        <w:t>ARC Centre of Excellence in Cognition and its Disorders</w:t>
      </w:r>
      <w:r w:rsidR="007E47AD">
        <w:rPr>
          <w:rFonts w:cs="Times"/>
          <w:lang w:val="en-US"/>
        </w:rPr>
        <w:t>, Macquarie University, Sydney, NSW 2109, Australia</w:t>
      </w:r>
    </w:p>
    <w:p w14:paraId="07EE3B2B" w14:textId="77777777" w:rsidR="00FF117F" w:rsidRPr="007E47AD" w:rsidRDefault="00FF117F" w:rsidP="007E47AD">
      <w:pPr>
        <w:widowControl w:val="0"/>
        <w:autoSpaceDE w:val="0"/>
        <w:autoSpaceDN w:val="0"/>
        <w:adjustRightInd w:val="0"/>
        <w:spacing w:after="240"/>
        <w:rPr>
          <w:rFonts w:cs="Times"/>
          <w:lang w:val="en-US"/>
        </w:rPr>
      </w:pPr>
      <w:r>
        <w:rPr>
          <w:rFonts w:cs="Times"/>
          <w:position w:val="10"/>
          <w:lang w:val="en-US"/>
        </w:rPr>
        <w:t>c</w:t>
      </w:r>
      <w:r>
        <w:rPr>
          <w:rFonts w:cs="Times"/>
          <w:lang w:val="en-US"/>
        </w:rPr>
        <w:t>Department of Psychology, University of Waterloo, Waterloo, Ontario N2L 3G1, Canada</w:t>
      </w:r>
    </w:p>
    <w:p w14:paraId="5960A57B" w14:textId="77777777" w:rsidR="00FF117F" w:rsidRPr="005A0760" w:rsidRDefault="007E47AD" w:rsidP="00FF117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w:color w:val="000000"/>
          <w:lang w:val="en-US"/>
        </w:rPr>
      </w:pPr>
      <w:r>
        <w:rPr>
          <w:rFonts w:cs="Times"/>
          <w:position w:val="10"/>
          <w:lang w:val="en-US"/>
        </w:rPr>
        <w:t>d</w:t>
      </w:r>
      <w:r w:rsidR="00FF117F">
        <w:rPr>
          <w:rFonts w:cs="Times"/>
          <w:color w:val="000000"/>
          <w:lang w:val="en-US"/>
        </w:rPr>
        <w:t>Department of Psychology, University of Kentucky, Lexington, Kentucky</w:t>
      </w:r>
      <w:r w:rsidR="00733CF4">
        <w:rPr>
          <w:rFonts w:cs="Times"/>
          <w:color w:val="000000"/>
          <w:lang w:val="en-US"/>
        </w:rPr>
        <w:t xml:space="preserve"> 40506-004</w:t>
      </w:r>
      <w:r w:rsidR="00FF117F">
        <w:rPr>
          <w:rFonts w:cs="Times"/>
          <w:color w:val="000000"/>
          <w:lang w:val="en-US"/>
        </w:rPr>
        <w:t>, United States of America</w:t>
      </w:r>
    </w:p>
    <w:p w14:paraId="6BB936BF" w14:textId="77777777" w:rsidR="00FF117F" w:rsidRPr="005A0760" w:rsidRDefault="00FF117F" w:rsidP="00FF117F"/>
    <w:p w14:paraId="3B764023" w14:textId="77777777" w:rsidR="00FF117F" w:rsidRDefault="00FF117F" w:rsidP="00FF117F">
      <w:r>
        <w:t>*Corresponding Author:</w:t>
      </w:r>
    </w:p>
    <w:p w14:paraId="42875735" w14:textId="77777777" w:rsidR="00FF117F" w:rsidRDefault="00FF117F" w:rsidP="00FF117F">
      <w:r>
        <w:t xml:space="preserve">Email: robross45@yahoo.com.au </w:t>
      </w:r>
    </w:p>
    <w:p w14:paraId="5D295396" w14:textId="77777777" w:rsidR="00FF117F" w:rsidRDefault="001E64DD" w:rsidP="00FF117F">
      <w:r>
        <w:t>Phone: +44 (0)1784 276548 ex 6548</w:t>
      </w:r>
    </w:p>
    <w:p w14:paraId="15787856" w14:textId="77777777" w:rsidR="00FF117F" w:rsidRDefault="00FF117F" w:rsidP="00FF117F"/>
    <w:p w14:paraId="49AD42B9" w14:textId="77777777" w:rsidR="00A319F8" w:rsidRDefault="00A319F8" w:rsidP="00FF117F">
      <w:r>
        <w:t xml:space="preserve">Running head: analytic cognitive style and </w:t>
      </w:r>
      <w:r w:rsidR="00087193">
        <w:t xml:space="preserve">the </w:t>
      </w:r>
      <w:r>
        <w:t>beads task</w:t>
      </w:r>
    </w:p>
    <w:p w14:paraId="16E597FD" w14:textId="77777777" w:rsidR="00A319F8" w:rsidRDefault="00A319F8" w:rsidP="00FF117F"/>
    <w:p w14:paraId="01048427" w14:textId="5D848EEB" w:rsidR="00FF117F" w:rsidRDefault="00FF117F" w:rsidP="00FF117F">
      <w:r>
        <w:t xml:space="preserve">Abstract word count: </w:t>
      </w:r>
      <w:r w:rsidR="00873FB2">
        <w:t>1</w:t>
      </w:r>
      <w:r w:rsidR="00CA020D">
        <w:t>58</w:t>
      </w:r>
    </w:p>
    <w:p w14:paraId="254E8B56" w14:textId="77777777" w:rsidR="00FF117F" w:rsidRDefault="00FF117F" w:rsidP="00FF117F"/>
    <w:p w14:paraId="51441A70" w14:textId="6C80B3E9" w:rsidR="00FF117F" w:rsidRDefault="005538B7" w:rsidP="00FF117F">
      <w:r>
        <w:t>Text body word co</w:t>
      </w:r>
      <w:r w:rsidR="00E62FCA">
        <w:t>unt: 4272</w:t>
      </w:r>
    </w:p>
    <w:p w14:paraId="3CB728DF" w14:textId="77777777" w:rsidR="00FF117F" w:rsidRDefault="00FF117F" w:rsidP="00FF117F"/>
    <w:p w14:paraId="3FEB82B8" w14:textId="72A1C7A5" w:rsidR="00E61B0D" w:rsidRDefault="00E62FCA" w:rsidP="00FF117F">
      <w:r>
        <w:t>References word count: 1653</w:t>
      </w:r>
    </w:p>
    <w:p w14:paraId="4902B5F8" w14:textId="77777777" w:rsidR="00E61B0D" w:rsidRDefault="00E61B0D" w:rsidP="00FF117F"/>
    <w:p w14:paraId="59A7BDA4" w14:textId="79566527" w:rsidR="00FF117F" w:rsidRDefault="00CA020D" w:rsidP="00FF117F">
      <w:r>
        <w:t>Text body plus reference word count</w:t>
      </w:r>
      <w:r w:rsidR="00FF117F">
        <w:t xml:space="preserve">: </w:t>
      </w:r>
      <w:r w:rsidR="00E62FCA">
        <w:t>5925</w:t>
      </w:r>
    </w:p>
    <w:p w14:paraId="13231320" w14:textId="77777777" w:rsidR="00FF117F" w:rsidRDefault="00FF117F"/>
    <w:p w14:paraId="43A15E3C" w14:textId="77777777" w:rsidR="00FF117F" w:rsidRDefault="00FF117F"/>
    <w:p w14:paraId="20A8F2B3" w14:textId="77777777" w:rsidR="00FF117F" w:rsidRDefault="00FF117F"/>
    <w:p w14:paraId="0C737AC6" w14:textId="77777777" w:rsidR="00FF117F" w:rsidRDefault="00FF117F"/>
    <w:p w14:paraId="4539A4D1" w14:textId="77777777" w:rsidR="00FF117F" w:rsidRDefault="00FF117F"/>
    <w:p w14:paraId="4F74CA2E" w14:textId="77777777" w:rsidR="00FF117F" w:rsidRDefault="00FF117F"/>
    <w:p w14:paraId="4E7D21E6" w14:textId="77777777" w:rsidR="00FF117F" w:rsidRDefault="00FF117F"/>
    <w:p w14:paraId="318A5091" w14:textId="77777777" w:rsidR="00FF117F" w:rsidRDefault="00FF117F"/>
    <w:p w14:paraId="2241A69D" w14:textId="77777777" w:rsidR="00FF117F" w:rsidRDefault="00FF117F"/>
    <w:p w14:paraId="4BA1AA01" w14:textId="77777777" w:rsidR="00847A30" w:rsidRDefault="00847A30"/>
    <w:p w14:paraId="1403C175" w14:textId="77777777" w:rsidR="00026838" w:rsidRDefault="00026838"/>
    <w:p w14:paraId="6F2157DA" w14:textId="77777777" w:rsidR="00847A30" w:rsidRDefault="00847A30"/>
    <w:p w14:paraId="6D3448CB" w14:textId="77777777" w:rsidR="00847A30" w:rsidRDefault="00847A30"/>
    <w:p w14:paraId="09D984AB" w14:textId="77777777" w:rsidR="00FF117F" w:rsidRDefault="00FF117F"/>
    <w:p w14:paraId="78C33D67" w14:textId="77777777" w:rsidR="00FF117F" w:rsidRDefault="00FF117F"/>
    <w:p w14:paraId="75179BD7" w14:textId="77777777" w:rsidR="00FF117F" w:rsidRDefault="00FF117F"/>
    <w:p w14:paraId="384D9B14" w14:textId="77777777" w:rsidR="00164981" w:rsidRDefault="00164981"/>
    <w:p w14:paraId="144318AC" w14:textId="77777777" w:rsidR="0062686B" w:rsidRPr="0096502A" w:rsidRDefault="0096502A" w:rsidP="0025799B">
      <w:pPr>
        <w:spacing w:line="480" w:lineRule="auto"/>
        <w:rPr>
          <w:b/>
        </w:rPr>
      </w:pPr>
      <w:r w:rsidRPr="0096502A">
        <w:rPr>
          <w:b/>
        </w:rPr>
        <w:lastRenderedPageBreak/>
        <w:t>Abstract</w:t>
      </w:r>
    </w:p>
    <w:p w14:paraId="6D16401E" w14:textId="77777777" w:rsidR="00500D56" w:rsidRDefault="00500D56" w:rsidP="0025799B">
      <w:pPr>
        <w:tabs>
          <w:tab w:val="left" w:pos="2000"/>
        </w:tabs>
        <w:spacing w:line="480" w:lineRule="auto"/>
      </w:pPr>
    </w:p>
    <w:p w14:paraId="28B545E6" w14:textId="563ABFB6" w:rsidR="00494F9D" w:rsidRDefault="00494F9D" w:rsidP="0025799B">
      <w:pPr>
        <w:tabs>
          <w:tab w:val="left" w:pos="2000"/>
        </w:tabs>
        <w:spacing w:line="480" w:lineRule="auto"/>
      </w:pPr>
      <w:r>
        <w:t xml:space="preserve">Introduction: </w:t>
      </w:r>
      <w:r w:rsidR="00AF4D9A">
        <w:t>It has been proposed</w:t>
      </w:r>
      <w:r w:rsidR="00847A30">
        <w:t xml:space="preserve"> that</w:t>
      </w:r>
      <w:r w:rsidR="0044450A">
        <w:t xml:space="preserve"> delud</w:t>
      </w:r>
      <w:r w:rsidR="00E019C8">
        <w:t>ed</w:t>
      </w:r>
      <w:r w:rsidR="00C32E8B">
        <w:t xml:space="preserve"> and de</w:t>
      </w:r>
      <w:r w:rsidR="00263651">
        <w:t xml:space="preserve">lusion-prone individuals </w:t>
      </w:r>
      <w:r w:rsidR="00C92FD5">
        <w:t xml:space="preserve">gather </w:t>
      </w:r>
      <w:r w:rsidR="00A02FE6">
        <w:t xml:space="preserve">less </w:t>
      </w:r>
      <w:r w:rsidR="0039406F">
        <w:t>evidence</w:t>
      </w:r>
      <w:r w:rsidR="00C66522">
        <w:t xml:space="preserve"> </w:t>
      </w:r>
      <w:r w:rsidR="00737B09">
        <w:t xml:space="preserve">before forming beliefs </w:t>
      </w:r>
      <w:r w:rsidR="00C66522">
        <w:t xml:space="preserve">than those who are not </w:t>
      </w:r>
      <w:r w:rsidR="003F0F30">
        <w:t>delu</w:t>
      </w:r>
      <w:r w:rsidR="0044450A">
        <w:t>d</w:t>
      </w:r>
      <w:r w:rsidR="00E019C8">
        <w:t>ed</w:t>
      </w:r>
      <w:r w:rsidR="003F0F30">
        <w:t xml:space="preserve"> or </w:t>
      </w:r>
      <w:r w:rsidR="00C66522">
        <w:t>delusion-prone</w:t>
      </w:r>
      <w:r w:rsidR="009F1FCF">
        <w:t xml:space="preserve">. </w:t>
      </w:r>
      <w:r w:rsidR="00C66522">
        <w:t>The primary source of evidence</w:t>
      </w:r>
      <w:r w:rsidR="000C4851">
        <w:t xml:space="preserve"> for this “jumping to conclusions”</w:t>
      </w:r>
      <w:r w:rsidR="00577A9A">
        <w:t xml:space="preserve"> </w:t>
      </w:r>
      <w:r w:rsidR="00974065">
        <w:t xml:space="preserve">(JTC) </w:t>
      </w:r>
      <w:r w:rsidR="00AF4D9A">
        <w:t>bias is provided by research that utilizes</w:t>
      </w:r>
      <w:r w:rsidR="00C66522">
        <w:t xml:space="preserve"> the</w:t>
      </w:r>
      <w:r w:rsidR="00EA4738">
        <w:t xml:space="preserve"> </w:t>
      </w:r>
      <w:r w:rsidR="003B6296">
        <w:t>“</w:t>
      </w:r>
      <w:r w:rsidR="00EA4738">
        <w:t>beads task</w:t>
      </w:r>
      <w:r w:rsidR="003B6296">
        <w:t>”</w:t>
      </w:r>
      <w:r w:rsidR="00164981">
        <w:t xml:space="preserve"> data gathering paradigm</w:t>
      </w:r>
      <w:r w:rsidR="00A02FE6">
        <w:t>.</w:t>
      </w:r>
      <w:r w:rsidR="00737B09">
        <w:t xml:space="preserve"> However,</w:t>
      </w:r>
      <w:r w:rsidR="003F0F30">
        <w:t xml:space="preserve"> the</w:t>
      </w:r>
      <w:r w:rsidR="00C66522">
        <w:t xml:space="preserve"> cognitive mechanisms</w:t>
      </w:r>
      <w:r w:rsidR="0042581C">
        <w:t xml:space="preserve"> subserving</w:t>
      </w:r>
      <w:r w:rsidR="00C66522">
        <w:t xml:space="preserve"> data</w:t>
      </w:r>
      <w:r w:rsidR="00EC7483">
        <w:t xml:space="preserve"> gathering in this task</w:t>
      </w:r>
      <w:r w:rsidR="00847A30">
        <w:t xml:space="preserve"> are</w:t>
      </w:r>
      <w:r w:rsidR="007826DE">
        <w:t xml:space="preserve"> poorly</w:t>
      </w:r>
      <w:r w:rsidR="007A2A7F">
        <w:t xml:space="preserve"> understood</w:t>
      </w:r>
      <w:r w:rsidR="00C66522">
        <w:t>.</w:t>
      </w:r>
      <w:r w:rsidR="007E5FCD">
        <w:t xml:space="preserve"> </w:t>
      </w:r>
    </w:p>
    <w:p w14:paraId="3D4D7247" w14:textId="77777777" w:rsidR="00494F9D" w:rsidRDefault="00494F9D" w:rsidP="0025799B">
      <w:pPr>
        <w:tabs>
          <w:tab w:val="left" w:pos="2000"/>
        </w:tabs>
        <w:spacing w:line="480" w:lineRule="auto"/>
      </w:pPr>
    </w:p>
    <w:p w14:paraId="72B74DC1" w14:textId="33D1B621" w:rsidR="00494F9D" w:rsidRDefault="00494F9D" w:rsidP="0025799B">
      <w:pPr>
        <w:tabs>
          <w:tab w:val="left" w:pos="2000"/>
        </w:tabs>
        <w:spacing w:line="480" w:lineRule="auto"/>
      </w:pPr>
      <w:r>
        <w:t xml:space="preserve">Methods: In the largest </w:t>
      </w:r>
      <w:r w:rsidR="00E862D4">
        <w:t xml:space="preserve">published </w:t>
      </w:r>
      <w:r>
        <w:t>beads task study to date (n = 558), w</w:t>
      </w:r>
      <w:r w:rsidR="00BC6D4C">
        <w:t>e</w:t>
      </w:r>
      <w:r w:rsidR="00237563">
        <w:t xml:space="preserve"> </w:t>
      </w:r>
      <w:r w:rsidR="009F29AF">
        <w:t>examine</w:t>
      </w:r>
      <w:r w:rsidR="00847A30">
        <w:t>d</w:t>
      </w:r>
      <w:r w:rsidR="005B10F9">
        <w:t xml:space="preserve"> </w:t>
      </w:r>
      <w:r w:rsidR="0086191B">
        <w:t>data ga</w:t>
      </w:r>
      <w:r w:rsidR="00AF4D9A">
        <w:t xml:space="preserve">thering </w:t>
      </w:r>
      <w:r w:rsidR="00EC7483">
        <w:t>in the context of</w:t>
      </w:r>
      <w:r w:rsidR="00AF4D9A">
        <w:t xml:space="preserve"> influential </w:t>
      </w:r>
      <w:r w:rsidR="00091D41">
        <w:t>dual-process theories</w:t>
      </w:r>
      <w:r w:rsidR="00AF4D9A">
        <w:t xml:space="preserve"> of reasoning. </w:t>
      </w:r>
    </w:p>
    <w:p w14:paraId="5F25F318" w14:textId="77777777" w:rsidR="00494F9D" w:rsidRDefault="00494F9D" w:rsidP="0025799B">
      <w:pPr>
        <w:tabs>
          <w:tab w:val="left" w:pos="2000"/>
        </w:tabs>
        <w:spacing w:line="480" w:lineRule="auto"/>
      </w:pPr>
    </w:p>
    <w:p w14:paraId="09A6C39A" w14:textId="62411662" w:rsidR="00A06B99" w:rsidRDefault="00494F9D" w:rsidP="0025799B">
      <w:pPr>
        <w:tabs>
          <w:tab w:val="left" w:pos="2000"/>
        </w:tabs>
        <w:spacing w:line="480" w:lineRule="auto"/>
      </w:pPr>
      <w:r>
        <w:t>Results: A</w:t>
      </w:r>
      <w:r w:rsidR="00AF4D9A">
        <w:t>nalytic cognitive style</w:t>
      </w:r>
      <w:r w:rsidR="00E019C8">
        <w:rPr>
          <w:rFonts w:cs="Times"/>
          <w:lang w:val="en-US"/>
        </w:rPr>
        <w:t xml:space="preserve"> (</w:t>
      </w:r>
      <w:r w:rsidR="00AA6BC1">
        <w:rPr>
          <w:rFonts w:cs="Times"/>
          <w:lang w:val="en-US"/>
        </w:rPr>
        <w:t xml:space="preserve">the </w:t>
      </w:r>
      <w:r w:rsidR="00AA6BC1" w:rsidRPr="00AA6BC1">
        <w:rPr>
          <w:rFonts w:cs="Times"/>
          <w:lang w:val="en-US"/>
        </w:rPr>
        <w:t>willingness or disposition</w:t>
      </w:r>
      <w:r w:rsidR="00AA6BC1">
        <w:rPr>
          <w:rFonts w:cs="Times"/>
          <w:lang w:val="en-US"/>
        </w:rPr>
        <w:t xml:space="preserve"> to critically evaluate outputs from intuitive processing and engage in effortful analytic processing</w:t>
      </w:r>
      <w:r w:rsidR="00E019C8">
        <w:t>)</w:t>
      </w:r>
      <w:r w:rsidR="007A2A7F">
        <w:t xml:space="preserve"> </w:t>
      </w:r>
      <w:r w:rsidR="00D635E7">
        <w:t>predict</w:t>
      </w:r>
      <w:r w:rsidR="0086191B">
        <w:t>ed data</w:t>
      </w:r>
      <w:r w:rsidR="00411938">
        <w:t xml:space="preserve"> gathering</w:t>
      </w:r>
      <w:r w:rsidR="007F04C0">
        <w:t xml:space="preserve"> in a non-clinical sample</w:t>
      </w:r>
      <w:r w:rsidR="0086191B">
        <w:t>, but</w:t>
      </w:r>
      <w:r w:rsidR="009F29AF">
        <w:t xml:space="preserve"> delusi</w:t>
      </w:r>
      <w:r w:rsidR="0086191B">
        <w:t>onal ideation did not</w:t>
      </w:r>
      <w:r w:rsidR="00A06B99">
        <w:t>.</w:t>
      </w:r>
    </w:p>
    <w:p w14:paraId="2891FB77" w14:textId="77777777" w:rsidR="00494F9D" w:rsidRDefault="00494F9D" w:rsidP="0025799B">
      <w:pPr>
        <w:tabs>
          <w:tab w:val="left" w:pos="2000"/>
        </w:tabs>
        <w:spacing w:line="480" w:lineRule="auto"/>
      </w:pPr>
    </w:p>
    <w:p w14:paraId="69D950A1" w14:textId="37474E2C" w:rsidR="00F02BAD" w:rsidRDefault="00494F9D" w:rsidP="0025799B">
      <w:pPr>
        <w:tabs>
          <w:tab w:val="left" w:pos="2000"/>
        </w:tabs>
        <w:spacing w:line="480" w:lineRule="auto"/>
      </w:pPr>
      <w:r>
        <w:t>Conclus</w:t>
      </w:r>
      <w:r w:rsidR="007826DE">
        <w:t>io</w:t>
      </w:r>
      <w:r w:rsidR="00534817">
        <w:t xml:space="preserve">n: </w:t>
      </w:r>
      <w:r w:rsidR="004F4EA8">
        <w:t>T</w:t>
      </w:r>
      <w:r w:rsidR="0025047E">
        <w:t>he</w:t>
      </w:r>
      <w:r w:rsidR="008F594C">
        <w:t xml:space="preserve"> relationship between data gathering and analytic cognitive style suggests that dual process theories of reasoning </w:t>
      </w:r>
      <w:r w:rsidR="00D93DC9">
        <w:t>can contribute to our understanding of the beads task. Nevertheless, i</w:t>
      </w:r>
      <w:r w:rsidR="004F4EA8">
        <w:t>t is no</w:t>
      </w:r>
      <w:r w:rsidR="00D93DC9">
        <w:t>t clear why delusional ideation did not predict data gathering or show an association with analytic cognitive style</w:t>
      </w:r>
      <w:r w:rsidR="008D7343">
        <w:t xml:space="preserve"> in this study</w:t>
      </w:r>
      <w:r w:rsidR="004F4EA8">
        <w:t xml:space="preserve">. </w:t>
      </w:r>
    </w:p>
    <w:p w14:paraId="3B9AE0E0" w14:textId="77777777" w:rsidR="00534817" w:rsidRDefault="00534817" w:rsidP="0025799B">
      <w:pPr>
        <w:tabs>
          <w:tab w:val="left" w:pos="2000"/>
        </w:tabs>
        <w:spacing w:line="480" w:lineRule="auto"/>
      </w:pPr>
    </w:p>
    <w:p w14:paraId="3A527D2A" w14:textId="3F159FA9" w:rsidR="00602DF4" w:rsidRPr="00534817" w:rsidRDefault="0096502A" w:rsidP="0025799B">
      <w:pPr>
        <w:spacing w:line="480" w:lineRule="auto"/>
        <w:rPr>
          <w:b/>
        </w:rPr>
      </w:pPr>
      <w:r>
        <w:rPr>
          <w:b/>
        </w:rPr>
        <w:t>Keywords</w:t>
      </w:r>
      <w:r w:rsidR="0062686B" w:rsidRPr="0096502A">
        <w:rPr>
          <w:b/>
        </w:rPr>
        <w:t xml:space="preserve"> </w:t>
      </w:r>
    </w:p>
    <w:p w14:paraId="09989358" w14:textId="77777777" w:rsidR="0062686B" w:rsidRDefault="00D8797F" w:rsidP="0025799B">
      <w:pPr>
        <w:spacing w:line="480" w:lineRule="auto"/>
      </w:pPr>
      <w:r>
        <w:lastRenderedPageBreak/>
        <w:t>beads task;</w:t>
      </w:r>
      <w:r w:rsidR="0096502A">
        <w:t xml:space="preserve"> </w:t>
      </w:r>
      <w:r w:rsidR="00DE11CA">
        <w:t xml:space="preserve">cognitive style; </w:t>
      </w:r>
      <w:r w:rsidR="00632D15">
        <w:t>delusion;</w:t>
      </w:r>
      <w:r w:rsidR="00A16809">
        <w:t xml:space="preserve"> </w:t>
      </w:r>
      <w:r w:rsidR="00737B09">
        <w:t>dual-process theory</w:t>
      </w:r>
      <w:r w:rsidR="00534C68">
        <w:t>; jumping to conclusions</w:t>
      </w:r>
    </w:p>
    <w:p w14:paraId="7EE02B99" w14:textId="77777777" w:rsidR="008F594C" w:rsidRDefault="008F594C" w:rsidP="0025799B">
      <w:pPr>
        <w:spacing w:line="480" w:lineRule="auto"/>
      </w:pPr>
    </w:p>
    <w:p w14:paraId="4B16D513" w14:textId="77777777" w:rsidR="0096502A" w:rsidRPr="00AD0C47" w:rsidRDefault="00AD0C47" w:rsidP="0025799B">
      <w:pPr>
        <w:spacing w:line="480" w:lineRule="auto"/>
        <w:rPr>
          <w:b/>
        </w:rPr>
      </w:pPr>
      <w:r w:rsidRPr="00AD0C47">
        <w:rPr>
          <w:b/>
        </w:rPr>
        <w:t>Introduction</w:t>
      </w:r>
    </w:p>
    <w:p w14:paraId="45F92713" w14:textId="77777777" w:rsidR="00A26EE3" w:rsidRDefault="00A26EE3" w:rsidP="0025799B">
      <w:pPr>
        <w:spacing w:line="480" w:lineRule="auto"/>
      </w:pPr>
    </w:p>
    <w:p w14:paraId="025CD055" w14:textId="2196CD7C" w:rsidR="005276E6" w:rsidRDefault="007A2A7F" w:rsidP="0025799B">
      <w:pPr>
        <w:spacing w:line="480" w:lineRule="auto"/>
        <w:rPr>
          <w:rFonts w:cs="Arial"/>
          <w:lang w:val="en-US"/>
        </w:rPr>
      </w:pPr>
      <w:r>
        <w:rPr>
          <w:lang w:val="en-US"/>
        </w:rPr>
        <w:t>It has been proposed</w:t>
      </w:r>
      <w:r w:rsidR="0042581C">
        <w:rPr>
          <w:lang w:val="en-US"/>
        </w:rPr>
        <w:t xml:space="preserve"> that</w:t>
      </w:r>
      <w:r w:rsidR="003F0F30">
        <w:rPr>
          <w:lang w:val="en-US"/>
        </w:rPr>
        <w:t xml:space="preserve"> </w:t>
      </w:r>
      <w:r w:rsidR="00AA6BC1">
        <w:rPr>
          <w:lang w:val="en-US"/>
        </w:rPr>
        <w:t xml:space="preserve">reasoning </w:t>
      </w:r>
      <w:r w:rsidR="008F594C">
        <w:rPr>
          <w:lang w:val="en-US"/>
        </w:rPr>
        <w:t xml:space="preserve">impairments and </w:t>
      </w:r>
      <w:r w:rsidR="00AA6BC1">
        <w:rPr>
          <w:lang w:val="en-US"/>
        </w:rPr>
        <w:t xml:space="preserve">biases </w:t>
      </w:r>
      <w:r w:rsidR="008D7343">
        <w:rPr>
          <w:lang w:val="en-US"/>
        </w:rPr>
        <w:t xml:space="preserve">can </w:t>
      </w:r>
      <w:r w:rsidR="009F29AF">
        <w:rPr>
          <w:lang w:val="en-US"/>
        </w:rPr>
        <w:t>play a</w:t>
      </w:r>
      <w:r w:rsidR="008F594C">
        <w:rPr>
          <w:lang w:val="en-US"/>
        </w:rPr>
        <w:t xml:space="preserve"> crucial</w:t>
      </w:r>
      <w:r w:rsidR="009F29AF">
        <w:rPr>
          <w:lang w:val="en-US"/>
        </w:rPr>
        <w:t xml:space="preserve"> role in the</w:t>
      </w:r>
      <w:r w:rsidR="008B4288">
        <w:rPr>
          <w:lang w:val="en-US"/>
        </w:rPr>
        <w:t xml:space="preserve"> formation </w:t>
      </w:r>
      <w:r w:rsidR="00237563">
        <w:rPr>
          <w:lang w:val="en-US"/>
        </w:rPr>
        <w:t xml:space="preserve">and </w:t>
      </w:r>
      <w:r w:rsidR="008D7343">
        <w:rPr>
          <w:lang w:val="en-US"/>
        </w:rPr>
        <w:t>maintenance</w:t>
      </w:r>
      <w:r w:rsidR="0027719A">
        <w:rPr>
          <w:lang w:val="en-US"/>
        </w:rPr>
        <w:t xml:space="preserve"> </w:t>
      </w:r>
      <w:r w:rsidR="008B4288">
        <w:rPr>
          <w:lang w:val="en-US"/>
        </w:rPr>
        <w:t>of</w:t>
      </w:r>
      <w:r w:rsidR="00272BE8">
        <w:rPr>
          <w:lang w:val="en-US"/>
        </w:rPr>
        <w:t xml:space="preserve"> delusion</w:t>
      </w:r>
      <w:r w:rsidR="009F29AF">
        <w:rPr>
          <w:lang w:val="en-US"/>
        </w:rPr>
        <w:t>al beliefs</w:t>
      </w:r>
      <w:r w:rsidR="00351F0F">
        <w:rPr>
          <w:lang w:val="en-US"/>
        </w:rPr>
        <w:t xml:space="preserve"> </w:t>
      </w:r>
      <w:r w:rsidR="00B95D16">
        <w:rPr>
          <w:lang w:val="en-US"/>
        </w:rPr>
        <w:fldChar w:fldCharType="begin">
          <w:fldData xml:space="preserve">PEVuZE5vdGU+PENpdGU+PEF1dGhvcj5Db25ub3JzPC9BdXRob3I+PFllYXI+MjAxNTwvWWVhcj48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</w:fldData>
        </w:fldChar>
      </w:r>
      <w:r w:rsidR="00B95D16">
        <w:rPr>
          <w:lang w:val="en-US"/>
        </w:rPr>
        <w:instrText xml:space="preserve"> ADDIN EN.CITE </w:instrText>
      </w:r>
      <w:r w:rsidR="00B95D16">
        <w:rPr>
          <w:lang w:val="en-US"/>
        </w:rPr>
        <w:fldChar w:fldCharType="begin">
          <w:fldData xml:space="preserve">PEVuZE5vdGU+PENpdGU+PEF1dGhvcj5Db25ub3JzPC9BdXRob3I+PFllYXI+MjAxNTwvWWVhcj48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</w:fldData>
        </w:fldChar>
      </w:r>
      <w:r w:rsidR="00B95D16">
        <w:rPr>
          <w:lang w:val="en-US"/>
        </w:rPr>
        <w:instrText xml:space="preserve"> ADDIN EN.CITE.DATA </w:instrText>
      </w:r>
      <w:r w:rsidR="00B95D16">
        <w:rPr>
          <w:lang w:val="en-US"/>
        </w:rPr>
      </w:r>
      <w:r w:rsidR="00B95D16">
        <w:rPr>
          <w:lang w:val="en-US"/>
        </w:rPr>
        <w:fldChar w:fldCharType="end"/>
      </w:r>
      <w:r w:rsidR="00B95D16">
        <w:rPr>
          <w:lang w:val="en-US"/>
        </w:rPr>
      </w:r>
      <w:r w:rsidR="00B95D16">
        <w:rPr>
          <w:lang w:val="en-US"/>
        </w:rPr>
        <w:fldChar w:fldCharType="separate"/>
      </w:r>
      <w:r w:rsidR="00B95D16">
        <w:rPr>
          <w:noProof/>
          <w:lang w:val="en-US"/>
        </w:rPr>
        <w:t>(Coltheart, Langdon, &amp; McKay, 2011; Connors &amp; Halligan, 2015; Garety &amp; Freeman, 1999, 2013)</w:t>
      </w:r>
      <w:r w:rsidR="00B95D16">
        <w:rPr>
          <w:lang w:val="en-US"/>
        </w:rPr>
        <w:fldChar w:fldCharType="end"/>
      </w:r>
      <w:r w:rsidR="00854A78">
        <w:rPr>
          <w:lang w:val="en-US"/>
        </w:rPr>
        <w:t xml:space="preserve">. </w:t>
      </w:r>
      <w:r w:rsidR="00AA6BC1">
        <w:rPr>
          <w:lang w:val="en-US"/>
        </w:rPr>
        <w:t>A seminal study in this</w:t>
      </w:r>
      <w:r w:rsidR="0081605A">
        <w:rPr>
          <w:lang w:val="en-US"/>
        </w:rPr>
        <w:t xml:space="preserve"> literature is</w:t>
      </w:r>
      <w:r w:rsidR="00D16F4C">
        <w:rPr>
          <w:lang w:val="en-US"/>
        </w:rPr>
        <w:t xml:space="preserve"> Huq, Garety, and Hemsley</w:t>
      </w:r>
      <w:r w:rsidR="004A6DC4">
        <w:rPr>
          <w:lang w:val="en-US"/>
        </w:rPr>
        <w:t>’s</w:t>
      </w:r>
      <w:r w:rsidR="006C4148">
        <w:rPr>
          <w:lang w:val="en-US"/>
        </w:rPr>
        <w:t xml:space="preserve"> </w:t>
      </w:r>
      <w:r w:rsidR="00B95D16">
        <w:rPr>
          <w:lang w:val="en-US"/>
        </w:rPr>
        <w:fldChar w:fldCharType="begin"/>
      </w:r>
      <w:r w:rsidR="00B95D16">
        <w:rPr>
          <w:lang w:val="en-US"/>
        </w:rPr>
        <w:instrText xml:space="preserve"> ADDIN EN.CITE &lt;EndNote&gt;&lt;Cite ExcludeAuth="1"&gt;&lt;Author&gt;Huq&lt;/Author&gt;&lt;Year&gt;1988&lt;/Year&gt;&lt;RecNum&gt;4136&lt;/RecNum&gt;&lt;DisplayText&gt;(1988)&lt;/DisplayText&gt;&lt;record&gt;&lt;rec-number&gt;4136&lt;/rec-number&gt;&lt;foreign-keys&gt;&lt;key app="EN" db-id="wf2e9ez5usedrqevawax09t1p0d0x5rexffv" timestamp="1394059097"&gt;4136&lt;/key&gt;&lt;/foreign-keys&gt;&lt;ref-type name="Journal Article"&gt;17&lt;/ref-type&gt;&lt;contributors&gt;&lt;authors&gt;&lt;author&gt;Huq, S. F.&lt;/author&gt;&lt;author&gt;Garety, P. A.&lt;/author&gt;&lt;author&gt;Hemsley, D. R.&lt;/author&gt;&lt;/authors&gt;&lt;/contributors&gt;&lt;titles&gt;&lt;title&gt;Probabilistic judgments in deluded and non-deluded subjects&lt;/title&gt;&lt;secondary-title&gt;Quarterly Journal of Experimental Psychology Section A&lt;/secondary-title&gt;&lt;/titles&gt;&lt;periodical&gt;&lt;full-title&gt;Quarterly Journal of Experimental Psychology Section A&lt;/full-title&gt;&lt;/periodical&gt;&lt;pages&gt;801-812&lt;/pages&gt;&lt;volume&gt;40&lt;/volume&gt;&lt;number&gt;4&lt;/number&gt;&lt;dates&gt;&lt;year&gt;1988&lt;/year&gt;&lt;/dates&gt;&lt;isbn&gt;0272-4987, 1464-0740&lt;/isbn&gt;&lt;urls&gt;&lt;related-urls&gt;&lt;url&gt;http://www.tandfonline.com/doi/abs/10.1080/14640748808402300&lt;/url&gt;&lt;url&gt;http://www.tandfonline.com/doi/pdf/10.1080/14640748808402300&lt;/url&gt;&lt;/related-urls&gt;&lt;/urls&gt;&lt;electronic-resource-num&gt;10.1080/14640748808402300&lt;/electronic-resource-num&gt;&lt;remote-database-provider&gt;CrossRef&lt;/remote-database-provider&gt;&lt;access-date&gt;2013/10/20/08:39:38&lt;/access-date&gt;&lt;/record&gt;&lt;/Cite&gt;&lt;/EndNote&gt;</w:instrText>
      </w:r>
      <w:r w:rsidR="00B95D16">
        <w:rPr>
          <w:lang w:val="en-US"/>
        </w:rPr>
        <w:fldChar w:fldCharType="separate"/>
      </w:r>
      <w:r w:rsidR="00B95D16">
        <w:rPr>
          <w:noProof/>
          <w:lang w:val="en-US"/>
        </w:rPr>
        <w:t>(1988)</w:t>
      </w:r>
      <w:r w:rsidR="00B95D16">
        <w:rPr>
          <w:lang w:val="en-US"/>
        </w:rPr>
        <w:fldChar w:fldCharType="end"/>
      </w:r>
      <w:r w:rsidR="004A6DC4">
        <w:rPr>
          <w:lang w:val="en-US"/>
        </w:rPr>
        <w:t xml:space="preserve"> adaptation of</w:t>
      </w:r>
      <w:r w:rsidR="008B0906">
        <w:rPr>
          <w:lang w:val="en-US"/>
        </w:rPr>
        <w:t xml:space="preserve"> the</w:t>
      </w:r>
      <w:r w:rsidR="006C4148">
        <w:rPr>
          <w:lang w:val="en-US"/>
        </w:rPr>
        <w:t xml:space="preserve"> “beads task” data gathering paradigm </w:t>
      </w:r>
      <w:r w:rsidR="00B95D16">
        <w:rPr>
          <w:lang w:val="en-US"/>
        </w:rPr>
        <w:fldChar w:fldCharType="begin"/>
      </w:r>
      <w:r w:rsidR="00B95D16">
        <w:rPr>
          <w:lang w:val="en-US"/>
        </w:rPr>
        <w:instrText xml:space="preserve"> ADDIN EN.CITE &lt;EndNote&gt;&lt;Cite&gt;&lt;Author&gt;Phillips&lt;/Author&gt;&lt;Year&gt;1966&lt;/Year&gt;&lt;RecNum&gt;6227&lt;/RecNum&gt;&lt;DisplayText&gt;(Phillips &amp;amp; Edwards, 1966)&lt;/DisplayText&gt;&lt;record&gt;&lt;rec-number&gt;6227&lt;/rec-number&gt;&lt;foreign-keys&gt;&lt;key app="EN" db-id="wf2e9ez5usedrqevawax09t1p0d0x5rexffv" timestamp="1400032675"&gt;6227&lt;/key&gt;&lt;key app="ENWeb" db-id=""&gt;0&lt;/key&gt;&lt;/foreign-keys&gt;&lt;ref-type name="Journal Article"&gt;17&lt;/ref-type&gt;&lt;contributors&gt;&lt;authors&gt;&lt;author&gt;Phillips, L. D.&lt;/author&gt;&lt;author&gt;Edwards, W.&lt;/author&gt;&lt;/authors&gt;&lt;/contributors&gt;&lt;titles&gt;&lt;title&gt;Conservatism in a simple probability inference task&lt;/title&gt;&lt;secondary-title&gt;Journal of Experimental Psychology&lt;/secondary-title&gt;&lt;/titles&gt;&lt;periodical&gt;&lt;full-title&gt;Journal of Experimental Psychology&lt;/full-title&gt;&lt;/periodical&gt;&lt;pages&gt;346-354&lt;/pages&gt;&lt;volume&gt;72&lt;/volume&gt;&lt;number&gt;3&lt;/number&gt;&lt;dates&gt;&lt;year&gt;1966&lt;/year&gt;&lt;/dates&gt;&lt;urls&gt;&lt;/urls&gt;&lt;electronic-resource-num&gt;10.1037/h0023653 &lt;/electronic-resource-num&gt;&lt;/record&gt;&lt;/Cite&gt;&lt;/EndNote&gt;</w:instrText>
      </w:r>
      <w:r w:rsidR="00B95D16">
        <w:rPr>
          <w:lang w:val="en-US"/>
        </w:rPr>
        <w:fldChar w:fldCharType="separate"/>
      </w:r>
      <w:r w:rsidR="00B95D16">
        <w:rPr>
          <w:noProof/>
          <w:lang w:val="en-US"/>
        </w:rPr>
        <w:t>(Phillips &amp; Edwards, 1966)</w:t>
      </w:r>
      <w:r w:rsidR="00B95D16">
        <w:rPr>
          <w:lang w:val="en-US"/>
        </w:rPr>
        <w:fldChar w:fldCharType="end"/>
      </w:r>
      <w:r w:rsidR="008B0906">
        <w:rPr>
          <w:lang w:val="en-US"/>
        </w:rPr>
        <w:t xml:space="preserve"> </w:t>
      </w:r>
      <w:r w:rsidR="00AA6BC1">
        <w:rPr>
          <w:lang w:val="en-US"/>
        </w:rPr>
        <w:t>to</w:t>
      </w:r>
      <w:r w:rsidR="006C4148">
        <w:rPr>
          <w:lang w:val="en-US"/>
        </w:rPr>
        <w:t xml:space="preserve"> examine th</w:t>
      </w:r>
      <w:r w:rsidR="00E12BBD">
        <w:rPr>
          <w:lang w:val="en-US"/>
        </w:rPr>
        <w:t>e rel</w:t>
      </w:r>
      <w:r w:rsidR="008B0906">
        <w:rPr>
          <w:lang w:val="en-US"/>
        </w:rPr>
        <w:t xml:space="preserve">ationship between </w:t>
      </w:r>
      <w:r w:rsidR="006C4148">
        <w:rPr>
          <w:lang w:val="en-US"/>
        </w:rPr>
        <w:t>delusions</w:t>
      </w:r>
      <w:r w:rsidR="008B0906">
        <w:rPr>
          <w:lang w:val="en-US"/>
        </w:rPr>
        <w:t xml:space="preserve"> and data gathering</w:t>
      </w:r>
      <w:r w:rsidR="006C4148">
        <w:rPr>
          <w:lang w:val="en-US"/>
        </w:rPr>
        <w:t xml:space="preserve">. </w:t>
      </w:r>
      <w:r w:rsidR="00680C9D">
        <w:rPr>
          <w:lang w:val="en-US"/>
        </w:rPr>
        <w:t>They presented participants</w:t>
      </w:r>
      <w:r w:rsidR="00A26EE3">
        <w:rPr>
          <w:lang w:val="en-US"/>
        </w:rPr>
        <w:t xml:space="preserve"> with</w:t>
      </w:r>
      <w:r w:rsidR="00237563">
        <w:rPr>
          <w:lang w:val="en-US"/>
        </w:rPr>
        <w:t xml:space="preserve"> two jars filled with</w:t>
      </w:r>
      <w:r w:rsidR="00E12BBD">
        <w:rPr>
          <w:lang w:val="en-US"/>
        </w:rPr>
        <w:t xml:space="preserve"> </w:t>
      </w:r>
      <w:r w:rsidR="00B433C8">
        <w:rPr>
          <w:lang w:val="en-US"/>
        </w:rPr>
        <w:t xml:space="preserve">colored </w:t>
      </w:r>
      <w:r w:rsidR="00E12BBD">
        <w:rPr>
          <w:lang w:val="en-US"/>
        </w:rPr>
        <w:t>beads</w:t>
      </w:r>
      <w:r w:rsidR="009A0DBA">
        <w:rPr>
          <w:lang w:val="en-US"/>
        </w:rPr>
        <w:t xml:space="preserve"> of complementary ratios: a</w:t>
      </w:r>
      <w:r w:rsidR="00E12BBD">
        <w:rPr>
          <w:lang w:val="en-US"/>
        </w:rPr>
        <w:t xml:space="preserve"> mostly pink</w:t>
      </w:r>
      <w:r w:rsidR="002E5829">
        <w:rPr>
          <w:lang w:val="en-US"/>
        </w:rPr>
        <w:t xml:space="preserve"> </w:t>
      </w:r>
      <w:r w:rsidR="009A0DBA">
        <w:rPr>
          <w:lang w:val="en-US"/>
        </w:rPr>
        <w:t xml:space="preserve">jar </w:t>
      </w:r>
      <w:r w:rsidR="002E5829">
        <w:rPr>
          <w:lang w:val="en-US"/>
        </w:rPr>
        <w:t xml:space="preserve">(85 pink beads; 15 green beads) and </w:t>
      </w:r>
      <w:r w:rsidR="009A0DBA">
        <w:rPr>
          <w:lang w:val="en-US"/>
        </w:rPr>
        <w:t>a mostly green jar</w:t>
      </w:r>
      <w:r w:rsidR="002E5829">
        <w:rPr>
          <w:lang w:val="en-US"/>
        </w:rPr>
        <w:t xml:space="preserve"> (85 green beads; 15 </w:t>
      </w:r>
      <w:r w:rsidR="003F5C47">
        <w:rPr>
          <w:lang w:val="en-US"/>
        </w:rPr>
        <w:t>p</w:t>
      </w:r>
      <w:r w:rsidR="00A26EE3">
        <w:rPr>
          <w:lang w:val="en-US"/>
        </w:rPr>
        <w:t>i</w:t>
      </w:r>
      <w:r w:rsidR="006C4148">
        <w:rPr>
          <w:lang w:val="en-US"/>
        </w:rPr>
        <w:t>nk beads). After these jars had been</w:t>
      </w:r>
      <w:r w:rsidR="00B01584">
        <w:rPr>
          <w:lang w:val="en-US"/>
        </w:rPr>
        <w:t xml:space="preserve"> hidden</w:t>
      </w:r>
      <w:r w:rsidR="006C4148">
        <w:rPr>
          <w:lang w:val="en-US"/>
        </w:rPr>
        <w:t>,</w:t>
      </w:r>
      <w:r w:rsidR="00C9098F">
        <w:rPr>
          <w:lang w:val="en-US"/>
        </w:rPr>
        <w:t xml:space="preserve"> </w:t>
      </w:r>
      <w:r w:rsidR="003F5C47">
        <w:rPr>
          <w:lang w:val="en-US"/>
        </w:rPr>
        <w:t>participants were</w:t>
      </w:r>
      <w:r w:rsidR="000B5995">
        <w:rPr>
          <w:lang w:val="en-US"/>
        </w:rPr>
        <w:t xml:space="preserve"> shown a sequence of beads </w:t>
      </w:r>
      <w:r w:rsidR="003F5C47">
        <w:rPr>
          <w:lang w:val="en-US"/>
        </w:rPr>
        <w:t>that were ostensibly being drawn from one</w:t>
      </w:r>
      <w:r w:rsidR="00C9098F">
        <w:rPr>
          <w:lang w:val="en-US"/>
        </w:rPr>
        <w:t xml:space="preserve"> of these jars</w:t>
      </w:r>
      <w:r w:rsidR="006C4148">
        <w:rPr>
          <w:lang w:val="en-US"/>
        </w:rPr>
        <w:t xml:space="preserve"> </w:t>
      </w:r>
      <w:r w:rsidR="00C9098F">
        <w:rPr>
          <w:lang w:val="en-US"/>
        </w:rPr>
        <w:t>(the sequence</w:t>
      </w:r>
      <w:r w:rsidR="00D83500">
        <w:rPr>
          <w:lang w:val="en-US"/>
        </w:rPr>
        <w:t xml:space="preserve"> </w:t>
      </w:r>
      <w:r w:rsidR="003F5C47">
        <w:rPr>
          <w:lang w:val="en-US"/>
        </w:rPr>
        <w:t xml:space="preserve">was actually prespecified). </w:t>
      </w:r>
      <w:r w:rsidR="006C4148">
        <w:rPr>
          <w:lang w:val="en-US"/>
        </w:rPr>
        <w:t>After each bead was revealed</w:t>
      </w:r>
      <w:r w:rsidR="009F29AF">
        <w:rPr>
          <w:lang w:val="en-US"/>
        </w:rPr>
        <w:t>,</w:t>
      </w:r>
      <w:r w:rsidR="006C4148">
        <w:rPr>
          <w:lang w:val="en-US"/>
        </w:rPr>
        <w:t xml:space="preserve"> participants were </w:t>
      </w:r>
      <w:r w:rsidR="00C9098F">
        <w:rPr>
          <w:lang w:val="en-US"/>
        </w:rPr>
        <w:t>asked</w:t>
      </w:r>
      <w:r w:rsidR="006C4148">
        <w:rPr>
          <w:lang w:val="en-US"/>
        </w:rPr>
        <w:t xml:space="preserve"> whether they want</w:t>
      </w:r>
      <w:r w:rsidR="00E62B0F">
        <w:rPr>
          <w:lang w:val="en-US"/>
        </w:rPr>
        <w:t>ed to see another bead or make a decision about</w:t>
      </w:r>
      <w:r w:rsidR="000B5995">
        <w:rPr>
          <w:lang w:val="en-US"/>
        </w:rPr>
        <w:t xml:space="preserve"> which jar the beads were being drawn from. </w:t>
      </w:r>
      <w:r w:rsidR="00237563">
        <w:rPr>
          <w:lang w:val="en-US"/>
        </w:rPr>
        <w:t>P</w:t>
      </w:r>
      <w:r w:rsidR="00602DF4" w:rsidRPr="000C0DC3">
        <w:rPr>
          <w:lang w:val="en-US"/>
        </w:rPr>
        <w:t xml:space="preserve">articipants </w:t>
      </w:r>
      <w:r w:rsidR="00411938">
        <w:rPr>
          <w:lang w:val="en-US"/>
        </w:rPr>
        <w:t xml:space="preserve">diagnosed </w:t>
      </w:r>
      <w:r w:rsidR="003F5C47">
        <w:rPr>
          <w:lang w:val="en-US"/>
        </w:rPr>
        <w:t xml:space="preserve">with </w:t>
      </w:r>
      <w:r w:rsidR="00411938">
        <w:rPr>
          <w:lang w:val="en-US"/>
        </w:rPr>
        <w:t xml:space="preserve">clinical </w:t>
      </w:r>
      <w:r w:rsidR="003F5C47">
        <w:rPr>
          <w:lang w:val="en-US"/>
        </w:rPr>
        <w:t>delusions requested</w:t>
      </w:r>
      <w:r w:rsidR="000B5995" w:rsidRPr="000C0DC3">
        <w:rPr>
          <w:lang w:val="en-US"/>
        </w:rPr>
        <w:t xml:space="preserve"> </w:t>
      </w:r>
      <w:r w:rsidR="0066441B">
        <w:rPr>
          <w:lang w:val="en-US"/>
        </w:rPr>
        <w:t xml:space="preserve">significantly </w:t>
      </w:r>
      <w:r w:rsidR="000B5995" w:rsidRPr="000C0DC3">
        <w:rPr>
          <w:lang w:val="en-US"/>
        </w:rPr>
        <w:t>few</w:t>
      </w:r>
      <w:r w:rsidR="003F5C47">
        <w:rPr>
          <w:lang w:val="en-US"/>
        </w:rPr>
        <w:t>er beads</w:t>
      </w:r>
      <w:r w:rsidR="008B4288">
        <w:rPr>
          <w:lang w:val="en-US"/>
        </w:rPr>
        <w:t xml:space="preserve"> than psychiatric and healthy controls</w:t>
      </w:r>
      <w:r w:rsidR="008952FA" w:rsidRPr="000C0DC3">
        <w:rPr>
          <w:rFonts w:cs="Arial"/>
          <w:lang w:val="en-US"/>
        </w:rPr>
        <w:t>.</w:t>
      </w:r>
      <w:r w:rsidR="003F5C47">
        <w:rPr>
          <w:rFonts w:cs="Arial"/>
          <w:lang w:val="en-US"/>
        </w:rPr>
        <w:t xml:space="preserve"> </w:t>
      </w:r>
      <w:r w:rsidR="003F0F30">
        <w:rPr>
          <w:rFonts w:cs="Arial"/>
          <w:lang w:val="en-US"/>
        </w:rPr>
        <w:t>Dozens of</w:t>
      </w:r>
      <w:r w:rsidR="006C4148">
        <w:rPr>
          <w:rFonts w:cs="Arial"/>
          <w:lang w:val="en-US"/>
        </w:rPr>
        <w:t xml:space="preserve"> beads task studies have subsequently been published</w:t>
      </w:r>
      <w:r w:rsidR="00F31120">
        <w:rPr>
          <w:rFonts w:cs="Arial"/>
          <w:lang w:val="en-US"/>
        </w:rPr>
        <w:t>, many of which have</w:t>
      </w:r>
      <w:r w:rsidR="005276E6">
        <w:rPr>
          <w:rFonts w:cs="Arial"/>
          <w:lang w:val="en-US"/>
        </w:rPr>
        <w:t xml:space="preserve"> replicate</w:t>
      </w:r>
      <w:r w:rsidR="00F31120">
        <w:rPr>
          <w:rFonts w:cs="Arial"/>
          <w:lang w:val="en-US"/>
        </w:rPr>
        <w:t>d</w:t>
      </w:r>
      <w:r w:rsidR="005276E6">
        <w:rPr>
          <w:rFonts w:cs="Arial"/>
          <w:lang w:val="en-US"/>
        </w:rPr>
        <w:t xml:space="preserve"> this result </w:t>
      </w:r>
      <w:r w:rsidR="00B95D16">
        <w:rPr>
          <w:rFonts w:cs="Arial"/>
          <w:lang w:val="en-US"/>
        </w:rPr>
        <w:fldChar w:fldCharType="begin">
          <w:fldData xml:space="preserve">PEVuZE5vdGU+PENpdGU+PEF1dGhvcj5HYXJldHk8L0F1dGhvcj48WWVhcj4xOTk5PC9ZZWFyPjxS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</w:fldData>
        </w:fldChar>
      </w:r>
      <w:r w:rsidR="00B95D16">
        <w:rPr>
          <w:rFonts w:cs="Arial"/>
          <w:lang w:val="en-US"/>
        </w:rPr>
        <w:instrText xml:space="preserve"> ADDIN EN.CITE </w:instrText>
      </w:r>
      <w:r w:rsidR="00B95D16">
        <w:rPr>
          <w:rFonts w:cs="Arial"/>
          <w:lang w:val="en-US"/>
        </w:rPr>
        <w:fldChar w:fldCharType="begin">
          <w:fldData xml:space="preserve">PEVuZE5vdGU+PENpdGU+PEF1dGhvcj5HYXJldHk8L0F1dGhvcj48WWVhcj4xOTk5PC9ZZWFyPjxS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</w:fldData>
        </w:fldChar>
      </w:r>
      <w:r w:rsidR="00B95D16">
        <w:rPr>
          <w:rFonts w:cs="Arial"/>
          <w:lang w:val="en-US"/>
        </w:rPr>
        <w:instrText xml:space="preserve"> ADDIN EN.CITE.DATA </w:instrText>
      </w:r>
      <w:r w:rsidR="00B95D16">
        <w:rPr>
          <w:rFonts w:cs="Arial"/>
          <w:lang w:val="en-US"/>
        </w:rPr>
      </w:r>
      <w:r w:rsidR="00B95D16">
        <w:rPr>
          <w:rFonts w:cs="Arial"/>
          <w:lang w:val="en-US"/>
        </w:rPr>
        <w:fldChar w:fldCharType="end"/>
      </w:r>
      <w:r w:rsidR="00B95D16">
        <w:rPr>
          <w:rFonts w:cs="Arial"/>
          <w:lang w:val="en-US"/>
        </w:rPr>
      </w:r>
      <w:r w:rsidR="00B95D16">
        <w:rPr>
          <w:rFonts w:cs="Arial"/>
          <w:lang w:val="en-US"/>
        </w:rPr>
        <w:fldChar w:fldCharType="separate"/>
      </w:r>
      <w:r w:rsidR="00B95D16">
        <w:rPr>
          <w:rFonts w:cs="Arial"/>
          <w:noProof/>
          <w:lang w:val="en-US"/>
        </w:rPr>
        <w:t>(Garety &amp; Freeman, 1999, 2013)</w:t>
      </w:r>
      <w:r w:rsidR="00B95D16">
        <w:rPr>
          <w:rFonts w:cs="Arial"/>
          <w:lang w:val="en-US"/>
        </w:rPr>
        <w:fldChar w:fldCharType="end"/>
      </w:r>
      <w:r w:rsidR="00237563">
        <w:rPr>
          <w:rFonts w:cs="Arial"/>
          <w:lang w:val="en-US"/>
        </w:rPr>
        <w:t xml:space="preserve">. </w:t>
      </w:r>
      <w:r w:rsidR="00737B09">
        <w:rPr>
          <w:rFonts w:cs="Arial"/>
          <w:lang w:val="en-US"/>
        </w:rPr>
        <w:t>Furthermore,</w:t>
      </w:r>
      <w:r w:rsidR="001467D2">
        <w:rPr>
          <w:rFonts w:cs="Arial"/>
          <w:lang w:val="en-US"/>
        </w:rPr>
        <w:t xml:space="preserve"> a recent met</w:t>
      </w:r>
      <w:r w:rsidR="001E0239">
        <w:rPr>
          <w:rFonts w:cs="Arial"/>
          <w:lang w:val="en-US"/>
        </w:rPr>
        <w:t>a-analysis</w:t>
      </w:r>
      <w:r w:rsidR="009108AE">
        <w:rPr>
          <w:rFonts w:cs="Arial"/>
          <w:lang w:val="en-US"/>
        </w:rPr>
        <w:t xml:space="preserve"> found that </w:t>
      </w:r>
      <w:r w:rsidR="00764244">
        <w:rPr>
          <w:rFonts w:cs="Arial"/>
          <w:lang w:val="en-US"/>
        </w:rPr>
        <w:t>limited</w:t>
      </w:r>
      <w:r w:rsidR="009108AE">
        <w:rPr>
          <w:rFonts w:cs="Arial"/>
          <w:lang w:val="en-US"/>
        </w:rPr>
        <w:t xml:space="preserve"> data</w:t>
      </w:r>
      <w:r w:rsidR="00764244">
        <w:rPr>
          <w:rFonts w:cs="Arial"/>
          <w:lang w:val="en-US"/>
        </w:rPr>
        <w:t xml:space="preserve"> gathering in the beads task is</w:t>
      </w:r>
      <w:r w:rsidR="009108AE">
        <w:rPr>
          <w:rFonts w:cs="Arial"/>
          <w:lang w:val="en-US"/>
        </w:rPr>
        <w:t xml:space="preserve"> associated with higher delusional ideation</w:t>
      </w:r>
      <w:r w:rsidR="00411938">
        <w:rPr>
          <w:rFonts w:cs="Arial"/>
          <w:lang w:val="en-US"/>
        </w:rPr>
        <w:t xml:space="preserve"> in</w:t>
      </w:r>
      <w:r w:rsidR="005276E6">
        <w:rPr>
          <w:rFonts w:cs="Arial"/>
          <w:lang w:val="en-US"/>
        </w:rPr>
        <w:t xml:space="preserve"> non-clinical population</w:t>
      </w:r>
      <w:r w:rsidR="00411938">
        <w:rPr>
          <w:rFonts w:cs="Arial"/>
          <w:lang w:val="en-US"/>
        </w:rPr>
        <w:t>s</w:t>
      </w:r>
      <w:r w:rsidR="005276E6">
        <w:rPr>
          <w:rFonts w:cs="Arial"/>
          <w:lang w:val="en-US"/>
        </w:rPr>
        <w:t xml:space="preserve"> </w:t>
      </w:r>
      <w:r w:rsidR="00B95D16">
        <w:rPr>
          <w:rFonts w:cs="Arial"/>
          <w:lang w:val="en-US"/>
        </w:rPr>
        <w:fldChar w:fldCharType="begin"/>
      </w:r>
      <w:r w:rsidR="00B95D16">
        <w:rPr>
          <w:rFonts w:cs="Arial"/>
          <w:lang w:val="en-US"/>
        </w:rPr>
        <w:instrText xml:space="preserve"> ADDIN EN.CITE &lt;EndNote&gt;&lt;Cite&gt;&lt;Author&gt;Ross&lt;/Author&gt;&lt;Year&gt;2015&lt;/Year&gt;&lt;RecNum&gt;247729&lt;/RecNum&gt;&lt;DisplayText&gt;(Ross, McKay, Coltheart, &amp;amp; Langdon, 2015)&lt;/DisplayText&gt;&lt;record&gt;&lt;rec-number&gt;247729&lt;/rec-number&gt;&lt;foreign-keys&gt;&lt;key app="EN" db-id="wf2e9ez5usedrqevawax09t1p0d0x5rexffv" timestamp="1422150388"&gt;247729&lt;/key&gt;&lt;key app="ENWeb" db-id=""&gt;0&lt;/key&gt;&lt;/foreign-keys&gt;&lt;ref-type name="Journal Article"&gt;17&lt;/ref-type&gt;&lt;contributors&gt;&lt;authors&gt;&lt;author&gt;Ross, R. M.&lt;/author&gt;&lt;author&gt;McKay, R.&lt;/author&gt;&lt;author&gt;Coltheart, M.&lt;/author&gt;&lt;author&gt;Langdon, R.&lt;/author&gt;&lt;/authors&gt;&lt;/contributors&gt;&lt;titles&gt;&lt;title&gt;Jumping to conclusions about the beads task? A meta-analysis of delusional ideation and data-gathering&lt;/title&gt;&lt;secondary-title&gt;Schizophrenia Bulletin&lt;/secondary-title&gt;&lt;/titles&gt;&lt;periodical&gt;&lt;full-title&gt;Schizophrenia Bulletin&lt;/full-title&gt;&lt;/periodical&gt;&lt;pages&gt;1183-1191&lt;/pages&gt;&lt;volume&gt;41&lt;/volume&gt;&lt;number&gt;5&lt;/number&gt;&lt;dates&gt;&lt;year&gt;2015&lt;/year&gt;&lt;/dates&gt;&lt;isbn&gt;0586-7614&amp;#xD;1745-1701&lt;/isbn&gt;&lt;urls&gt;&lt;/urls&gt;&lt;electronic-resource-num&gt;10.1093/schbul/sbu187&lt;/electronic-resource-num&gt;&lt;/record&gt;&lt;/Cite&gt;&lt;/EndNote&gt;</w:instrText>
      </w:r>
      <w:r w:rsidR="00B95D16">
        <w:rPr>
          <w:rFonts w:cs="Arial"/>
          <w:lang w:val="en-US"/>
        </w:rPr>
        <w:fldChar w:fldCharType="separate"/>
      </w:r>
      <w:r w:rsidR="00B95D16">
        <w:rPr>
          <w:rFonts w:cs="Arial"/>
          <w:noProof/>
          <w:lang w:val="en-US"/>
        </w:rPr>
        <w:t>(Ross, McKay, Coltheart, &amp; Langdon, 2015)</w:t>
      </w:r>
      <w:r w:rsidR="00B95D16">
        <w:rPr>
          <w:rFonts w:cs="Arial"/>
          <w:lang w:val="en-US"/>
        </w:rPr>
        <w:fldChar w:fldCharType="end"/>
      </w:r>
      <w:r w:rsidR="001467D2">
        <w:rPr>
          <w:rFonts w:cs="Arial"/>
          <w:lang w:val="en-US"/>
        </w:rPr>
        <w:t>, wh</w:t>
      </w:r>
      <w:r w:rsidR="00EA273C">
        <w:rPr>
          <w:rFonts w:cs="Arial"/>
          <w:lang w:val="en-US"/>
        </w:rPr>
        <w:t xml:space="preserve">ich is </w:t>
      </w:r>
      <w:r w:rsidR="00EA273C">
        <w:rPr>
          <w:rFonts w:cs="Arial"/>
          <w:lang w:val="en-US"/>
        </w:rPr>
        <w:lastRenderedPageBreak/>
        <w:t>consistent with theories</w:t>
      </w:r>
      <w:r w:rsidR="00C8677B">
        <w:rPr>
          <w:rFonts w:cs="Arial"/>
          <w:lang w:val="en-US"/>
        </w:rPr>
        <w:t xml:space="preserve"> that</w:t>
      </w:r>
      <w:r w:rsidR="00117918">
        <w:rPr>
          <w:rFonts w:cs="Arial"/>
          <w:lang w:val="en-US"/>
        </w:rPr>
        <w:t xml:space="preserve"> propose</w:t>
      </w:r>
      <w:r w:rsidR="00EA273C">
        <w:rPr>
          <w:rFonts w:cs="Arial"/>
          <w:lang w:val="en-US"/>
        </w:rPr>
        <w:t xml:space="preserve"> that</w:t>
      </w:r>
      <w:r w:rsidR="001467D2">
        <w:rPr>
          <w:rFonts w:cs="Arial"/>
          <w:lang w:val="en-US"/>
        </w:rPr>
        <w:t xml:space="preserve"> clinical delusions lie on a continuum with normal belief</w:t>
      </w:r>
      <w:r w:rsidR="00B0239B">
        <w:rPr>
          <w:rFonts w:cs="Arial"/>
          <w:lang w:val="en-US"/>
        </w:rPr>
        <w:t xml:space="preserve"> </w:t>
      </w:r>
      <w:r w:rsidR="00B95D16">
        <w:rPr>
          <w:rFonts w:cs="Arial"/>
          <w:lang w:val="en-US"/>
        </w:rPr>
        <w:fldChar w:fldCharType="begin">
          <w:fldData xml:space="preserve">PEVuZE5vdGU+PENpdGU+PEF1dGhvcj5MaW5zY290dDwvQXV0aG9yPjxZZWFyPjIwMTM8L1llYXI+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</w:fldData>
        </w:fldChar>
      </w:r>
      <w:r w:rsidR="00B95D16">
        <w:rPr>
          <w:rFonts w:cs="Arial"/>
          <w:lang w:val="en-US"/>
        </w:rPr>
        <w:instrText xml:space="preserve"> ADDIN EN.CITE </w:instrText>
      </w:r>
      <w:r w:rsidR="00B95D16">
        <w:rPr>
          <w:rFonts w:cs="Arial"/>
          <w:lang w:val="en-US"/>
        </w:rPr>
        <w:fldChar w:fldCharType="begin">
          <w:fldData xml:space="preserve">PEVuZE5vdGU+PENpdGU+PEF1dGhvcj5MaW5zY290dDwvQXV0aG9yPjxZZWFyPjIwMTM8L1llYXI+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</w:fldData>
        </w:fldChar>
      </w:r>
      <w:r w:rsidR="00B95D16">
        <w:rPr>
          <w:rFonts w:cs="Arial"/>
          <w:lang w:val="en-US"/>
        </w:rPr>
        <w:instrText xml:space="preserve"> ADDIN EN.CITE.DATA </w:instrText>
      </w:r>
      <w:r w:rsidR="00B95D16">
        <w:rPr>
          <w:rFonts w:cs="Arial"/>
          <w:lang w:val="en-US"/>
        </w:rPr>
      </w:r>
      <w:r w:rsidR="00B95D16">
        <w:rPr>
          <w:rFonts w:cs="Arial"/>
          <w:lang w:val="en-US"/>
        </w:rPr>
        <w:fldChar w:fldCharType="end"/>
      </w:r>
      <w:r w:rsidR="00B95D16">
        <w:rPr>
          <w:rFonts w:cs="Arial"/>
          <w:lang w:val="en-US"/>
        </w:rPr>
      </w:r>
      <w:r w:rsidR="00B95D16">
        <w:rPr>
          <w:rFonts w:cs="Arial"/>
          <w:lang w:val="en-US"/>
        </w:rPr>
        <w:fldChar w:fldCharType="separate"/>
      </w:r>
      <w:r w:rsidR="00B95D16">
        <w:rPr>
          <w:rFonts w:cs="Arial"/>
          <w:noProof/>
          <w:lang w:val="en-US"/>
        </w:rPr>
        <w:t>(Linscott &amp; van Os, 2013)</w:t>
      </w:r>
      <w:r w:rsidR="00B95D16">
        <w:rPr>
          <w:rFonts w:cs="Arial"/>
          <w:lang w:val="en-US"/>
        </w:rPr>
        <w:fldChar w:fldCharType="end"/>
      </w:r>
      <w:r w:rsidR="005276E6">
        <w:rPr>
          <w:rFonts w:cs="Arial"/>
          <w:lang w:val="en-US"/>
        </w:rPr>
        <w:t xml:space="preserve">. </w:t>
      </w:r>
    </w:p>
    <w:p w14:paraId="3DB10AD8" w14:textId="77777777" w:rsidR="005276E6" w:rsidRDefault="005276E6" w:rsidP="0025799B">
      <w:pPr>
        <w:spacing w:line="480" w:lineRule="auto"/>
        <w:rPr>
          <w:rFonts w:cs="Arial"/>
          <w:lang w:val="en-US"/>
        </w:rPr>
      </w:pPr>
    </w:p>
    <w:p w14:paraId="4BF9E2A0" w14:textId="0FE6EF0B" w:rsidR="00EB270B" w:rsidRPr="002762AB" w:rsidRDefault="001467D2" w:rsidP="0025799B">
      <w:pPr>
        <w:spacing w:line="480" w:lineRule="auto"/>
        <w:rPr>
          <w:rFonts w:cs="Arial"/>
          <w:lang w:val="en-US"/>
        </w:rPr>
      </w:pPr>
      <w:r>
        <w:rPr>
          <w:rFonts w:cs="Arial"/>
          <w:lang w:val="en-US"/>
        </w:rPr>
        <w:t>The beads task has</w:t>
      </w:r>
      <w:r w:rsidR="00411938">
        <w:rPr>
          <w:rFonts w:cs="Arial"/>
          <w:lang w:val="en-US"/>
        </w:rPr>
        <w:t xml:space="preserve"> been used to</w:t>
      </w:r>
      <w:r w:rsidR="00737B09">
        <w:rPr>
          <w:rFonts w:cs="Arial"/>
          <w:lang w:val="en-US"/>
        </w:rPr>
        <w:t xml:space="preserve"> </w:t>
      </w:r>
      <w:r w:rsidR="00FB5981">
        <w:rPr>
          <w:rFonts w:cs="Arial"/>
          <w:lang w:val="en-US"/>
        </w:rPr>
        <w:t>test</w:t>
      </w:r>
      <w:r w:rsidR="00737B09">
        <w:rPr>
          <w:rFonts w:cs="Arial"/>
          <w:lang w:val="en-US"/>
        </w:rPr>
        <w:t xml:space="preserve"> the</w:t>
      </w:r>
      <w:r w:rsidR="005276E6">
        <w:rPr>
          <w:rFonts w:cs="Arial"/>
          <w:lang w:val="en-US"/>
        </w:rPr>
        <w:t xml:space="preserve"> hypothesis</w:t>
      </w:r>
      <w:r w:rsidR="00922DFB">
        <w:rPr>
          <w:rFonts w:cs="Arial"/>
          <w:lang w:val="en-US"/>
        </w:rPr>
        <w:t xml:space="preserve"> that</w:t>
      </w:r>
      <w:r w:rsidR="00561850">
        <w:rPr>
          <w:rFonts w:cs="Arial"/>
          <w:lang w:val="en-US"/>
        </w:rPr>
        <w:t xml:space="preserve"> delud</w:t>
      </w:r>
      <w:r w:rsidR="00117918">
        <w:rPr>
          <w:rFonts w:cs="Arial"/>
          <w:lang w:val="en-US"/>
        </w:rPr>
        <w:t>ed</w:t>
      </w:r>
      <w:r w:rsidR="00A249B9">
        <w:rPr>
          <w:rFonts w:cs="Arial"/>
          <w:lang w:val="en-US"/>
        </w:rPr>
        <w:t xml:space="preserve"> and</w:t>
      </w:r>
      <w:r w:rsidR="005276E6">
        <w:rPr>
          <w:rFonts w:cs="Arial"/>
          <w:lang w:val="en-US"/>
        </w:rPr>
        <w:t xml:space="preserve"> delusion-</w:t>
      </w:r>
      <w:r w:rsidR="00237563">
        <w:rPr>
          <w:rFonts w:cs="Arial"/>
          <w:lang w:val="en-US"/>
        </w:rPr>
        <w:t>prone individuals have</w:t>
      </w:r>
      <w:r w:rsidR="00A249B9">
        <w:rPr>
          <w:rFonts w:cs="Arial"/>
          <w:lang w:val="en-US"/>
        </w:rPr>
        <w:t xml:space="preserve"> a </w:t>
      </w:r>
      <w:r w:rsidR="00922DFB">
        <w:rPr>
          <w:rFonts w:cs="Arial"/>
          <w:lang w:val="en-US"/>
        </w:rPr>
        <w:t>“</w:t>
      </w:r>
      <w:r w:rsidR="00A249B9">
        <w:rPr>
          <w:rFonts w:cs="Arial"/>
          <w:lang w:val="en-US"/>
        </w:rPr>
        <w:t>jumping to conclusions</w:t>
      </w:r>
      <w:r w:rsidR="00922DFB">
        <w:rPr>
          <w:rFonts w:cs="Arial"/>
          <w:lang w:val="en-US"/>
        </w:rPr>
        <w:t>”</w:t>
      </w:r>
      <w:r w:rsidR="003F5C47">
        <w:rPr>
          <w:rFonts w:cs="Arial"/>
          <w:lang w:val="en-US"/>
        </w:rPr>
        <w:t xml:space="preserve"> </w:t>
      </w:r>
      <w:r w:rsidR="00A249B9">
        <w:rPr>
          <w:rFonts w:cs="Arial"/>
          <w:lang w:val="en-US"/>
        </w:rPr>
        <w:t>(</w:t>
      </w:r>
      <w:r w:rsidR="003F5C47">
        <w:rPr>
          <w:rFonts w:cs="Arial"/>
          <w:lang w:val="en-US"/>
        </w:rPr>
        <w:t>JTC</w:t>
      </w:r>
      <w:r w:rsidR="00A249B9">
        <w:rPr>
          <w:rFonts w:cs="Arial"/>
          <w:lang w:val="en-US"/>
        </w:rPr>
        <w:t>)</w:t>
      </w:r>
      <w:r w:rsidR="003F5C47">
        <w:rPr>
          <w:rFonts w:cs="Arial"/>
          <w:lang w:val="en-US"/>
        </w:rPr>
        <w:t xml:space="preserve"> </w:t>
      </w:r>
      <w:r w:rsidR="007A2A7F">
        <w:rPr>
          <w:rFonts w:cs="Arial"/>
          <w:lang w:val="en-US"/>
        </w:rPr>
        <w:t xml:space="preserve">data gathering </w:t>
      </w:r>
      <w:r w:rsidR="003F5C47">
        <w:rPr>
          <w:rFonts w:cs="Arial"/>
          <w:lang w:val="en-US"/>
        </w:rPr>
        <w:t>bias</w:t>
      </w:r>
      <w:r w:rsidR="0066441B">
        <w:rPr>
          <w:rFonts w:cs="Arial"/>
          <w:lang w:val="en-US"/>
        </w:rPr>
        <w:t xml:space="preserve"> th</w:t>
      </w:r>
      <w:r w:rsidR="005276E6">
        <w:rPr>
          <w:rFonts w:cs="Arial"/>
          <w:lang w:val="en-US"/>
        </w:rPr>
        <w:t xml:space="preserve">at results </w:t>
      </w:r>
      <w:r w:rsidR="00411938">
        <w:rPr>
          <w:rFonts w:cs="Arial"/>
          <w:lang w:val="en-US"/>
        </w:rPr>
        <w:t xml:space="preserve">in </w:t>
      </w:r>
      <w:r w:rsidR="005276E6">
        <w:rPr>
          <w:rFonts w:cs="Arial"/>
          <w:lang w:val="en-US"/>
        </w:rPr>
        <w:t>them forming</w:t>
      </w:r>
      <w:r w:rsidR="00330845">
        <w:rPr>
          <w:rFonts w:cs="Arial"/>
          <w:lang w:val="en-US"/>
        </w:rPr>
        <w:t xml:space="preserve"> beliefs</w:t>
      </w:r>
      <w:r w:rsidR="00B01584">
        <w:rPr>
          <w:rFonts w:cs="Arial"/>
          <w:lang w:val="en-US"/>
        </w:rPr>
        <w:t xml:space="preserve"> </w:t>
      </w:r>
      <w:r w:rsidR="00A249B9">
        <w:rPr>
          <w:rFonts w:cs="Arial"/>
          <w:lang w:val="en-US"/>
        </w:rPr>
        <w:t>on the b</w:t>
      </w:r>
      <w:r w:rsidR="002762AB">
        <w:rPr>
          <w:rFonts w:cs="Arial"/>
          <w:lang w:val="en-US"/>
        </w:rPr>
        <w:t>asis of less evidence t</w:t>
      </w:r>
      <w:r w:rsidR="007A2A7F">
        <w:rPr>
          <w:rFonts w:cs="Arial"/>
          <w:lang w:val="en-US"/>
        </w:rPr>
        <w:t>han people</w:t>
      </w:r>
      <w:r w:rsidR="00117918">
        <w:rPr>
          <w:rFonts w:cs="Arial"/>
          <w:lang w:val="en-US"/>
        </w:rPr>
        <w:t xml:space="preserve"> who are not delu</w:t>
      </w:r>
      <w:r w:rsidR="00561850">
        <w:rPr>
          <w:rFonts w:cs="Arial"/>
          <w:lang w:val="en-US"/>
        </w:rPr>
        <w:t>ded</w:t>
      </w:r>
      <w:r w:rsidR="002762AB">
        <w:rPr>
          <w:rFonts w:cs="Arial"/>
          <w:lang w:val="en-US"/>
        </w:rPr>
        <w:t xml:space="preserve"> or delusion-prone </w:t>
      </w:r>
      <w:r w:rsidR="00B95D16">
        <w:rPr>
          <w:rFonts w:cs="Arial"/>
          <w:lang w:val="en-US"/>
        </w:rPr>
        <w:fldChar w:fldCharType="begin">
          <w:fldData xml:space="preserve">PEVuZE5vdGU+PENpdGU+PEF1dGhvcj5HYXJldHk8L0F1dGhvcj48WWVhcj4xOTk5PC9ZZWFyPjxS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</w:fldData>
        </w:fldChar>
      </w:r>
      <w:r w:rsidR="00B95D16">
        <w:rPr>
          <w:rFonts w:cs="Arial"/>
          <w:lang w:val="en-US"/>
        </w:rPr>
        <w:instrText xml:space="preserve"> ADDIN EN.CITE </w:instrText>
      </w:r>
      <w:r w:rsidR="00B95D16">
        <w:rPr>
          <w:rFonts w:cs="Arial"/>
          <w:lang w:val="en-US"/>
        </w:rPr>
        <w:fldChar w:fldCharType="begin">
          <w:fldData xml:space="preserve">PEVuZE5vdGU+PENpdGU+PEF1dGhvcj5HYXJldHk8L0F1dGhvcj48WWVhcj4xOTk5PC9ZZWFyPjxS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</w:fldData>
        </w:fldChar>
      </w:r>
      <w:r w:rsidR="00B95D16">
        <w:rPr>
          <w:rFonts w:cs="Arial"/>
          <w:lang w:val="en-US"/>
        </w:rPr>
        <w:instrText xml:space="preserve"> ADDIN EN.CITE.DATA </w:instrText>
      </w:r>
      <w:r w:rsidR="00B95D16">
        <w:rPr>
          <w:rFonts w:cs="Arial"/>
          <w:lang w:val="en-US"/>
        </w:rPr>
      </w:r>
      <w:r w:rsidR="00B95D16">
        <w:rPr>
          <w:rFonts w:cs="Arial"/>
          <w:lang w:val="en-US"/>
        </w:rPr>
        <w:fldChar w:fldCharType="end"/>
      </w:r>
      <w:r w:rsidR="00B95D16">
        <w:rPr>
          <w:rFonts w:cs="Arial"/>
          <w:lang w:val="en-US"/>
        </w:rPr>
      </w:r>
      <w:r w:rsidR="00B95D16">
        <w:rPr>
          <w:rFonts w:cs="Arial"/>
          <w:lang w:val="en-US"/>
        </w:rPr>
        <w:fldChar w:fldCharType="separate"/>
      </w:r>
      <w:r w:rsidR="00B95D16">
        <w:rPr>
          <w:rFonts w:cs="Arial"/>
          <w:noProof/>
          <w:lang w:val="en-US"/>
        </w:rPr>
        <w:t>(Garety &amp; Freeman, 1999, 2013)</w:t>
      </w:r>
      <w:r w:rsidR="00B95D16">
        <w:rPr>
          <w:rFonts w:cs="Arial"/>
          <w:lang w:val="en-US"/>
        </w:rPr>
        <w:fldChar w:fldCharType="end"/>
      </w:r>
      <w:r w:rsidR="00B01584">
        <w:rPr>
          <w:rFonts w:cs="Arial"/>
          <w:lang w:val="en-US"/>
        </w:rPr>
        <w:t xml:space="preserve">. </w:t>
      </w:r>
      <w:r w:rsidR="00C46578">
        <w:rPr>
          <w:rFonts w:cs="Arial"/>
          <w:lang w:val="en-US"/>
        </w:rPr>
        <w:t xml:space="preserve">Nevertheless, </w:t>
      </w:r>
      <w:r w:rsidR="00C46578">
        <w:t>t</w:t>
      </w:r>
      <w:r w:rsidR="009E7231">
        <w:t xml:space="preserve">here is considerable debate about </w:t>
      </w:r>
      <w:r w:rsidR="00D220E2">
        <w:t>how</w:t>
      </w:r>
      <w:r w:rsidR="005A0A0C">
        <w:t xml:space="preserve"> best</w:t>
      </w:r>
      <w:r w:rsidR="00D220E2">
        <w:t xml:space="preserve"> </w:t>
      </w:r>
      <w:r w:rsidR="007A2A7F">
        <w:t>to interpret the JTC bias</w:t>
      </w:r>
      <w:r w:rsidR="00117918">
        <w:t xml:space="preserve"> literature </w:t>
      </w:r>
      <w:r w:rsidR="00B95D16">
        <w:fldChar w:fldCharType="begin"/>
      </w:r>
      <w:r w:rsidR="00B95D16">
        <w:instrText xml:space="preserve"> ADDIN EN.CITE &lt;EndNote&gt;&lt;Cite&gt;&lt;Author&gt;Dudley&lt;/Author&gt;&lt;Year&gt;2015&lt;/Year&gt;&lt;RecNum&gt;247175&lt;/RecNum&gt;&lt;DisplayText&gt;(Dudley, Cavanagh, Daley, &amp;amp; Smith, 2015; S. Evans, Averbeck, &amp;amp; Furl, 2015)&lt;/DisplayText&gt;&lt;record&gt;&lt;rec-number&gt;247175&lt;/rec-number&gt;&lt;foreign-keys&gt;&lt;key app="EN" db-id="wf2e9ez5usedrqevawax09t1p0d0x5rexffv" timestamp="1418182489"&gt;247175&lt;/key&gt;&lt;/foreign-keys&gt;&lt;ref-type name="Book Section"&gt;5&lt;/ref-type&gt;&lt;contributors&gt;&lt;authors&gt;&lt;author&gt;Dudley, R.&lt;/author&gt;&lt;author&gt;Cavanagh, K.&lt;/author&gt;&lt;author&gt;Daley, K.&lt;/author&gt;&lt;author&gt;Smith, S.&lt;/author&gt;&lt;/authors&gt;&lt;/contributors&gt;&lt;titles&gt;&lt;title&gt;Reasoning and delusions: Do people with delusions really jump to conclusions?&lt;/title&gt;&lt;secondary-title&gt;Aberrant Beliefs and Reasoning&lt;/secondary-title&gt;&lt;/titles&gt;&lt;pages&gt;55-79&lt;/pages&gt;&lt;dates&gt;&lt;year&gt;2015&lt;/year&gt;&lt;/dates&gt;&lt;pub-location&gt;London, UK&lt;/pub-location&gt;&lt;publisher&gt;Psychology Press&lt;/publisher&gt;&lt;urls&gt;&lt;/urls&gt;&lt;/record&gt;&lt;/Cite&gt;&lt;Cite&gt;&lt;Author&gt;Evans&lt;/Author&gt;&lt;Year&gt;2015&lt;/Year&gt;&lt;RecNum&gt;248347&lt;/RecNum&gt;&lt;record&gt;&lt;rec-number&gt;248347&lt;/rec-number&gt;&lt;foreign-keys&gt;&lt;key app="EN" db-id="wf2e9ez5usedrqevawax09t1p0d0x5rexffv" timestamp="1436550327"&gt;248347&lt;/key&gt;&lt;key app="ENWeb" db-id=""&gt;0&lt;/key&gt;&lt;/foreign-keys&gt;&lt;ref-type name="Journal Article"&gt;17&lt;/ref-type&gt;&lt;contributors&gt;&lt;authors&gt;&lt;author&gt;Evans, S.&lt;/author&gt;&lt;author&gt;Averbeck, B.&lt;/author&gt;&lt;author&gt;Furl, N.&lt;/author&gt;&lt;/authors&gt;&lt;/contributors&gt;&lt;titles&gt;&lt;title&gt;Jumping to conclusions in schizophrenia&lt;/title&gt;&lt;secondary-title&gt;Neuropsychiatric Disease and Treatment&lt;/secondary-title&gt;&lt;/titles&gt;&lt;periodical&gt;&lt;full-title&gt;Neuropsychiatric Disease and Treatment&lt;/full-title&gt;&lt;/periodical&gt;&lt;pages&gt;1615-1624&lt;/pages&gt;&lt;volume&gt;11&lt;/volume&gt;&lt;dates&gt;&lt;year&gt;2015&lt;/year&gt;&lt;/dates&gt;&lt;isbn&gt;1178-2021&lt;/isbn&gt;&lt;urls&gt;&lt;/urls&gt;&lt;electronic-resource-num&gt;10.2147/ndt.s56870&lt;/electronic-resource-num&gt;&lt;/record&gt;&lt;/Cite&gt;&lt;/EndNote&gt;</w:instrText>
      </w:r>
      <w:r w:rsidR="00B95D16">
        <w:fldChar w:fldCharType="separate"/>
      </w:r>
      <w:r w:rsidR="00B95D16">
        <w:rPr>
          <w:noProof/>
        </w:rPr>
        <w:t>(Dudley, Cavanagh, Daley, &amp; Smith, 2015; S. Evans, Averbeck, &amp; Furl, 2015)</w:t>
      </w:r>
      <w:r w:rsidR="00B95D16">
        <w:fldChar w:fldCharType="end"/>
      </w:r>
      <w:r w:rsidR="00117918">
        <w:t>.</w:t>
      </w:r>
      <w:r w:rsidR="005A327F">
        <w:t xml:space="preserve"> </w:t>
      </w:r>
      <w:r w:rsidR="004F4EA8">
        <w:t xml:space="preserve">Notably, </w:t>
      </w:r>
      <w:r w:rsidR="003B51C8">
        <w:rPr>
          <w:rFonts w:cs="Arial"/>
          <w:lang w:val="en-US"/>
        </w:rPr>
        <w:t>the most widely used</w:t>
      </w:r>
      <w:r w:rsidR="004F4EA8">
        <w:rPr>
          <w:rFonts w:cs="Arial"/>
          <w:lang w:val="en-US"/>
        </w:rPr>
        <w:t xml:space="preserve"> </w:t>
      </w:r>
      <w:r w:rsidR="003B51C8">
        <w:rPr>
          <w:rFonts w:cs="Arial"/>
          <w:lang w:val="en-US"/>
        </w:rPr>
        <w:t>versions of the task do not provide any objective basis for classifying responses as correct or incorrect</w:t>
      </w:r>
      <w:r w:rsidR="004F4EA8">
        <w:rPr>
          <w:rFonts w:cs="Arial"/>
          <w:lang w:val="en-US"/>
        </w:rPr>
        <w:t xml:space="preserve"> </w:t>
      </w:r>
      <w:r w:rsidR="00B95D16">
        <w:rPr>
          <w:rFonts w:cs="Arial"/>
          <w:lang w:val="en-US"/>
        </w:rPr>
        <w:fldChar w:fldCharType="begin"/>
      </w:r>
      <w:r w:rsidR="00B95D16">
        <w:rPr>
          <w:rFonts w:cs="Arial"/>
          <w:lang w:val="en-US"/>
        </w:rPr>
        <w:instrText xml:space="preserve"> ADDIN EN.CITE &lt;EndNote&gt;&lt;Cite&gt;&lt;Author&gt;van der Leer&lt;/Author&gt;&lt;Year&gt;2015&lt;/Year&gt;&lt;RecNum&gt;6953&lt;/RecNum&gt;&lt;DisplayText&gt;(van der Leer, Hartig, Goldmanis, &amp;amp; McKay, 2015)&lt;/DisplayText&gt;&lt;record&gt;&lt;rec-number&gt;6953&lt;/rec-number&gt;&lt;foreign-keys&gt;&lt;key app="EN" db-id="wf2e9ez5usedrqevawax09t1p0d0x5rexffv" timestamp="1409121743"&gt;6953&lt;/key&gt;&lt;key app="ENWeb" db-id=""&gt;0&lt;/key&gt;&lt;/foreign-keys&gt;&lt;ref-type name="Journal Article"&gt;17&lt;/ref-type&gt;&lt;contributors&gt;&lt;authors&gt;&lt;author&gt;van der Leer, L.&lt;/author&gt;&lt;author&gt;Hartig, B.&lt;/author&gt;&lt;author&gt;Goldmanis, M.&lt;/author&gt;&lt;author&gt;McKay, R.&lt;/author&gt;&lt;/authors&gt;&lt;/contributors&gt;&lt;titles&gt;&lt;title&gt;Delusion-proneness and &amp;apos;jumping to conclusions&amp;apos;: Relative and absolute effects&lt;/title&gt;&lt;secondary-title&gt;Psychological Medicine&lt;/secondary-title&gt;&lt;/titles&gt;&lt;periodical&gt;&lt;full-title&gt;Psychological Medicine&lt;/full-title&gt;&lt;/periodical&gt;&lt;pages&gt;1253-1262&lt;/pages&gt;&lt;volume&gt;45&lt;/volume&gt;&lt;dates&gt;&lt;year&gt;2015&lt;/year&gt;&lt;/dates&gt;&lt;urls&gt;&lt;/urls&gt;&lt;electronic-resource-num&gt;10.1017/s0033291714002359 &lt;/electronic-resource-num&gt;&lt;/record&gt;&lt;/Cite&gt;&lt;/EndNote&gt;</w:instrText>
      </w:r>
      <w:r w:rsidR="00B95D16">
        <w:rPr>
          <w:rFonts w:cs="Arial"/>
          <w:lang w:val="en-US"/>
        </w:rPr>
        <w:fldChar w:fldCharType="separate"/>
      </w:r>
      <w:r w:rsidR="00B95D16">
        <w:rPr>
          <w:rFonts w:cs="Arial"/>
          <w:noProof/>
          <w:lang w:val="en-US"/>
        </w:rPr>
        <w:t>(van der Leer, Hartig, Goldmanis, &amp; McKay, 2015)</w:t>
      </w:r>
      <w:r w:rsidR="00B95D16">
        <w:rPr>
          <w:rFonts w:cs="Arial"/>
          <w:lang w:val="en-US"/>
        </w:rPr>
        <w:fldChar w:fldCharType="end"/>
      </w:r>
      <w:r w:rsidR="008D7343">
        <w:rPr>
          <w:rFonts w:cs="Arial"/>
          <w:lang w:val="en-US"/>
        </w:rPr>
        <w:t>, meaning that</w:t>
      </w:r>
      <w:r w:rsidR="004F4EA8">
        <w:rPr>
          <w:rFonts w:cs="Arial"/>
          <w:lang w:val="en-US"/>
        </w:rPr>
        <w:t xml:space="preserve"> performance</w:t>
      </w:r>
      <w:r w:rsidR="008D7343">
        <w:rPr>
          <w:rFonts w:cs="Arial"/>
          <w:lang w:val="en-US"/>
        </w:rPr>
        <w:t xml:space="preserve"> o</w:t>
      </w:r>
      <w:r w:rsidR="006F5032">
        <w:rPr>
          <w:rFonts w:cs="Arial"/>
          <w:lang w:val="en-US"/>
        </w:rPr>
        <w:t>n this</w:t>
      </w:r>
      <w:r w:rsidR="003B51C8">
        <w:rPr>
          <w:rFonts w:cs="Arial"/>
          <w:lang w:val="en-US"/>
        </w:rPr>
        <w:t xml:space="preserve"> task</w:t>
      </w:r>
      <w:r w:rsidR="004F4EA8">
        <w:rPr>
          <w:rFonts w:cs="Arial"/>
          <w:lang w:val="en-US"/>
        </w:rPr>
        <w:t xml:space="preserve"> cannot be</w:t>
      </w:r>
      <w:r w:rsidR="006F5032">
        <w:rPr>
          <w:rFonts w:cs="Arial"/>
          <w:lang w:val="en-US"/>
        </w:rPr>
        <w:t xml:space="preserve"> directly</w:t>
      </w:r>
      <w:r w:rsidR="004F4EA8">
        <w:rPr>
          <w:rFonts w:cs="Arial"/>
          <w:lang w:val="en-US"/>
        </w:rPr>
        <w:t xml:space="preserve"> </w:t>
      </w:r>
      <w:r w:rsidR="003B51C8">
        <w:rPr>
          <w:rFonts w:cs="Arial"/>
          <w:lang w:val="en-US"/>
        </w:rPr>
        <w:t>evaluated</w:t>
      </w:r>
      <w:r w:rsidR="004F4EA8">
        <w:rPr>
          <w:rFonts w:cs="Arial"/>
          <w:lang w:val="en-US"/>
        </w:rPr>
        <w:t xml:space="preserve"> in terms of normative standards of reasoning. </w:t>
      </w:r>
      <w:r w:rsidR="007A2A7F">
        <w:t xml:space="preserve">In fact, some scholars have </w:t>
      </w:r>
      <w:r w:rsidR="003B51C8">
        <w:t>claimed</w:t>
      </w:r>
      <w:r w:rsidR="009E244C">
        <w:t xml:space="preserve"> that evoking a</w:t>
      </w:r>
      <w:r w:rsidR="00EB270B">
        <w:t xml:space="preserve"> J</w:t>
      </w:r>
      <w:r w:rsidR="007A2A7F">
        <w:t>TC bias has</w:t>
      </w:r>
      <w:r w:rsidR="009E244C">
        <w:t xml:space="preserve"> no explanatory value</w:t>
      </w:r>
      <w:r w:rsidR="00EA273C">
        <w:t xml:space="preserve"> at all</w:t>
      </w:r>
      <w:r w:rsidR="00EB270B">
        <w:t xml:space="preserve">: “portrayal of people with delusions as having a JTC bias is a redescription rather than an explanation” </w:t>
      </w:r>
      <w:r w:rsidR="00B95D16">
        <w:fldChar w:fldCharType="begin"/>
      </w:r>
      <w:r w:rsidR="00B95D16">
        <w:instrText xml:space="preserve"> ADDIN EN.CITE &lt;EndNote&gt;&lt;Cite&gt;&lt;Author&gt;Corlett&lt;/Author&gt;&lt;Year&gt;2014&lt;/Year&gt;&lt;RecNum&gt;247972&lt;/RecNum&gt;&lt;DisplayText&gt;(Corlett &amp;amp; Fletcher, 2014)&lt;/DisplayText&gt;&lt;record&gt;&lt;rec-number&gt;247972&lt;/rec-number&gt;&lt;foreign-keys&gt;&lt;key app="EN" db-id="wf2e9ez5usedrqevawax09t1p0d0x5rexffv" timestamp="1427011081"&gt;247972&lt;/key&gt;&lt;key app="ENWeb" db-id=""&gt;0&lt;/key&gt;&lt;/foreign-keys&gt;&lt;ref-type name="Journal Article"&gt;17&lt;/ref-type&gt;&lt;contributors&gt;&lt;authors&gt;&lt;author&gt;Corlett, P. R.&lt;/author&gt;&lt;author&gt;Fletcher, P. C.&lt;/author&gt;&lt;/authors&gt;&lt;/contributors&gt;&lt;titles&gt;&lt;title&gt;Computational psychiatry: A Rosetta Stone linking the brain to mental illness&lt;/title&gt;&lt;secondary-title&gt;The Lancet Psychiatry&lt;/secondary-title&gt;&lt;/titles&gt;&lt;periodical&gt;&lt;full-title&gt;The Lancet Psychiatry&lt;/full-title&gt;&lt;/periodical&gt;&lt;pages&gt;399-402&lt;/pages&gt;&lt;volume&gt;1&lt;/volume&gt;&lt;number&gt;5&lt;/number&gt;&lt;dates&gt;&lt;year&gt;2014&lt;/year&gt;&lt;/dates&gt;&lt;isbn&gt;22150366&lt;/isbn&gt;&lt;urls&gt;&lt;/urls&gt;&lt;electronic-resource-num&gt;10.1016/s2215-0366(14)70298-6&lt;/electronic-resource-num&gt;&lt;/record&gt;&lt;/Cite&gt;&lt;/EndNote&gt;</w:instrText>
      </w:r>
      <w:r w:rsidR="00B95D16">
        <w:fldChar w:fldCharType="separate"/>
      </w:r>
      <w:r w:rsidR="00B95D16">
        <w:rPr>
          <w:noProof/>
        </w:rPr>
        <w:t>(Corlett &amp; Fletcher, 2014</w:t>
      </w:r>
      <w:r w:rsidR="00B95D16">
        <w:fldChar w:fldCharType="end"/>
      </w:r>
      <w:r w:rsidR="00423371">
        <w:t xml:space="preserve">, </w:t>
      </w:r>
      <w:r w:rsidR="00423371" w:rsidRPr="00197F60">
        <w:t>p. 399)</w:t>
      </w:r>
      <w:r w:rsidR="00EB270B" w:rsidRPr="00197F60">
        <w:t>.</w:t>
      </w:r>
      <w:r w:rsidR="00764244">
        <w:t xml:space="preserve"> </w:t>
      </w:r>
      <w:r w:rsidR="00F72351">
        <w:t>Disagree</w:t>
      </w:r>
      <w:r w:rsidR="007826DE">
        <w:t>ment about the JTC bias suggest</w:t>
      </w:r>
      <w:r w:rsidR="00FA3C4F">
        <w:t>s</w:t>
      </w:r>
      <w:r w:rsidR="00764244">
        <w:t xml:space="preserve"> </w:t>
      </w:r>
      <w:r w:rsidR="00F72351">
        <w:t xml:space="preserve">that </w:t>
      </w:r>
      <w:r w:rsidR="007826DE">
        <w:t xml:space="preserve">a </w:t>
      </w:r>
      <w:r w:rsidR="00BF12B3">
        <w:t>useful</w:t>
      </w:r>
      <w:r w:rsidR="009108AE">
        <w:t xml:space="preserve"> dir</w:t>
      </w:r>
      <w:r w:rsidR="007826DE">
        <w:t>ect</w:t>
      </w:r>
      <w:r w:rsidR="002D0725">
        <w:t>ion for</w:t>
      </w:r>
      <w:r w:rsidR="00F33E9E">
        <w:t xml:space="preserve"> research </w:t>
      </w:r>
      <w:r w:rsidR="00FA3C4F">
        <w:t>could be</w:t>
      </w:r>
      <w:r w:rsidR="00F33E9E">
        <w:t xml:space="preserve"> to</w:t>
      </w:r>
      <w:r w:rsidR="00E751D8">
        <w:t xml:space="preserve"> examine</w:t>
      </w:r>
      <w:r w:rsidR="007826DE">
        <w:t xml:space="preserve"> </w:t>
      </w:r>
      <w:r w:rsidR="002F2AA2">
        <w:t>d</w:t>
      </w:r>
      <w:r w:rsidR="009C0A43">
        <w:t>ata gathering</w:t>
      </w:r>
      <w:r w:rsidR="008F594C">
        <w:t xml:space="preserve"> </w:t>
      </w:r>
      <w:r w:rsidR="00C46578">
        <w:t>in the beads task</w:t>
      </w:r>
      <w:r w:rsidR="009E244C">
        <w:t xml:space="preserve"> </w:t>
      </w:r>
      <w:r w:rsidR="004C6387">
        <w:t>with</w:t>
      </w:r>
      <w:r w:rsidR="009E244C">
        <w:t xml:space="preserve">in </w:t>
      </w:r>
      <w:r w:rsidR="00E40840">
        <w:t>the context of a</w:t>
      </w:r>
      <w:r w:rsidR="00F72351">
        <w:t xml:space="preserve"> </w:t>
      </w:r>
      <w:r w:rsidR="007826DE">
        <w:t xml:space="preserve">well-developed </w:t>
      </w:r>
      <w:r w:rsidR="00112E0F">
        <w:t xml:space="preserve">cognitive model of </w:t>
      </w:r>
      <w:r w:rsidR="005C540A">
        <w:t xml:space="preserve">normal </w:t>
      </w:r>
      <w:r w:rsidR="009E244C">
        <w:t>rea</w:t>
      </w:r>
      <w:r w:rsidR="005C540A">
        <w:t>soning</w:t>
      </w:r>
      <w:r w:rsidR="009C0A43">
        <w:t xml:space="preserve">. </w:t>
      </w:r>
    </w:p>
    <w:p w14:paraId="4C780305" w14:textId="77777777" w:rsidR="00A249B9" w:rsidRDefault="00A249B9" w:rsidP="0025799B">
      <w:pPr>
        <w:spacing w:line="480" w:lineRule="auto"/>
      </w:pPr>
    </w:p>
    <w:p w14:paraId="3318AA10" w14:textId="2DA2AD83" w:rsidR="00CC52C1" w:rsidRDefault="00EF672B" w:rsidP="0025799B">
      <w:pPr>
        <w:spacing w:line="480" w:lineRule="auto"/>
        <w:rPr>
          <w:rFonts w:cs="Times"/>
          <w:lang w:val="en-US"/>
        </w:rPr>
      </w:pPr>
      <w:r>
        <w:t>A</w:t>
      </w:r>
      <w:r w:rsidR="00712815">
        <w:t xml:space="preserve"> substantial body of evidence</w:t>
      </w:r>
      <w:r w:rsidR="00926B08">
        <w:t xml:space="preserve"> supports the existence of</w:t>
      </w:r>
      <w:r w:rsidR="00926B08" w:rsidRPr="00B92B09">
        <w:t xml:space="preserve"> </w:t>
      </w:r>
      <w:r w:rsidR="00926B08">
        <w:t>two dist</w:t>
      </w:r>
      <w:r w:rsidR="00906522">
        <w:t xml:space="preserve">inct </w:t>
      </w:r>
      <w:r w:rsidR="00E072AF">
        <w:t xml:space="preserve">reasoning </w:t>
      </w:r>
      <w:r w:rsidR="00906522">
        <w:t>processes</w:t>
      </w:r>
      <w:r w:rsidR="00926B08">
        <w:t xml:space="preserve"> </w:t>
      </w:r>
      <w:r w:rsidR="00B95D16">
        <w:fldChar w:fldCharType="begin">
          <w:fldData xml:space="preserve">PEVuZE5vdGU+PENpdGU+PEF1dGhvcj5TdGFub3ZpY2g8L0F1dGhvcj48WWVhcj4yMDExPC9ZZWFy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</w:fldData>
        </w:fldChar>
      </w:r>
      <w:r w:rsidR="00B95D16">
        <w:instrText xml:space="preserve"> ADDIN EN.CITE </w:instrText>
      </w:r>
      <w:r w:rsidR="00B95D16">
        <w:fldChar w:fldCharType="begin">
          <w:fldData xml:space="preserve">PEVuZE5vdGU+PENpdGU+PEF1dGhvcj5TdGFub3ZpY2g8L0F1dGhvcj48WWVhcj4yMDExPC9ZZWFy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</w:fldData>
        </w:fldChar>
      </w:r>
      <w:r w:rsidR="00B95D16">
        <w:instrText xml:space="preserve"> ADDIN EN.CITE.DATA </w:instrText>
      </w:r>
      <w:r w:rsidR="00B95D16">
        <w:fldChar w:fldCharType="end"/>
      </w:r>
      <w:r w:rsidR="00B95D16">
        <w:fldChar w:fldCharType="separate"/>
      </w:r>
      <w:r w:rsidR="00B95D16">
        <w:rPr>
          <w:noProof/>
        </w:rPr>
        <w:t>(J. S. B. T. Evans, 2010; J. S. B. T. Evans &amp; Stanovich, 2013; Kahneman, 2011; Stanovich, 2011)</w:t>
      </w:r>
      <w:r w:rsidR="00B95D16">
        <w:fldChar w:fldCharType="end"/>
      </w:r>
      <w:r w:rsidR="00224C66">
        <w:t>:</w:t>
      </w:r>
      <w:r w:rsidR="00926B08">
        <w:t xml:space="preserve"> </w:t>
      </w:r>
      <w:r w:rsidR="00926B08" w:rsidRPr="002E496A">
        <w:rPr>
          <w:rFonts w:cs="Times"/>
          <w:lang w:val="en-US"/>
        </w:rPr>
        <w:t>Type 1</w:t>
      </w:r>
      <w:r w:rsidR="007620F5">
        <w:rPr>
          <w:rFonts w:cs="Times"/>
          <w:lang w:val="en-US"/>
        </w:rPr>
        <w:t xml:space="preserve"> or</w:t>
      </w:r>
      <w:r w:rsidR="00926B08" w:rsidRPr="002E496A">
        <w:rPr>
          <w:rFonts w:cs="Times"/>
          <w:lang w:val="en-US"/>
        </w:rPr>
        <w:t xml:space="preserve"> “intuitive” </w:t>
      </w:r>
      <w:r w:rsidR="008C78A1">
        <w:rPr>
          <w:rFonts w:cs="Times"/>
          <w:lang w:val="en-US"/>
        </w:rPr>
        <w:t>processing</w:t>
      </w:r>
      <w:r w:rsidR="000F57BB">
        <w:rPr>
          <w:rFonts w:cs="Times"/>
          <w:lang w:val="en-US"/>
        </w:rPr>
        <w:t xml:space="preserve"> </w:t>
      </w:r>
      <w:r w:rsidR="005A536A">
        <w:rPr>
          <w:rFonts w:cs="Times"/>
          <w:lang w:val="en-US"/>
        </w:rPr>
        <w:t xml:space="preserve">which </w:t>
      </w:r>
      <w:r w:rsidR="00B66C6B">
        <w:rPr>
          <w:rFonts w:cs="Times"/>
          <w:lang w:val="en-US"/>
        </w:rPr>
        <w:t>does not require working memory</w:t>
      </w:r>
      <w:r w:rsidR="00220F1B">
        <w:rPr>
          <w:rFonts w:cs="Times"/>
          <w:lang w:val="en-US"/>
        </w:rPr>
        <w:t>,</w:t>
      </w:r>
      <w:r w:rsidR="00B66C6B">
        <w:rPr>
          <w:rFonts w:cs="Times"/>
          <w:lang w:val="en-US"/>
        </w:rPr>
        <w:t xml:space="preserve"> and </w:t>
      </w:r>
      <w:r w:rsidR="00926B08">
        <w:rPr>
          <w:rFonts w:cs="Times"/>
          <w:lang w:val="en-US"/>
        </w:rPr>
        <w:t>is typically</w:t>
      </w:r>
      <w:r w:rsidR="00926B08" w:rsidRPr="002E496A">
        <w:rPr>
          <w:rFonts w:cs="Times"/>
          <w:lang w:val="en-US"/>
        </w:rPr>
        <w:t xml:space="preserve"> </w:t>
      </w:r>
      <w:r w:rsidR="00E12603">
        <w:rPr>
          <w:rFonts w:cs="Times"/>
          <w:lang w:val="en-US"/>
        </w:rPr>
        <w:t>fast, high capacity,</w:t>
      </w:r>
      <w:r w:rsidR="00926B08">
        <w:rPr>
          <w:rFonts w:cs="Times"/>
          <w:lang w:val="en-US"/>
        </w:rPr>
        <w:t xml:space="preserve"> automatic, and in</w:t>
      </w:r>
      <w:r w:rsidR="005A536A">
        <w:rPr>
          <w:rFonts w:cs="Times"/>
          <w:lang w:val="en-US"/>
        </w:rPr>
        <w:t>dependent of cognitive ability; and</w:t>
      </w:r>
      <w:r w:rsidR="002762AB">
        <w:rPr>
          <w:rFonts w:cs="Times"/>
          <w:lang w:val="en-US"/>
        </w:rPr>
        <w:t xml:space="preserve"> </w:t>
      </w:r>
      <w:r w:rsidR="00926B08" w:rsidRPr="002E496A">
        <w:rPr>
          <w:rFonts w:cs="Times"/>
          <w:lang w:val="en-US"/>
        </w:rPr>
        <w:t>Type 2</w:t>
      </w:r>
      <w:r w:rsidR="00926B08">
        <w:rPr>
          <w:rFonts w:cs="Times"/>
          <w:lang w:val="en-US"/>
        </w:rPr>
        <w:t xml:space="preserve"> </w:t>
      </w:r>
      <w:r w:rsidR="007620F5">
        <w:rPr>
          <w:rFonts w:cs="Times"/>
          <w:lang w:val="en-US"/>
        </w:rPr>
        <w:t xml:space="preserve">or </w:t>
      </w:r>
      <w:r w:rsidR="00926B08">
        <w:rPr>
          <w:rFonts w:cs="Times"/>
          <w:lang w:val="en-US"/>
        </w:rPr>
        <w:t>“analytic</w:t>
      </w:r>
      <w:r w:rsidR="00926B08" w:rsidRPr="002E496A">
        <w:rPr>
          <w:rFonts w:cs="Times"/>
          <w:lang w:val="en-US"/>
        </w:rPr>
        <w:t>”</w:t>
      </w:r>
      <w:r w:rsidR="008C78A1">
        <w:rPr>
          <w:rFonts w:cs="Times"/>
          <w:lang w:val="en-US"/>
        </w:rPr>
        <w:t xml:space="preserve"> processing</w:t>
      </w:r>
      <w:r w:rsidR="00B66C6B">
        <w:rPr>
          <w:rFonts w:cs="Times"/>
          <w:lang w:val="en-US"/>
        </w:rPr>
        <w:t xml:space="preserve"> </w:t>
      </w:r>
      <w:r w:rsidR="005A536A">
        <w:rPr>
          <w:rFonts w:cs="Times"/>
          <w:lang w:val="en-US"/>
        </w:rPr>
        <w:t xml:space="preserve">which </w:t>
      </w:r>
      <w:r w:rsidR="00B66C6B">
        <w:rPr>
          <w:rFonts w:cs="Times"/>
          <w:lang w:val="en-US"/>
        </w:rPr>
        <w:t>require</w:t>
      </w:r>
      <w:r w:rsidR="007620F5">
        <w:rPr>
          <w:rFonts w:cs="Times"/>
          <w:lang w:val="en-US"/>
        </w:rPr>
        <w:t>s</w:t>
      </w:r>
      <w:r w:rsidR="00B66C6B">
        <w:rPr>
          <w:rFonts w:cs="Times"/>
          <w:lang w:val="en-US"/>
        </w:rPr>
        <w:t xml:space="preserve"> working </w:t>
      </w:r>
      <w:r w:rsidR="00B66C6B">
        <w:rPr>
          <w:rFonts w:cs="Times"/>
          <w:lang w:val="en-US"/>
        </w:rPr>
        <w:lastRenderedPageBreak/>
        <w:t>memory, and</w:t>
      </w:r>
      <w:r w:rsidR="00926B08">
        <w:rPr>
          <w:rFonts w:cs="Times"/>
          <w:lang w:val="en-US"/>
        </w:rPr>
        <w:t xml:space="preserve"> is typically slow, low capacity, deliberative,</w:t>
      </w:r>
      <w:r w:rsidR="00926B08" w:rsidRPr="002E496A">
        <w:rPr>
          <w:rFonts w:cs="Times"/>
          <w:lang w:val="en-US"/>
        </w:rPr>
        <w:t xml:space="preserve"> </w:t>
      </w:r>
      <w:r w:rsidR="00926B08">
        <w:rPr>
          <w:rFonts w:cs="Times"/>
          <w:lang w:val="en-US"/>
        </w:rPr>
        <w:t>and dependent on cognitive ability</w:t>
      </w:r>
      <w:r w:rsidR="00926B08" w:rsidRPr="002E496A">
        <w:rPr>
          <w:rFonts w:cs="Times"/>
          <w:lang w:val="en-US"/>
        </w:rPr>
        <w:t>.</w:t>
      </w:r>
      <w:r w:rsidR="005A327F">
        <w:rPr>
          <w:rFonts w:cs="Times"/>
          <w:lang w:val="en-US"/>
        </w:rPr>
        <w:t xml:space="preserve"> </w:t>
      </w:r>
      <w:r w:rsidR="00950115">
        <w:rPr>
          <w:rFonts w:cs="Times"/>
          <w:lang w:val="en-US"/>
        </w:rPr>
        <w:t>It has been argued that these processes interact in a</w:t>
      </w:r>
      <w:r w:rsidR="00E83960">
        <w:rPr>
          <w:rFonts w:cs="Times"/>
          <w:lang w:val="en-US"/>
        </w:rPr>
        <w:t xml:space="preserve"> </w:t>
      </w:r>
      <w:r w:rsidR="0051443F">
        <w:rPr>
          <w:rFonts w:cs="Times"/>
          <w:lang w:val="en-US"/>
        </w:rPr>
        <w:t>“</w:t>
      </w:r>
      <w:r w:rsidR="00E83960">
        <w:rPr>
          <w:rFonts w:cs="Times"/>
          <w:lang w:val="en-US"/>
        </w:rPr>
        <w:t>default-</w:t>
      </w:r>
      <w:r w:rsidR="00E12603">
        <w:rPr>
          <w:rFonts w:cs="Times"/>
          <w:lang w:val="en-US"/>
        </w:rPr>
        <w:t>interventionist</w:t>
      </w:r>
      <w:r w:rsidR="0051443F">
        <w:rPr>
          <w:rFonts w:cs="Times"/>
          <w:lang w:val="en-US"/>
        </w:rPr>
        <w:t>”</w:t>
      </w:r>
      <w:r w:rsidR="00E83960">
        <w:rPr>
          <w:rFonts w:cs="Times"/>
          <w:lang w:val="en-US"/>
        </w:rPr>
        <w:t xml:space="preserve"> </w:t>
      </w:r>
      <w:r w:rsidR="00950115">
        <w:rPr>
          <w:rFonts w:cs="Times"/>
          <w:lang w:val="en-US"/>
        </w:rPr>
        <w:t>manner, with</w:t>
      </w:r>
      <w:r w:rsidR="00E83960">
        <w:rPr>
          <w:rFonts w:cs="Times"/>
          <w:lang w:val="en-US"/>
        </w:rPr>
        <w:t xml:space="preserve"> </w:t>
      </w:r>
      <w:r w:rsidR="00950115">
        <w:rPr>
          <w:rFonts w:cs="Times"/>
          <w:lang w:val="en-US"/>
        </w:rPr>
        <w:t>Type 1 processes</w:t>
      </w:r>
      <w:r w:rsidR="00654EE1">
        <w:rPr>
          <w:rFonts w:cs="Times"/>
          <w:lang w:val="en-US"/>
        </w:rPr>
        <w:t xml:space="preserve"> </w:t>
      </w:r>
      <w:r w:rsidR="00950115">
        <w:rPr>
          <w:rFonts w:cs="Times"/>
          <w:lang w:val="en-US"/>
        </w:rPr>
        <w:t>providing a fast intuitive response</w:t>
      </w:r>
      <w:r w:rsidR="00926B08">
        <w:rPr>
          <w:rFonts w:cs="Times"/>
          <w:lang w:val="en-US"/>
        </w:rPr>
        <w:t xml:space="preserve"> that guide</w:t>
      </w:r>
      <w:r w:rsidR="00950115">
        <w:rPr>
          <w:rFonts w:cs="Times"/>
          <w:lang w:val="en-US"/>
        </w:rPr>
        <w:t>s</w:t>
      </w:r>
      <w:r w:rsidR="00926B08">
        <w:rPr>
          <w:rFonts w:cs="Times"/>
          <w:lang w:val="en-US"/>
        </w:rPr>
        <w:t xml:space="preserve"> behavior unless slower Type 2 monitoring</w:t>
      </w:r>
      <w:r w:rsidR="00250A3F">
        <w:rPr>
          <w:rFonts w:cs="Times"/>
          <w:lang w:val="en-US"/>
        </w:rPr>
        <w:t xml:space="preserve"> processes intervene and offer</w:t>
      </w:r>
      <w:r w:rsidR="00926B08">
        <w:rPr>
          <w:rFonts w:cs="Times"/>
          <w:lang w:val="en-US"/>
        </w:rPr>
        <w:t xml:space="preserve"> an alternative response</w:t>
      </w:r>
      <w:r w:rsidR="00B66C6B">
        <w:rPr>
          <w:rFonts w:cs="Times"/>
          <w:lang w:val="en-US"/>
        </w:rPr>
        <w:t xml:space="preserve"> </w:t>
      </w:r>
      <w:r w:rsidR="00B95D16">
        <w:rPr>
          <w:rFonts w:cs="Times"/>
          <w:lang w:val="en-US"/>
        </w:rPr>
        <w:fldChar w:fldCharType="begin"/>
      </w:r>
      <w:r w:rsidR="00B95D16">
        <w:rPr>
          <w:rFonts w:cs="Times"/>
          <w:lang w:val="en-US"/>
        </w:rPr>
        <w:instrText xml:space="preserve"> ADDIN EN.CITE &lt;EndNote&gt;&lt;Cite&gt;&lt;Author&gt;Evans&lt;/Author&gt;&lt;Year&gt;2007&lt;/Year&gt;&lt;RecNum&gt;4548&lt;/RecNum&gt;&lt;DisplayText&gt;(J. S. B. T. Evans, 2007)&lt;/DisplayText&gt;&lt;record&gt;&lt;rec-number&gt;4548&lt;/rec-number&gt;&lt;foreign-keys&gt;&lt;key app="EN" db-id="wf2e9ez5usedrqevawax09t1p0d0x5rexffv" timestamp="1394059099"&gt;4548&lt;/key&gt;&lt;/foreign-keys&gt;&lt;ref-type name="Journal Article"&gt;17&lt;/ref-type&gt;&lt;contributors&gt;&lt;authors&gt;&lt;author&gt;Evans, J. St. B. T.&lt;/author&gt;&lt;/authors&gt;&lt;/contributors&gt;&lt;titles&gt;&lt;title&gt;On the resolution of conflict in dual process theories of reasoning&lt;/title&gt;&lt;secondary-title&gt;Thinking &amp;amp; Reasoning&lt;/secondary-title&gt;&lt;/titles&gt;&lt;periodical&gt;&lt;full-title&gt;Thinking &amp;amp; Reasoning&lt;/full-title&gt;&lt;/periodical&gt;&lt;pages&gt;321-339&lt;/pages&gt;&lt;volume&gt;13&lt;/volume&gt;&lt;number&gt;4&lt;/number&gt;&lt;dates&gt;&lt;year&gt;2007&lt;/year&gt;&lt;pub-dates&gt;&lt;date&gt;2007&lt;/date&gt;&lt;/pub-dates&gt;&lt;/dates&gt;&lt;isbn&gt;1354-6783&lt;/isbn&gt;&lt;urls&gt;&lt;related-urls&gt;&lt;url&gt;http://www.tandfonline.com/doi/pdf/10.1080/13546780601008825&lt;/url&gt;&lt;/related-urls&gt;&lt;/urls&gt;&lt;electronic-resource-num&gt;10.1080/13546780601008825 &lt;/electronic-resource-num&gt;&lt;remote-database-provider&gt;Google Scholar&lt;/remote-database-provider&gt;&lt;/record&gt;&lt;/Cite&gt;&lt;/EndNote&gt;</w:instrText>
      </w:r>
      <w:r w:rsidR="00B95D16">
        <w:rPr>
          <w:rFonts w:cs="Times"/>
          <w:lang w:val="en-US"/>
        </w:rPr>
        <w:fldChar w:fldCharType="separate"/>
      </w:r>
      <w:r w:rsidR="00B95D16">
        <w:rPr>
          <w:rFonts w:cs="Times"/>
          <w:noProof/>
          <w:lang w:val="en-US"/>
        </w:rPr>
        <w:t>(J. S. B. T. Evans, 2007)</w:t>
      </w:r>
      <w:r w:rsidR="00B95D16">
        <w:rPr>
          <w:rFonts w:cs="Times"/>
          <w:lang w:val="en-US"/>
        </w:rPr>
        <w:fldChar w:fldCharType="end"/>
      </w:r>
      <w:r w:rsidR="0080278C">
        <w:rPr>
          <w:rFonts w:cs="Times"/>
          <w:lang w:val="en-US"/>
        </w:rPr>
        <w:t>.</w:t>
      </w:r>
    </w:p>
    <w:p w14:paraId="5440FA15" w14:textId="77777777" w:rsidR="00CC52C1" w:rsidRDefault="00CC52C1" w:rsidP="0025799B">
      <w:pPr>
        <w:spacing w:line="480" w:lineRule="auto"/>
        <w:rPr>
          <w:rFonts w:cs="Times"/>
          <w:lang w:val="en-US"/>
        </w:rPr>
      </w:pPr>
    </w:p>
    <w:p w14:paraId="5BC6E266" w14:textId="5EB713F4" w:rsidR="00926B08" w:rsidRPr="00091D41" w:rsidRDefault="00E83960" w:rsidP="0025799B">
      <w:pPr>
        <w:spacing w:line="480" w:lineRule="auto"/>
      </w:pPr>
      <w:r>
        <w:rPr>
          <w:rFonts w:cs="Times"/>
          <w:lang w:val="en-US"/>
        </w:rPr>
        <w:t>Dual</w:t>
      </w:r>
      <w:r w:rsidR="002762AB">
        <w:rPr>
          <w:rFonts w:cs="Times"/>
          <w:lang w:val="en-US"/>
        </w:rPr>
        <w:t xml:space="preserve"> process theor</w:t>
      </w:r>
      <w:r>
        <w:rPr>
          <w:rFonts w:cs="Times"/>
          <w:lang w:val="en-US"/>
        </w:rPr>
        <w:t>ies</w:t>
      </w:r>
      <w:r w:rsidR="002762AB">
        <w:rPr>
          <w:rFonts w:cs="Times"/>
          <w:lang w:val="en-US"/>
        </w:rPr>
        <w:t xml:space="preserve"> of reasoning ha</w:t>
      </w:r>
      <w:r>
        <w:rPr>
          <w:rFonts w:cs="Times"/>
          <w:lang w:val="en-US"/>
        </w:rPr>
        <w:t>ve</w:t>
      </w:r>
      <w:r w:rsidR="00CC52C1">
        <w:rPr>
          <w:rFonts w:cs="Times"/>
          <w:lang w:val="en-US"/>
        </w:rPr>
        <w:t xml:space="preserve"> been</w:t>
      </w:r>
      <w:r w:rsidR="0080278C">
        <w:rPr>
          <w:rFonts w:cs="Times"/>
          <w:lang w:val="en-US"/>
        </w:rPr>
        <w:t xml:space="preserve"> </w:t>
      </w:r>
      <w:r w:rsidR="00B71022">
        <w:rPr>
          <w:rFonts w:cs="Times"/>
          <w:lang w:val="en-US"/>
        </w:rPr>
        <w:t>developed and refined</w:t>
      </w:r>
      <w:r w:rsidR="00E072AF">
        <w:rPr>
          <w:rFonts w:cs="Times"/>
          <w:lang w:val="en-US"/>
        </w:rPr>
        <w:t xml:space="preserve"> using a variety of reasoning tasks. </w:t>
      </w:r>
      <w:r w:rsidR="005A327F">
        <w:rPr>
          <w:rFonts w:cs="Times"/>
          <w:lang w:val="en-US"/>
        </w:rPr>
        <w:t>Among</w:t>
      </w:r>
      <w:r w:rsidR="00AB32E8">
        <w:rPr>
          <w:rFonts w:cs="Times"/>
          <w:lang w:val="en-US"/>
        </w:rPr>
        <w:t xml:space="preserve"> th</w:t>
      </w:r>
      <w:r w:rsidR="005C540A">
        <w:rPr>
          <w:rFonts w:cs="Times"/>
          <w:lang w:val="en-US"/>
        </w:rPr>
        <w:t>e most celebrated</w:t>
      </w:r>
      <w:r w:rsidR="00AB32E8">
        <w:rPr>
          <w:rFonts w:cs="Times"/>
          <w:lang w:val="en-US"/>
        </w:rPr>
        <w:t xml:space="preserve"> is the </w:t>
      </w:r>
      <w:r w:rsidR="00926B08">
        <w:rPr>
          <w:rFonts w:cs="Times"/>
          <w:lang w:val="en-US"/>
        </w:rPr>
        <w:t>“bat and ball problem”</w:t>
      </w:r>
      <w:r w:rsidR="0016220F">
        <w:rPr>
          <w:rFonts w:cs="Times"/>
          <w:lang w:val="en-US"/>
        </w:rPr>
        <w:t xml:space="preserve"> </w:t>
      </w:r>
      <w:r w:rsidR="00B95D16">
        <w:rPr>
          <w:rFonts w:cs="Times"/>
          <w:lang w:val="en-US"/>
        </w:rPr>
        <w:fldChar w:fldCharType="begin"/>
      </w:r>
      <w:r w:rsidR="00B95D16">
        <w:rPr>
          <w:rFonts w:cs="Times"/>
          <w:lang w:val="en-US"/>
        </w:rPr>
        <w:instrText xml:space="preserve"> ADDIN EN.CITE &lt;EndNote&gt;&lt;Cite&gt;&lt;Author&gt;Frederick&lt;/Author&gt;&lt;Year&gt;2005&lt;/Year&gt;&lt;RecNum&gt;246667&lt;/RecNum&gt;&lt;DisplayText&gt;(Frederick, 2005)&lt;/DisplayText&gt;&lt;record&gt;&lt;rec-number&gt;246667&lt;/rec-number&gt;&lt;foreign-keys&gt;&lt;key app="EN" db-id="wf2e9ez5usedrqevawax09t1p0d0x5rexffv" timestamp="1412144747"&gt;246667&lt;/key&gt;&lt;key app="ENWeb" db-id=""&gt;0&lt;/key&gt;&lt;/foreign-keys&gt;&lt;ref-type name="Journal Article"&gt;17&lt;/ref-type&gt;&lt;contributors&gt;&lt;authors&gt;&lt;author&gt;Frederick, S.&lt;/author&gt;&lt;/authors&gt;&lt;/contributors&gt;&lt;titles&gt;&lt;title&gt;Cognitive reflection and decision making&lt;/title&gt;&lt;secondary-title&gt;Journal of Economic Perspectives&lt;/secondary-title&gt;&lt;/titles&gt;&lt;periodical&gt;&lt;full-title&gt;Journal of Economic Perspectives&lt;/full-title&gt;&lt;/periodical&gt;&lt;pages&gt;25-42&lt;/pages&gt;&lt;volume&gt;19&lt;/volume&gt;&lt;number&gt;4&lt;/number&gt;&lt;dates&gt;&lt;year&gt;2005&lt;/year&gt;&lt;/dates&gt;&lt;urls&gt;&lt;/urls&gt;&lt;electronic-resource-num&gt;10.1257/089533005775196732 &lt;/electronic-resource-num&gt;&lt;/record&gt;&lt;/Cite&gt;&lt;/EndNote&gt;</w:instrText>
      </w:r>
      <w:r w:rsidR="00B95D16">
        <w:rPr>
          <w:rFonts w:cs="Times"/>
          <w:lang w:val="en-US"/>
        </w:rPr>
        <w:fldChar w:fldCharType="separate"/>
      </w:r>
      <w:r w:rsidR="00B95D16">
        <w:rPr>
          <w:rFonts w:cs="Times"/>
          <w:noProof/>
          <w:lang w:val="en-US"/>
        </w:rPr>
        <w:t>(Frederick, 2005)</w:t>
      </w:r>
      <w:r w:rsidR="00B95D16">
        <w:rPr>
          <w:rFonts w:cs="Times"/>
          <w:lang w:val="en-US"/>
        </w:rPr>
        <w:fldChar w:fldCharType="end"/>
      </w:r>
      <w:r w:rsidR="00AB32E8">
        <w:rPr>
          <w:rFonts w:cs="Times"/>
          <w:lang w:val="en-US"/>
        </w:rPr>
        <w:t>:</w:t>
      </w:r>
      <w:r w:rsidR="00926B08">
        <w:rPr>
          <w:rFonts w:cs="Times"/>
          <w:lang w:val="en-US"/>
        </w:rPr>
        <w:t xml:space="preserve"> </w:t>
      </w:r>
      <w:r w:rsidR="00926B08" w:rsidRPr="00CC52C1">
        <w:rPr>
          <w:rFonts w:cs="Times"/>
          <w:lang w:val="en-US"/>
        </w:rPr>
        <w:t>“A bat and a ball cost $1.10 in total. The bat costs $1 more than the ball</w:t>
      </w:r>
      <w:r w:rsidR="00CC52C1" w:rsidRPr="00CC52C1">
        <w:rPr>
          <w:rFonts w:cs="Times"/>
          <w:lang w:val="en-US"/>
        </w:rPr>
        <w:t xml:space="preserve">. How much does the ball cost?” </w:t>
      </w:r>
      <w:r w:rsidR="00C41935">
        <w:rPr>
          <w:rFonts w:cs="Times"/>
          <w:lang w:val="en-US"/>
        </w:rPr>
        <w:t>Most</w:t>
      </w:r>
      <w:r w:rsidR="008B1A3D">
        <w:rPr>
          <w:rFonts w:cs="Times"/>
          <w:lang w:val="en-US"/>
        </w:rPr>
        <w:t xml:space="preserve"> people respond</w:t>
      </w:r>
      <w:r w:rsidR="00ED33E4">
        <w:rPr>
          <w:rFonts w:cs="Times"/>
          <w:lang w:val="en-US"/>
        </w:rPr>
        <w:t xml:space="preserve"> with the first answer that</w:t>
      </w:r>
      <w:r w:rsidR="00CC52C1">
        <w:rPr>
          <w:rFonts w:cs="Times"/>
          <w:lang w:val="en-US"/>
        </w:rPr>
        <w:t xml:space="preserve"> comes to mind: 10 cents. However, thinking more carefull</w:t>
      </w:r>
      <w:r w:rsidR="00C41935">
        <w:rPr>
          <w:rFonts w:cs="Times"/>
          <w:lang w:val="en-US"/>
        </w:rPr>
        <w:t>y reveals that this intuitivel</w:t>
      </w:r>
      <w:r w:rsidR="006500AE">
        <w:rPr>
          <w:rFonts w:cs="Times"/>
          <w:lang w:val="en-US"/>
        </w:rPr>
        <w:t>y appea</w:t>
      </w:r>
      <w:r w:rsidR="003C026D">
        <w:rPr>
          <w:rFonts w:cs="Times"/>
          <w:lang w:val="en-US"/>
        </w:rPr>
        <w:t>ling answer</w:t>
      </w:r>
      <w:r w:rsidR="00654EE1">
        <w:rPr>
          <w:rFonts w:cs="Times"/>
          <w:lang w:val="en-US"/>
        </w:rPr>
        <w:t xml:space="preserve"> is incorrect. If the ball cost</w:t>
      </w:r>
      <w:r w:rsidR="00FB15E9">
        <w:rPr>
          <w:rFonts w:cs="Times"/>
          <w:lang w:val="en-US"/>
        </w:rPr>
        <w:t>s</w:t>
      </w:r>
      <w:r w:rsidR="00654EE1">
        <w:rPr>
          <w:rFonts w:cs="Times"/>
          <w:lang w:val="en-US"/>
        </w:rPr>
        <w:t xml:space="preserve"> 10 cents then</w:t>
      </w:r>
      <w:r w:rsidR="006500AE">
        <w:rPr>
          <w:rFonts w:cs="Times"/>
          <w:lang w:val="en-US"/>
        </w:rPr>
        <w:t xml:space="preserve"> the bat </w:t>
      </w:r>
      <w:r w:rsidR="003C026D">
        <w:rPr>
          <w:rFonts w:cs="Times"/>
          <w:lang w:val="en-US"/>
        </w:rPr>
        <w:t>must</w:t>
      </w:r>
      <w:r w:rsidR="00654EE1">
        <w:rPr>
          <w:rFonts w:cs="Times"/>
          <w:lang w:val="en-US"/>
        </w:rPr>
        <w:t xml:space="preserve"> cost</w:t>
      </w:r>
      <w:r w:rsidR="006500AE">
        <w:rPr>
          <w:rFonts w:cs="Times"/>
          <w:lang w:val="en-US"/>
        </w:rPr>
        <w:t xml:space="preserve"> $1.10</w:t>
      </w:r>
      <w:r w:rsidR="00654EE1">
        <w:rPr>
          <w:rFonts w:cs="Times"/>
          <w:lang w:val="en-US"/>
        </w:rPr>
        <w:t>, which means that the total cost is</w:t>
      </w:r>
      <w:r w:rsidR="006500AE">
        <w:rPr>
          <w:rFonts w:cs="Times"/>
          <w:lang w:val="en-US"/>
        </w:rPr>
        <w:t xml:space="preserve"> $1.20, not $1.10</w:t>
      </w:r>
      <w:r w:rsidR="00C41935">
        <w:rPr>
          <w:rFonts w:cs="Times"/>
          <w:lang w:val="en-US"/>
        </w:rPr>
        <w:t>.</w:t>
      </w:r>
      <w:r w:rsidR="00CC52C1">
        <w:rPr>
          <w:rFonts w:cs="Times"/>
          <w:lang w:val="en-US"/>
        </w:rPr>
        <w:t xml:space="preserve"> </w:t>
      </w:r>
      <w:r w:rsidR="008B1A3D">
        <w:rPr>
          <w:rFonts w:cs="Times"/>
          <w:lang w:val="en-US"/>
        </w:rPr>
        <w:t>The correct answer is</w:t>
      </w:r>
      <w:r w:rsidR="002762AB">
        <w:rPr>
          <w:rFonts w:cs="Times"/>
          <w:lang w:val="en-US"/>
        </w:rPr>
        <w:t xml:space="preserve"> 5 cents. </w:t>
      </w:r>
      <w:r w:rsidR="00926B08">
        <w:rPr>
          <w:rFonts w:cs="Times"/>
          <w:lang w:val="en-US"/>
        </w:rPr>
        <w:t>Performance</w:t>
      </w:r>
      <w:r w:rsidR="00E072AF">
        <w:rPr>
          <w:rFonts w:cs="Times"/>
          <w:lang w:val="en-US"/>
        </w:rPr>
        <w:t xml:space="preserve"> on</w:t>
      </w:r>
      <w:r w:rsidR="00926B08">
        <w:rPr>
          <w:rFonts w:cs="Times"/>
          <w:lang w:val="en-US"/>
        </w:rPr>
        <w:t xml:space="preserve"> </w:t>
      </w:r>
      <w:r w:rsidR="005A51F5">
        <w:rPr>
          <w:rFonts w:cs="Times"/>
          <w:lang w:val="en-US"/>
        </w:rPr>
        <w:t>this</w:t>
      </w:r>
      <w:r w:rsidR="00465B8C">
        <w:rPr>
          <w:rFonts w:cs="Times"/>
          <w:lang w:val="en-US"/>
        </w:rPr>
        <w:t xml:space="preserve"> </w:t>
      </w:r>
      <w:r w:rsidR="00EA273C">
        <w:rPr>
          <w:rFonts w:cs="Times"/>
          <w:lang w:val="en-US"/>
        </w:rPr>
        <w:t>problem</w:t>
      </w:r>
      <w:r w:rsidR="00112E0F">
        <w:rPr>
          <w:rFonts w:cs="Times"/>
          <w:lang w:val="en-US"/>
        </w:rPr>
        <w:t xml:space="preserve"> </w:t>
      </w:r>
      <w:r w:rsidR="00EA273C">
        <w:rPr>
          <w:rFonts w:cs="Times"/>
          <w:lang w:val="en-US"/>
        </w:rPr>
        <w:t xml:space="preserve">and related problems </w:t>
      </w:r>
      <w:r w:rsidR="00E40840">
        <w:rPr>
          <w:rFonts w:cs="Times"/>
          <w:lang w:val="en-US"/>
        </w:rPr>
        <w:t>provide evidence</w:t>
      </w:r>
      <w:r w:rsidR="005C540A">
        <w:rPr>
          <w:rFonts w:cs="Times"/>
          <w:lang w:val="en-US"/>
        </w:rPr>
        <w:t xml:space="preserve"> that there is</w:t>
      </w:r>
      <w:r w:rsidR="005A51F5">
        <w:rPr>
          <w:rFonts w:cs="Times"/>
          <w:lang w:val="en-US"/>
        </w:rPr>
        <w:t xml:space="preserve"> substantial</w:t>
      </w:r>
      <w:r w:rsidR="00926B08">
        <w:rPr>
          <w:rFonts w:cs="Times"/>
          <w:lang w:val="en-US"/>
        </w:rPr>
        <w:t xml:space="preserve"> variation in </w:t>
      </w:r>
      <w:r w:rsidR="00EA273C">
        <w:rPr>
          <w:rFonts w:cs="Times"/>
          <w:lang w:val="en-US"/>
        </w:rPr>
        <w:t xml:space="preserve">the general population in </w:t>
      </w:r>
      <w:r w:rsidR="00926B08">
        <w:rPr>
          <w:rFonts w:cs="Times"/>
          <w:lang w:val="en-US"/>
        </w:rPr>
        <w:t>“</w:t>
      </w:r>
      <w:r w:rsidR="00465B8C">
        <w:rPr>
          <w:rFonts w:cs="Times"/>
          <w:lang w:val="en-US"/>
        </w:rPr>
        <w:t xml:space="preserve">analytic </w:t>
      </w:r>
      <w:r w:rsidR="00AF4D9A">
        <w:rPr>
          <w:rFonts w:cs="Times"/>
          <w:lang w:val="en-US"/>
        </w:rPr>
        <w:t>cognitive style”—</w:t>
      </w:r>
      <w:r w:rsidR="00A37AAC">
        <w:rPr>
          <w:rFonts w:cs="Times"/>
          <w:lang w:val="en-US"/>
        </w:rPr>
        <w:t xml:space="preserve">the </w:t>
      </w:r>
      <w:r w:rsidR="00A37AAC" w:rsidRPr="00A37AAC">
        <w:rPr>
          <w:rFonts w:cs="Times"/>
          <w:i/>
          <w:lang w:val="en-US"/>
        </w:rPr>
        <w:t>willingness</w:t>
      </w:r>
      <w:r w:rsidR="00A37AAC">
        <w:rPr>
          <w:rFonts w:cs="Times"/>
          <w:lang w:val="en-US"/>
        </w:rPr>
        <w:t xml:space="preserve"> or </w:t>
      </w:r>
      <w:r w:rsidR="00A37AAC" w:rsidRPr="00A37AAC">
        <w:rPr>
          <w:rFonts w:cs="Times"/>
          <w:i/>
          <w:lang w:val="en-US"/>
        </w:rPr>
        <w:t>disposition</w:t>
      </w:r>
      <w:r w:rsidR="00926B08" w:rsidRPr="00550F7D">
        <w:rPr>
          <w:rFonts w:cs="Times"/>
          <w:lang w:val="en-US"/>
        </w:rPr>
        <w:t xml:space="preserve"> t</w:t>
      </w:r>
      <w:r w:rsidR="00360A1A">
        <w:rPr>
          <w:rFonts w:cs="Times"/>
          <w:lang w:val="en-US"/>
        </w:rPr>
        <w:t>o critically evaluate</w:t>
      </w:r>
      <w:r w:rsidR="00926B08" w:rsidRPr="00550F7D">
        <w:rPr>
          <w:rFonts w:cs="Times"/>
          <w:lang w:val="en-US"/>
        </w:rPr>
        <w:t xml:space="preserve"> </w:t>
      </w:r>
      <w:r w:rsidR="00654EE1">
        <w:rPr>
          <w:rFonts w:cs="Times"/>
          <w:lang w:val="en-US"/>
        </w:rPr>
        <w:t xml:space="preserve">outputs from </w:t>
      </w:r>
      <w:r w:rsidR="00AA6BC1">
        <w:rPr>
          <w:rFonts w:cs="Times"/>
          <w:lang w:val="en-US"/>
        </w:rPr>
        <w:t>Type 1</w:t>
      </w:r>
      <w:r w:rsidR="00654EE1">
        <w:rPr>
          <w:rFonts w:cs="Times"/>
          <w:lang w:val="en-US"/>
        </w:rPr>
        <w:t xml:space="preserve"> processing</w:t>
      </w:r>
      <w:r w:rsidR="00E019C8">
        <w:rPr>
          <w:rFonts w:cs="Times"/>
          <w:lang w:val="en-US"/>
        </w:rPr>
        <w:t xml:space="preserve"> a</w:t>
      </w:r>
      <w:r w:rsidR="00AA6BC1">
        <w:rPr>
          <w:rFonts w:cs="Times"/>
          <w:lang w:val="en-US"/>
        </w:rPr>
        <w:t>nd engage in effortful Type 2 processing</w:t>
      </w:r>
      <w:r w:rsidR="00A37AAC">
        <w:rPr>
          <w:rFonts w:cs="Times"/>
          <w:lang w:val="en-US"/>
        </w:rPr>
        <w:t xml:space="preserve">. </w:t>
      </w:r>
      <w:r w:rsidR="00BA561D">
        <w:rPr>
          <w:rFonts w:cs="Times"/>
          <w:lang w:val="en-US"/>
        </w:rPr>
        <w:t>A</w:t>
      </w:r>
      <w:r w:rsidR="00A37AAC">
        <w:rPr>
          <w:rFonts w:cs="Times"/>
          <w:lang w:val="en-US"/>
        </w:rPr>
        <w:t xml:space="preserve">nalytic cognitive style is </w:t>
      </w:r>
      <w:r w:rsidR="00EC7483">
        <w:rPr>
          <w:rFonts w:cs="Times"/>
          <w:lang w:val="en-US"/>
        </w:rPr>
        <w:t xml:space="preserve">a core component of rationality </w:t>
      </w:r>
      <w:r w:rsidR="00B95D16">
        <w:fldChar w:fldCharType="begin"/>
      </w:r>
      <w:r w:rsidR="00B95D16">
        <w:instrText xml:space="preserve"> ADDIN EN.CITE &lt;EndNote&gt;&lt;Cite&gt;&lt;Author&gt;Stanovich&lt;/Author&gt;&lt;Year&gt;2011&lt;/Year&gt;&lt;RecNum&gt;247044&lt;/RecNum&gt;&lt;DisplayText&gt;(Stanovich, 2011; Stanovich &amp;amp; West, 2008)&lt;/DisplayText&gt;&lt;record&gt;&lt;rec-number&gt;247044&lt;/rec-number&gt;&lt;foreign-keys&gt;&lt;key app="EN" db-id="wf2e9ez5usedrqevawax09t1p0d0x5rexffv" timestamp="1416795559"&gt;247044&lt;/key&gt;&lt;/foreign-keys&gt;&lt;ref-type name="Book"&gt;6&lt;/ref-type&gt;&lt;contributors&gt;&lt;authors&gt;&lt;author&gt;Stanovich, K. E.&lt;/author&gt;&lt;/authors&gt;&lt;/contributors&gt;&lt;titles&gt;&lt;title&gt;Rationality and the reflective mind&lt;/title&gt;&lt;/titles&gt;&lt;dates&gt;&lt;year&gt;2011&lt;/year&gt;&lt;/dates&gt;&lt;pub-location&gt;Oxford, UK&lt;/pub-location&gt;&lt;publisher&gt;Oxford University Press&lt;/publisher&gt;&lt;urls&gt;&lt;/urls&gt;&lt;/record&gt;&lt;/Cite&gt;&lt;Cite&gt;&lt;Author&gt;Stanovich&lt;/Author&gt;&lt;Year&gt;2008&lt;/Year&gt;&lt;RecNum&gt;5526&lt;/RecNum&gt;&lt;record&gt;&lt;rec-number&gt;5526&lt;/rec-number&gt;&lt;foreign-keys&gt;&lt;key app="EN" db-id="wf2e9ez5usedrqevawax09t1p0d0x5rexffv" timestamp="1394059105"&gt;5526&lt;/key&gt;&lt;/foreign-keys&gt;&lt;ref-type name="Journal Article"&gt;17&lt;/ref-type&gt;&lt;contributors&gt;&lt;authors&gt;&lt;author&gt;Stanovich, K. E.&lt;/author&gt;&lt;author&gt;West, R. F.&lt;/author&gt;&lt;/authors&gt;&lt;/contributors&gt;&lt;titles&gt;&lt;title&gt;On the relative independence of thinking biases and cognitive ability&lt;/title&gt;&lt;secondary-title&gt;Journal of Personality and Social Psychology&lt;/secondary-title&gt;&lt;/titles&gt;&lt;periodical&gt;&lt;full-title&gt;Journal of Personality and Social Psychology&lt;/full-title&gt;&lt;/periodical&gt;&lt;pages&gt;672-695&lt;/pages&gt;&lt;volume&gt;94&lt;/volume&gt;&lt;number&gt;4&lt;/number&gt;&lt;dates&gt;&lt;year&gt;2008&lt;/year&gt;&lt;pub-dates&gt;&lt;date&gt;2008&lt;/date&gt;&lt;/pub-dates&gt;&lt;/dates&gt;&lt;isbn&gt;1939-1315, 0022-3514&lt;/isbn&gt;&lt;urls&gt;&lt;related-urls&gt;&lt;url&gt;http://doi.apa.org/getdoi.cfm?doi=10.1037/0022-3514.94.4.672&lt;/url&gt;&lt;url&gt;http://graphics.tx.ovid.com/ovftpdfs/FPDDNCDCBBMFDB00/fs046/ovft/live/gv023/00005205/00005205-200804000-00008.pdf&lt;/url&gt;&lt;/related-urls&gt;&lt;/urls&gt;&lt;electronic-resource-num&gt;10.1037/0022-3514.94.4.672&lt;/electronic-resource-num&gt;&lt;remote-database-provider&gt;CrossRef&lt;/remote-database-provider&gt;&lt;access-date&gt;2012/09/15/22:18:05&lt;/access-date&gt;&lt;/record&gt;&lt;/Cite&gt;&lt;/EndNote&gt;</w:instrText>
      </w:r>
      <w:r w:rsidR="00B95D16">
        <w:fldChar w:fldCharType="separate"/>
      </w:r>
      <w:r w:rsidR="00B95D16">
        <w:rPr>
          <w:noProof/>
        </w:rPr>
        <w:t>(Stanovich, 2011; Stanovich &amp; West, 2008)</w:t>
      </w:r>
      <w:r w:rsidR="00B95D16">
        <w:fldChar w:fldCharType="end"/>
      </w:r>
      <w:r w:rsidR="0042581C">
        <w:t xml:space="preserve"> that</w:t>
      </w:r>
      <w:r w:rsidR="00EC7483">
        <w:t xml:space="preserve"> is </w:t>
      </w:r>
      <w:r w:rsidR="00A37AAC">
        <w:rPr>
          <w:rFonts w:cs="Times"/>
          <w:lang w:val="en-US"/>
        </w:rPr>
        <w:t xml:space="preserve">dissociable from cognitive ability </w:t>
      </w:r>
      <w:r w:rsidR="00B95D16">
        <w:rPr>
          <w:rFonts w:cs="Times"/>
          <w:lang w:val="en-US"/>
        </w:rPr>
        <w:fldChar w:fldCharType="begin">
          <w:fldData xml:space="preserve">PEVuZE5vdGU+PENpdGU+PEF1dGhvcj5Ub3BsYWs8L0F1dGhvcj48WWVhcj4yMDExPC9ZZWFyPjxS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</w:fldData>
        </w:fldChar>
      </w:r>
      <w:r w:rsidR="00B95D16">
        <w:rPr>
          <w:rFonts w:cs="Times"/>
          <w:lang w:val="en-US"/>
        </w:rPr>
        <w:instrText xml:space="preserve"> ADDIN EN.CITE </w:instrText>
      </w:r>
      <w:r w:rsidR="00B95D16">
        <w:rPr>
          <w:rFonts w:cs="Times"/>
          <w:lang w:val="en-US"/>
        </w:rPr>
        <w:fldChar w:fldCharType="begin">
          <w:fldData xml:space="preserve">PEVuZE5vdGU+PENpdGU+PEF1dGhvcj5Ub3BsYWs8L0F1dGhvcj48WWVhcj4yMDExPC9ZZWFyPjxS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</w:fldData>
        </w:fldChar>
      </w:r>
      <w:r w:rsidR="00B95D16">
        <w:rPr>
          <w:rFonts w:cs="Times"/>
          <w:lang w:val="en-US"/>
        </w:rPr>
        <w:instrText xml:space="preserve"> ADDIN EN.CITE.DATA </w:instrText>
      </w:r>
      <w:r w:rsidR="00B95D16">
        <w:rPr>
          <w:rFonts w:cs="Times"/>
          <w:lang w:val="en-US"/>
        </w:rPr>
      </w:r>
      <w:r w:rsidR="00B95D16">
        <w:rPr>
          <w:rFonts w:cs="Times"/>
          <w:lang w:val="en-US"/>
        </w:rPr>
        <w:fldChar w:fldCharType="end"/>
      </w:r>
      <w:r w:rsidR="00B95D16">
        <w:rPr>
          <w:rFonts w:cs="Times"/>
          <w:lang w:val="en-US"/>
        </w:rPr>
      </w:r>
      <w:r w:rsidR="00B95D16">
        <w:rPr>
          <w:rFonts w:cs="Times"/>
          <w:lang w:val="en-US"/>
        </w:rPr>
        <w:fldChar w:fldCharType="separate"/>
      </w:r>
      <w:r w:rsidR="00B95D16">
        <w:rPr>
          <w:rFonts w:cs="Times"/>
          <w:noProof/>
          <w:lang w:val="en-US"/>
        </w:rPr>
        <w:t>(Toplak, West, &amp; Stanovich, 2011, 2013)</w:t>
      </w:r>
      <w:r w:rsidR="00B95D16">
        <w:rPr>
          <w:rFonts w:cs="Times"/>
          <w:lang w:val="en-US"/>
        </w:rPr>
        <w:fldChar w:fldCharType="end"/>
      </w:r>
      <w:r w:rsidR="00A37AAC">
        <w:t xml:space="preserve"> and has</w:t>
      </w:r>
      <w:r w:rsidR="00B2004B">
        <w:t xml:space="preserve"> </w:t>
      </w:r>
      <w:r w:rsidR="00EC7483">
        <w:t xml:space="preserve">important </w:t>
      </w:r>
      <w:r w:rsidR="00B2004B">
        <w:t>consequence</w:t>
      </w:r>
      <w:r w:rsidR="0042581C">
        <w:t>s for diverse domains of psych</w:t>
      </w:r>
      <w:r w:rsidR="00EA273C">
        <w:t>ological functioning</w:t>
      </w:r>
      <w:r w:rsidR="00AB5461">
        <w:t xml:space="preserve"> </w:t>
      </w:r>
      <w:r w:rsidR="00B95D16">
        <w:fldChar w:fldCharType="begin"/>
      </w:r>
      <w:r w:rsidR="00B95D16">
        <w:instrText xml:space="preserve"> ADDIN EN.CITE &lt;EndNote&gt;&lt;Cite&gt;&lt;Author&gt;Pennycook&lt;/Author&gt;&lt;Year&gt;2015&lt;/Year&gt;&lt;RecNum&gt;248715&lt;/RecNum&gt;&lt;DisplayText&gt;(Pennycook, Fugelsang, &amp;amp; Koehler, 2015)&lt;/DisplayText&gt;&lt;record&gt;&lt;rec-number&gt;248715&lt;/rec-number&gt;&lt;foreign-keys&gt;&lt;key app="EN" db-id="wf2e9ez5usedrqevawax09t1p0d0x5rexffv" timestamp="1449851156"&gt;248715&lt;/key&gt;&lt;key app="ENWeb" db-id=""&gt;0&lt;/key&gt;&lt;/foreign-keys&gt;&lt;ref-type name="Journal Article"&gt;17&lt;/ref-type&gt;&lt;contributors&gt;&lt;authors&gt;&lt;author&gt;Pennycook, G.&lt;/author&gt;&lt;author&gt;Fugelsang, J. A.&lt;/author&gt;&lt;author&gt;Koehler, D. J.&lt;/author&gt;&lt;/authors&gt;&lt;/contributors&gt;&lt;titles&gt;&lt;title&gt;Everyday consequences of analytic thinking&lt;/title&gt;&lt;secondary-title&gt;Current Directions in Psychological Science&lt;/secondary-title&gt;&lt;/titles&gt;&lt;periodical&gt;&lt;full-title&gt;Current Directions in Psychological Science&lt;/full-title&gt;&lt;/periodical&gt;&lt;pages&gt;425-432&lt;/pages&gt;&lt;volume&gt;24&lt;/volume&gt;&lt;number&gt;6&lt;/number&gt;&lt;dates&gt;&lt;year&gt;2015&lt;/year&gt;&lt;/dates&gt;&lt;isbn&gt;0963-7214&amp;#xD;1467-8721&lt;/isbn&gt;&lt;urls&gt;&lt;/urls&gt;&lt;electronic-resource-num&gt;10.1177/0963721415604610&lt;/electronic-resource-num&gt;&lt;/record&gt;&lt;/Cite&gt;&lt;/EndNote&gt;</w:instrText>
      </w:r>
      <w:r w:rsidR="00B95D16">
        <w:fldChar w:fldCharType="separate"/>
      </w:r>
      <w:r w:rsidR="00B95D16">
        <w:rPr>
          <w:noProof/>
        </w:rPr>
        <w:t>(Pennycook, Fugelsang, &amp; Koehler, 2015)</w:t>
      </w:r>
      <w:r w:rsidR="00B95D16">
        <w:fldChar w:fldCharType="end"/>
      </w:r>
      <w:r w:rsidR="00091D41">
        <w:t>.</w:t>
      </w:r>
      <w:r w:rsidR="00B2004B">
        <w:t xml:space="preserve"> </w:t>
      </w:r>
    </w:p>
    <w:p w14:paraId="77E85D09" w14:textId="77777777" w:rsidR="00A01241" w:rsidRDefault="00A01241" w:rsidP="0025799B">
      <w:pPr>
        <w:spacing w:line="480" w:lineRule="auto"/>
      </w:pPr>
    </w:p>
    <w:p w14:paraId="1F5638CE" w14:textId="55D4511D" w:rsidR="008B1A3D" w:rsidRDefault="000A1DA5" w:rsidP="0025799B">
      <w:pPr>
        <w:spacing w:line="480" w:lineRule="auto"/>
      </w:pPr>
      <w:r>
        <w:t>There</w:t>
      </w:r>
      <w:r w:rsidR="00360A1A">
        <w:t xml:space="preserve"> exist</w:t>
      </w:r>
      <w:r w:rsidR="00926B08">
        <w:t xml:space="preserve"> striking parallels between</w:t>
      </w:r>
      <w:r w:rsidR="004323E4">
        <w:t xml:space="preserve"> </w:t>
      </w:r>
      <w:r w:rsidR="00112E0F">
        <w:t>dual process theor</w:t>
      </w:r>
      <w:r w:rsidR="00E83960">
        <w:t>ies</w:t>
      </w:r>
      <w:r w:rsidR="00675242">
        <w:t xml:space="preserve"> of</w:t>
      </w:r>
      <w:r w:rsidR="00712815">
        <w:t xml:space="preserve"> </w:t>
      </w:r>
      <w:r w:rsidR="00250A3F">
        <w:t xml:space="preserve">normal </w:t>
      </w:r>
      <w:r w:rsidR="00712815">
        <w:t>reasoning</w:t>
      </w:r>
      <w:r w:rsidR="006276A0">
        <w:t xml:space="preserve"> </w:t>
      </w:r>
      <w:r w:rsidR="00926B08">
        <w:t xml:space="preserve">and </w:t>
      </w:r>
      <w:r w:rsidR="00EC7483">
        <w:t>theories of</w:t>
      </w:r>
      <w:r w:rsidR="004323E4">
        <w:t xml:space="preserve"> </w:t>
      </w:r>
      <w:r w:rsidR="00712815">
        <w:t>delusion</w:t>
      </w:r>
      <w:r w:rsidR="00C46578">
        <w:t>s</w:t>
      </w:r>
      <w:r w:rsidR="002D0725">
        <w:t xml:space="preserve"> that implicate a JTC bias</w:t>
      </w:r>
      <w:r>
        <w:t>. Accord</w:t>
      </w:r>
      <w:r w:rsidR="00112E0F">
        <w:t xml:space="preserve">ing to </w:t>
      </w:r>
      <w:r w:rsidR="00091D41">
        <w:t>dual process theories</w:t>
      </w:r>
      <w:r w:rsidR="0068074C">
        <w:t>,</w:t>
      </w:r>
      <w:r w:rsidR="006A72F5">
        <w:t xml:space="preserve"> </w:t>
      </w:r>
      <w:r>
        <w:t>Typ</w:t>
      </w:r>
      <w:r w:rsidR="00BA561D">
        <w:t>e 1</w:t>
      </w:r>
      <w:r w:rsidR="004E250D">
        <w:t xml:space="preserve"> </w:t>
      </w:r>
      <w:r w:rsidR="0064210E">
        <w:t>processing acts</w:t>
      </w:r>
      <w:r>
        <w:t xml:space="preserve"> </w:t>
      </w:r>
      <w:r w:rsidR="0064210E">
        <w:t xml:space="preserve">as </w:t>
      </w:r>
      <w:r>
        <w:t>a “machine for jumping to conclusions”</w:t>
      </w:r>
      <w:r w:rsidR="001B7AF6">
        <w:t xml:space="preserve"> </w:t>
      </w:r>
      <w:r w:rsidR="00B95D16">
        <w:lastRenderedPageBreak/>
        <w:fldChar w:fldCharType="begin"/>
      </w:r>
      <w:r w:rsidR="00B95D16">
        <w:instrText xml:space="preserve"> ADDIN EN.CITE &lt;EndNote&gt;&lt;Cite&gt;&lt;Author&gt;Kahneman&lt;/Author&gt;&lt;Year&gt;2011&lt;/Year&gt;&lt;RecNum&gt;246996&lt;/RecNum&gt;&lt;DisplayText&gt;(Kahneman, 2011)&lt;/DisplayText&gt;&lt;record&gt;&lt;rec-number&gt;246996&lt;/rec-number&gt;&lt;foreign-keys&gt;&lt;key app="EN" db-id="wf2e9ez5usedrqevawax09t1p0d0x5rexffv" timestamp="1416534409"&gt;246996&lt;/key&gt;&lt;/foreign-keys&gt;&lt;ref-type name="Book"&gt;6&lt;/ref-type&gt;&lt;contributors&gt;&lt;authors&gt;&lt;author&gt;Kahneman, D.&lt;/author&gt;&lt;/authors&gt;&lt;/contributors&gt;&lt;titles&gt;&lt;title&gt;Thinking, fast and slow&lt;/title&gt;&lt;/titles&gt;&lt;dates&gt;&lt;year&gt;2011&lt;/year&gt;&lt;/dates&gt;&lt;pub-location&gt;New York, NY&lt;/pub-location&gt;&lt;publisher&gt;Farrar, Straus and Giroux&lt;/publisher&gt;&lt;urls&gt;&lt;/urls&gt;&lt;/record&gt;&lt;/Cite&gt;&lt;/EndNote&gt;</w:instrText>
      </w:r>
      <w:r w:rsidR="00B95D16">
        <w:fldChar w:fldCharType="separate"/>
      </w:r>
      <w:r w:rsidR="00B95D16">
        <w:rPr>
          <w:noProof/>
        </w:rPr>
        <w:t>(Kahneman, 2011</w:t>
      </w:r>
      <w:r w:rsidR="00B95D16">
        <w:fldChar w:fldCharType="end"/>
      </w:r>
      <w:r w:rsidR="003C4EEB">
        <w:t>,</w:t>
      </w:r>
      <w:r w:rsidR="00197F60">
        <w:t xml:space="preserve"> </w:t>
      </w:r>
      <w:r w:rsidRPr="00197F60">
        <w:t>p.</w:t>
      </w:r>
      <w:r w:rsidR="00D57477" w:rsidRPr="00197F60">
        <w:t xml:space="preserve"> </w:t>
      </w:r>
      <w:r w:rsidRPr="00197F60">
        <w:t>79)</w:t>
      </w:r>
      <w:r>
        <w:t xml:space="preserve"> that is “radically insensitive to both the quality and the quantity of the information that gives rise to impressions and intui</w:t>
      </w:r>
      <w:r w:rsidR="006276A0">
        <w:t xml:space="preserve">tions” (p. 86). </w:t>
      </w:r>
      <w:r w:rsidR="00EC7483">
        <w:t xml:space="preserve">Similarly, </w:t>
      </w:r>
      <w:r w:rsidR="00C46578">
        <w:t xml:space="preserve">contemporary </w:t>
      </w:r>
      <w:r w:rsidR="00EC7483">
        <w:t>theories of</w:t>
      </w:r>
      <w:r>
        <w:t xml:space="preserve"> </w:t>
      </w:r>
      <w:r w:rsidR="00712815">
        <w:t>delusion</w:t>
      </w:r>
      <w:r w:rsidR="00C46578">
        <w:t>s</w:t>
      </w:r>
      <w:r w:rsidR="0080278C">
        <w:t xml:space="preserve"> posit</w:t>
      </w:r>
      <w:r w:rsidR="00360A1A">
        <w:t xml:space="preserve"> that a</w:t>
      </w:r>
      <w:r w:rsidR="00E9256B">
        <w:t xml:space="preserve"> JTC bias plays an important</w:t>
      </w:r>
      <w:r w:rsidR="00360A1A">
        <w:t xml:space="preserve"> </w:t>
      </w:r>
      <w:r>
        <w:t xml:space="preserve">role in delusion formation because “anomalous or ambiguous information is rapidly appraised and a delusion is formed on the basis of limited evidence” </w:t>
      </w:r>
      <w:r w:rsidR="00B95D16">
        <w:fldChar w:fldCharType="begin"/>
      </w:r>
      <w:r w:rsidR="00B95D16">
        <w:instrText xml:space="preserve"> ADDIN EN.CITE &lt;EndNote&gt;&lt;Cite&gt;&lt;Author&gt;Garety&lt;/Author&gt;&lt;Year&gt;2013&lt;/Year&gt;&lt;RecNum&gt;4029&lt;/RecNum&gt;&lt;DisplayText&gt;(Garety &amp;amp; Freeman, 2013)&lt;/DisplayText&gt;&lt;record&gt;&lt;rec-number&gt;4029&lt;/rec-number&gt;&lt;foreign-keys&gt;&lt;key app="EN" db-id="wf2e9ez5usedrqevawax09t1p0d0x5rexffv" timestamp="1394059097"&gt;4029&lt;/key&gt;&lt;/foreign-keys&gt;&lt;ref-type name="Journal Article"&gt;17&lt;/ref-type&gt;&lt;contributors&gt;&lt;authors&gt;&lt;author&gt;Garety, P. A.&lt;/author&gt;&lt;author&gt;Freeman, D.&lt;/author&gt;&lt;/authors&gt;&lt;/contributors&gt;&lt;titles&gt;&lt;title&gt;The past and future of delusions research: From the inexplicable to the treatable&lt;/title&gt;&lt;secondary-title&gt;British Journal of Psychiatry&lt;/secondary-title&gt;&lt;/titles&gt;&lt;periodical&gt;&lt;full-title&gt;British Journal of Psychiatry&lt;/full-title&gt;&lt;/periodical&gt;&lt;pages&gt;327-333&lt;/pages&gt;&lt;volume&gt;203&lt;/volume&gt;&lt;number&gt;5&lt;/number&gt;&lt;dates&gt;&lt;year&gt;2013&lt;/year&gt;&lt;/dates&gt;&lt;isbn&gt;0007-1250&lt;/isbn&gt;&lt;urls&gt;&lt;related-urls&gt;&lt;url&gt;http://bjp.rcpsych.org/cgi/doi/10.1192/bjp.bp.113.126953&lt;/url&gt;&lt;url&gt;http://bjp.rcpsych.org/content/203/5/327.full.pdf&lt;/url&gt;&lt;/related-urls&gt;&lt;/urls&gt;&lt;electronic-resource-num&gt;10.1192/bjp.bp.113.126953&lt;/electronic-resource-num&gt;&lt;remote-database-provider&gt;CrossRef&lt;/remote-database-provider&gt;&lt;access-date&gt;2013/12/09/06:38:52&lt;/access-date&gt;&lt;/record&gt;&lt;/Cite&gt;&lt;/EndNote&gt;</w:instrText>
      </w:r>
      <w:r w:rsidR="00B95D16">
        <w:fldChar w:fldCharType="separate"/>
      </w:r>
      <w:r w:rsidR="00B95D16">
        <w:rPr>
          <w:noProof/>
        </w:rPr>
        <w:t>(Garety &amp; Freeman, 2013</w:t>
      </w:r>
      <w:r w:rsidR="00B95D16">
        <w:fldChar w:fldCharType="end"/>
      </w:r>
      <w:r w:rsidR="001B7AF6">
        <w:t>,</w:t>
      </w:r>
      <w:r w:rsidR="00197F60">
        <w:t xml:space="preserve"> </w:t>
      </w:r>
      <w:r w:rsidR="0068074C" w:rsidRPr="00197F60">
        <w:t>p. 327).</w:t>
      </w:r>
      <w:r w:rsidR="000E27B9">
        <w:t xml:space="preserve"> </w:t>
      </w:r>
    </w:p>
    <w:p w14:paraId="7F7CC45F" w14:textId="77777777" w:rsidR="008B1A3D" w:rsidRDefault="008B1A3D" w:rsidP="0025799B">
      <w:pPr>
        <w:spacing w:line="480" w:lineRule="auto"/>
      </w:pPr>
    </w:p>
    <w:p w14:paraId="289C24FD" w14:textId="05CE333B" w:rsidR="00C46578" w:rsidRDefault="008B1A3D" w:rsidP="0093307F">
      <w:pPr>
        <w:spacing w:line="480" w:lineRule="auto"/>
      </w:pPr>
      <w:r>
        <w:t>I</w:t>
      </w:r>
      <w:r w:rsidR="008C78A1">
        <w:t>t has</w:t>
      </w:r>
      <w:r w:rsidR="00067197" w:rsidRPr="00F86BFF">
        <w:t xml:space="preserve"> </w:t>
      </w:r>
      <w:r w:rsidR="005A51F5" w:rsidRPr="00F86BFF">
        <w:t>recently</w:t>
      </w:r>
      <w:r w:rsidR="00EF672B" w:rsidRPr="00F86BFF">
        <w:t xml:space="preserve"> </w:t>
      </w:r>
      <w:r w:rsidR="008C78A1">
        <w:t xml:space="preserve">been </w:t>
      </w:r>
      <w:r>
        <w:t>proposed</w:t>
      </w:r>
      <w:r w:rsidR="00067197" w:rsidRPr="00F86BFF">
        <w:t xml:space="preserve"> that the</w:t>
      </w:r>
      <w:r w:rsidR="0083470D">
        <w:t xml:space="preserve"> cognitive</w:t>
      </w:r>
      <w:r w:rsidR="000A1DA5" w:rsidRPr="00F86BFF">
        <w:t xml:space="preserve"> styl</w:t>
      </w:r>
      <w:r w:rsidR="00067197" w:rsidRPr="00F86BFF">
        <w:t xml:space="preserve">e of people with delusions </w:t>
      </w:r>
      <w:r w:rsidR="00675242" w:rsidRPr="00F86BFF">
        <w:t>might be</w:t>
      </w:r>
      <w:r w:rsidR="000A1DA5" w:rsidRPr="00F86BFF">
        <w:t xml:space="preserve"> characterised by an o</w:t>
      </w:r>
      <w:r w:rsidR="00CF7AE6" w:rsidRPr="00F86BFF">
        <w:t>ver-reliance on Type 1</w:t>
      </w:r>
      <w:r w:rsidR="004E250D">
        <w:t xml:space="preserve"> processing,</w:t>
      </w:r>
      <w:r w:rsidR="008C78A1">
        <w:t xml:space="preserve"> or</w:t>
      </w:r>
      <w:r w:rsidR="000A1DA5" w:rsidRPr="00F86BFF">
        <w:t xml:space="preserve"> an unde</w:t>
      </w:r>
      <w:r w:rsidR="00CF7AE6" w:rsidRPr="00F86BFF">
        <w:t>r-utilization of Type 2</w:t>
      </w:r>
      <w:r w:rsidR="004E250D">
        <w:t xml:space="preserve"> </w:t>
      </w:r>
      <w:r w:rsidR="000A1DA5" w:rsidRPr="00F86BFF">
        <w:t>processing</w:t>
      </w:r>
      <w:r w:rsidR="008C78A1">
        <w:t>, or both</w:t>
      </w:r>
      <w:r w:rsidR="000A1DA5" w:rsidRPr="00F86BFF">
        <w:t xml:space="preserve"> </w:t>
      </w:r>
      <w:r w:rsidR="00B95D16">
        <w:fldChar w:fldCharType="begin">
          <w:fldData xml:space="preserve">PEVuZE5vdGU+PENpdGU+PEF1dGhvcj5GcmVlbWFuPC9BdXRob3I+PFllYXI+MjAxNDwvWWVhcj48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</w:fldData>
        </w:fldChar>
      </w:r>
      <w:r w:rsidR="00B95D16">
        <w:instrText xml:space="preserve"> ADDIN EN.CITE </w:instrText>
      </w:r>
      <w:r w:rsidR="00B95D16">
        <w:fldChar w:fldCharType="begin">
          <w:fldData xml:space="preserve">PEVuZE5vdGU+PENpdGU+PEF1dGhvcj5GcmVlbWFuPC9BdXRob3I+PFllYXI+MjAxNDwvWWVhcj48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</w:fldData>
        </w:fldChar>
      </w:r>
      <w:r w:rsidR="00B95D16">
        <w:instrText xml:space="preserve"> ADDIN EN.CITE.DATA </w:instrText>
      </w:r>
      <w:r w:rsidR="00B95D16">
        <w:fldChar w:fldCharType="end"/>
      </w:r>
      <w:r w:rsidR="00B95D16">
        <w:fldChar w:fldCharType="separate"/>
      </w:r>
      <w:r w:rsidR="00B95D16">
        <w:rPr>
          <w:noProof/>
        </w:rPr>
        <w:t>(Aimola Davies &amp; Davies, 2009; Freeman, Evans, &amp; Lister, 2012; Freeman, Lister, &amp; Evans, 2014; Gold &amp; Gold, 2014; Speechley &amp; Ngan, 2008)</w:t>
      </w:r>
      <w:r w:rsidR="00B95D16">
        <w:fldChar w:fldCharType="end"/>
      </w:r>
      <w:r w:rsidR="004A4ED2">
        <w:rPr>
          <w:rStyle w:val="FootnoteReference"/>
        </w:rPr>
        <w:footnoteReference w:id="2"/>
      </w:r>
      <w:r w:rsidR="00BF12B3" w:rsidRPr="00CF3282">
        <w:rPr>
          <w:vertAlign w:val="superscript"/>
        </w:rPr>
        <w:t>,</w:t>
      </w:r>
      <w:r w:rsidR="00BF12B3">
        <w:rPr>
          <w:rStyle w:val="FootnoteReference"/>
        </w:rPr>
        <w:footnoteReference w:id="3"/>
      </w:r>
      <w:r w:rsidR="009944E3" w:rsidRPr="00F86BFF">
        <w:t>.</w:t>
      </w:r>
      <w:r w:rsidR="0083470D">
        <w:t xml:space="preserve"> </w:t>
      </w:r>
      <w:r w:rsidR="00F40FF6">
        <w:t xml:space="preserve"> </w:t>
      </w:r>
      <w:r w:rsidR="0093307F">
        <w:t>Such</w:t>
      </w:r>
      <w:r w:rsidR="007516B6">
        <w:t xml:space="preserve"> </w:t>
      </w:r>
      <w:r w:rsidR="00F72351">
        <w:t>proposal</w:t>
      </w:r>
      <w:r w:rsidR="0093307F">
        <w:t>s</w:t>
      </w:r>
      <w:r w:rsidR="00F72351">
        <w:t xml:space="preserve"> </w:t>
      </w:r>
      <w:r w:rsidR="0093307F">
        <w:t>are</w:t>
      </w:r>
      <w:r w:rsidR="007516B6">
        <w:t xml:space="preserve"> consistent </w:t>
      </w:r>
      <w:r w:rsidR="00C67B3C">
        <w:t>with</w:t>
      </w:r>
      <w:r w:rsidR="00F72351">
        <w:t xml:space="preserve"> </w:t>
      </w:r>
      <w:r w:rsidR="004C6387">
        <w:t xml:space="preserve">recent </w:t>
      </w:r>
      <w:r w:rsidR="003656A6">
        <w:t>meta-analyses</w:t>
      </w:r>
      <w:r w:rsidR="00E40840">
        <w:t xml:space="preserve"> </w:t>
      </w:r>
      <w:r w:rsidR="00BF12B3">
        <w:t>that</w:t>
      </w:r>
      <w:r w:rsidR="004C6387">
        <w:t xml:space="preserve"> have found</w:t>
      </w:r>
      <w:r w:rsidR="003C4EEB">
        <w:t xml:space="preserve"> </w:t>
      </w:r>
      <w:r w:rsidR="00E40840">
        <w:t>that reduced data gathering is</w:t>
      </w:r>
      <w:r w:rsidR="00833FF6">
        <w:t xml:space="preserve"> associated with increased</w:t>
      </w:r>
      <w:r w:rsidR="00463A66">
        <w:t xml:space="preserve"> self-reported</w:t>
      </w:r>
      <w:r w:rsidR="007516B6">
        <w:t xml:space="preserve"> delusional ideation </w:t>
      </w:r>
      <w:r w:rsidR="00B95D16">
        <w:fldChar w:fldCharType="begin"/>
      </w:r>
      <w:r w:rsidR="00B95D16">
        <w:instrText xml:space="preserve"> ADDIN EN.CITE &lt;EndNote&gt;&lt;Cite&gt;&lt;Author&gt;Ross&lt;/Author&gt;&lt;Year&gt;2015&lt;/Year&gt;&lt;RecNum&gt;247729&lt;/RecNum&gt;&lt;DisplayText&gt;(Ross et al., 2015)&lt;/DisplayText&gt;&lt;record&gt;&lt;rec-number&gt;247729&lt;/rec-number&gt;&lt;foreign-keys&gt;&lt;key app="EN" db-id="wf2e9ez5usedrqevawax09t1p0d0x5rexffv" timestamp="1422150388"&gt;247729&lt;/key&gt;&lt;key app="ENWeb" db-id=""&gt;0&lt;/key&gt;&lt;/foreign-keys&gt;&lt;ref-type name="Journal Article"&gt;17&lt;/ref-type&gt;&lt;contributors&gt;&lt;authors&gt;&lt;author&gt;Ross, R. M.&lt;/author&gt;&lt;author&gt;McKay, R.&lt;/author&gt;&lt;author&gt;Coltheart, M.&lt;/author&gt;&lt;author&gt;Langdon, R.&lt;/author&gt;&lt;/authors&gt;&lt;/contributors&gt;&lt;titles&gt;&lt;title&gt;Jumping to conclusions about the beads task? A meta-analysis of delusional ideation and data-gathering&lt;/title&gt;&lt;secondary-title&gt;Schizophrenia Bulletin&lt;/secondary-title&gt;&lt;/titles&gt;&lt;periodical&gt;&lt;full-title&gt;Schizophrenia Bulletin&lt;/full-title&gt;&lt;/periodical&gt;&lt;pages&gt;1183-1191&lt;/pages&gt;&lt;volume&gt;41&lt;/volume&gt;&lt;number&gt;5&lt;/number&gt;&lt;dates&gt;&lt;year&gt;2015&lt;/year&gt;&lt;/dates&gt;&lt;isbn&gt;0586-7614&amp;#xD;1745-1701&lt;/isbn&gt;&lt;urls&gt;&lt;/urls&gt;&lt;electronic-resource-num&gt;10.1093/schbul/sbu187&lt;/electronic-resource-num&gt;&lt;/record&gt;&lt;/Cite&gt;&lt;/EndNote&gt;</w:instrText>
      </w:r>
      <w:r w:rsidR="00B95D16">
        <w:fldChar w:fldCharType="separate"/>
      </w:r>
      <w:r w:rsidR="00B95D16">
        <w:rPr>
          <w:noProof/>
        </w:rPr>
        <w:t>(Ross et al., 2015)</w:t>
      </w:r>
      <w:r w:rsidR="00B95D16">
        <w:fldChar w:fldCharType="end"/>
      </w:r>
      <w:r w:rsidR="003656A6">
        <w:t xml:space="preserve"> and</w:t>
      </w:r>
      <w:r w:rsidR="00463A66">
        <w:t xml:space="preserve"> </w:t>
      </w:r>
      <w:r w:rsidR="00E40840">
        <w:t>psychotic diagnoses</w:t>
      </w:r>
      <w:r w:rsidR="003656A6">
        <w:t xml:space="preserve"> </w:t>
      </w:r>
      <w:r w:rsidR="00B95D16">
        <w:fldChar w:fldCharType="begin"/>
      </w:r>
      <w:r w:rsidR="00B95D16">
        <w:instrText xml:space="preserve"> ADDIN EN.CITE &lt;EndNote&gt;&lt;Cite&gt;&lt;Author&gt;Dudley&lt;/Author&gt;&lt;Year&gt;2015&lt;/Year&gt;&lt;RecNum&gt;248621&lt;/RecNum&gt;&lt;DisplayText&gt;(Dudley, Taylor, Wickham, &amp;amp; Hutton, 2015)&lt;/DisplayText&gt;&lt;record&gt;&lt;rec-number&gt;248621&lt;/rec-number&gt;&lt;foreign-keys&gt;&lt;key app="EN" db-id="wf2e9ez5usedrqevawax09t1p0d0x5rexffv" timestamp="1446744366"&gt;248621&lt;/key&gt;&lt;key app="ENWeb" db-id=""&gt;0&lt;/key&gt;&lt;/foreign-keys&gt;&lt;ref-type name="Journal Article"&gt;17&lt;/ref-type&gt;&lt;contributors&gt;&lt;authors&gt;&lt;author&gt;Dudley, R.&lt;/author&gt;&lt;author&gt;Taylor, P.&lt;/author&gt;&lt;author&gt;Wickham, S.&lt;/author&gt;&lt;author&gt;Hutton, P.&lt;/author&gt;&lt;/authors&gt;&lt;/contributors&gt;&lt;auth-address&gt;School of Psychology, Newcastle University, Newcastle Upon Tyne, UK; Early Intervention in Psychosis Service, Northumberland, Tyne and Wear NHS Foundation Trust, Gateshead, UK; rob.dudley@ncl.ac.uk.&amp;#xD;Institute of Psychology, Health and Society, University of Liverpool, Liverpool, UK;&amp;#xD;School of Health in Social Science, University of Edinburgh, Edinburgh, UK.&lt;/auth-address&gt;&lt;titles&gt;&lt;title&gt;Psychosis, delusions and the &amp;quot;jumping to conclusions&amp;quot; reasoning bias: A systematic review and meta-analysis&lt;/title&gt;&lt;secondary-title&gt;Schizophrenia Bulletin&lt;/secondary-title&gt;&lt;/titles&gt;&lt;periodical&gt;&lt;full-title&gt;Schizophrenia Bulletin&lt;/full-title&gt;&lt;/periodical&gt;&lt;keywords&gt;&lt;keyword&gt;beads task&lt;/keyword&gt;&lt;keyword&gt;delusions&lt;/keyword&gt;&lt;keyword&gt;jumping to conclusions&lt;/keyword&gt;&lt;keyword&gt;reasoning&lt;/keyword&gt;&lt;keyword&gt;schizophrenia&lt;/keyword&gt;&lt;/keywords&gt;&lt;dates&gt;&lt;year&gt;2015&lt;/year&gt;&lt;pub-dates&gt;&lt;date&gt;Oct 31&lt;/date&gt;&lt;/pub-dates&gt;&lt;/dates&gt;&lt;isbn&gt;1745-1701 (Electronic)&amp;#xD;0586-7614 (Linking)&lt;/isbn&gt;&lt;accession-num&gt;26519952&lt;/accession-num&gt;&lt;urls&gt;&lt;related-urls&gt;&lt;url&gt;http://www.ncbi.nlm.nih.gov/pubmed/26519952&lt;/url&gt;&lt;/related-urls&gt;&lt;/urls&gt;&lt;electronic-resource-num&gt;10.1093/schbul/sbv150&lt;/electronic-resource-num&gt;&lt;/record&gt;&lt;/Cite&gt;&lt;/EndNote&gt;</w:instrText>
      </w:r>
      <w:r w:rsidR="00B95D16">
        <w:fldChar w:fldCharType="separate"/>
      </w:r>
      <w:r w:rsidR="00B95D16">
        <w:rPr>
          <w:noProof/>
        </w:rPr>
        <w:t>(Dudley, Taylor, Wickham, &amp; Hutton, 2015)</w:t>
      </w:r>
      <w:r w:rsidR="00B95D16">
        <w:fldChar w:fldCharType="end"/>
      </w:r>
      <w:r w:rsidR="00463A66">
        <w:t xml:space="preserve">. </w:t>
      </w:r>
      <w:r w:rsidR="002D0725">
        <w:t xml:space="preserve">In addition, studies </w:t>
      </w:r>
      <w:r w:rsidR="00FA3C4F">
        <w:t>have</w:t>
      </w:r>
      <w:r w:rsidR="002D0725">
        <w:t xml:space="preserve"> </w:t>
      </w:r>
      <w:r w:rsidR="00BF12B3">
        <w:t>report</w:t>
      </w:r>
      <w:r w:rsidR="00FA3C4F">
        <w:t>ed</w:t>
      </w:r>
      <w:r w:rsidR="00C46578">
        <w:t xml:space="preserve"> that data gathering in the beads task is associated with</w:t>
      </w:r>
      <w:r w:rsidR="00971316">
        <w:t xml:space="preserve"> performance in an analytic reasoning task </w:t>
      </w:r>
      <w:r w:rsidR="00B95D16">
        <w:fldChar w:fldCharType="begin"/>
      </w:r>
      <w:r w:rsidR="00B95D16">
        <w:instrText xml:space="preserve"> ADDIN EN.CITE &lt;EndNote&gt;&lt;Cite&gt;&lt;Author&gt;Brosnan&lt;/Author&gt;&lt;Year&gt;2014&lt;/Year&gt;&lt;RecNum&gt;6135&lt;/RecNum&gt;&lt;DisplayText&gt;(Brosnan, Hollinworth, Antoniadou, &amp;amp; Lewton, 2014)&lt;/DisplayText&gt;&lt;record&gt;&lt;rec-number&gt;6135&lt;/rec-number&gt;&lt;foreign-keys&gt;&lt;key app="EN" db-id="wf2e9ez5usedrqevawax09t1p0d0x5rexffv" timestamp="1397614433"&gt;6135&lt;/key&gt;&lt;key app="ENWeb" db-id=""&gt;0&lt;/key&gt;&lt;/foreign-keys&gt;&lt;ref-type name="Journal Article"&gt;17&lt;/ref-type&gt;&lt;contributors&gt;&lt;authors&gt;&lt;author&gt;Brosnan, M.&lt;/author&gt;&lt;author&gt;Hollinworth, M.&lt;/author&gt;&lt;author&gt;Antoniadou, K.&lt;/author&gt;&lt;author&gt;Lewton, M.&lt;/author&gt;&lt;/authors&gt;&lt;/contributors&gt;&lt;titles&gt;&lt;title&gt;Is empathizing intuitive and systemizing deliberative?&lt;/title&gt;&lt;secondary-title&gt;Personality and Individual Differences&lt;/secondary-title&gt;&lt;/titles&gt;&lt;periodical&gt;&lt;full-title&gt;Personality and Individual Differences&lt;/full-title&gt;&lt;/periodical&gt;&lt;pages&gt;39-43&lt;/pages&gt;&lt;volume&gt;66&lt;/volume&gt;&lt;dates&gt;&lt;year&gt;2014&lt;/year&gt;&lt;/dates&gt;&lt;isbn&gt;01918869&lt;/isbn&gt;&lt;urls&gt;&lt;/urls&gt;&lt;electronic-resource-num&gt;10.1016/j.paid.2014.03.006&lt;/electronic-resource-num&gt;&lt;research-notes&gt;Contains CRT and beads task&lt;/research-notes&gt;&lt;/record&gt;&lt;/Cite&gt;&lt;/EndNote&gt;</w:instrText>
      </w:r>
      <w:r w:rsidR="00B95D16">
        <w:fldChar w:fldCharType="separate"/>
      </w:r>
      <w:r w:rsidR="00B95D16">
        <w:rPr>
          <w:noProof/>
        </w:rPr>
        <w:t>(Brosnan, Hollinworth, Antoniadou, &amp; Lewton, 2014)</w:t>
      </w:r>
      <w:r w:rsidR="00B95D16">
        <w:fldChar w:fldCharType="end"/>
      </w:r>
      <w:r w:rsidR="00960C0D">
        <w:t xml:space="preserve"> and self-</w:t>
      </w:r>
      <w:r w:rsidR="005441DC">
        <w:t xml:space="preserve">reported “systemizing” </w:t>
      </w:r>
      <w:r w:rsidR="00B95D16">
        <w:fldChar w:fldCharType="begin"/>
      </w:r>
      <w:r w:rsidR="00B95D16">
        <w:instrText xml:space="preserve"> ADDIN EN.CITE &lt;EndNote&gt;&lt;Cite&gt;&lt;Author&gt;Brosnan&lt;/Author&gt;&lt;Year&gt;2013&lt;/Year&gt;&lt;RecNum&gt;247156&lt;/RecNum&gt;&lt;DisplayText&gt;(Brosnan, Ashwin, &amp;amp; Gamble, 2013)&lt;/DisplayText&gt;&lt;record&gt;&lt;rec-number&gt;247156&lt;/rec-number&gt;&lt;foreign-keys&gt;&lt;key app="EN" db-id="wf2e9ez5usedrqevawax09t1p0d0x5rexffv" timestamp="1417735046"&gt;247156&lt;/key&gt;&lt;key app="ENWeb" db-id=""&gt;0&lt;/key&gt;&lt;/foreign-keys&gt;&lt;ref-type name="Journal Article"&gt;17&lt;/ref-type&gt;&lt;contributors&gt;&lt;authors&gt;&lt;author&gt;Brosnan, M.&lt;/author&gt;&lt;author&gt;Ashwin, C.&lt;/author&gt;&lt;author&gt;Gamble, T.&lt;/author&gt;&lt;/authors&gt;&lt;/contributors&gt;&lt;titles&gt;&lt;title&gt;Greater empathizing and reduced systemizing in people who show a jumping to conclusions bias in the general population: Implications for psychosis&lt;/title&gt;&lt;secondary-title&gt;Psychosis&lt;/secondary-title&gt;&lt;/titles&gt;&lt;periodical&gt;&lt;full-title&gt;Psychosis&lt;/full-title&gt;&lt;/periodical&gt;&lt;pages&gt;71-81&lt;/pages&gt;&lt;volume&gt;5&lt;/volume&gt;&lt;number&gt;1&lt;/number&gt;&lt;dates&gt;&lt;year&gt;2013&lt;/year&gt;&lt;/dates&gt;&lt;isbn&gt;1752-2439&amp;#xD;1752-2447&lt;/isbn&gt;&lt;urls&gt;&lt;/urls&gt;&lt;electronic-resource-num&gt;10.1080/17522439.2011.626526&lt;/electronic-resource-num&gt;&lt;/record&gt;&lt;/Cite&gt;&lt;/EndNote&gt;</w:instrText>
      </w:r>
      <w:r w:rsidR="00B95D16">
        <w:fldChar w:fldCharType="separate"/>
      </w:r>
      <w:r w:rsidR="00B95D16">
        <w:rPr>
          <w:noProof/>
        </w:rPr>
        <w:t>(Brosnan, Ashwin, &amp; Gamble, 2013)</w:t>
      </w:r>
      <w:r w:rsidR="00B95D16">
        <w:fldChar w:fldCharType="end"/>
      </w:r>
      <w:r w:rsidR="007516B6">
        <w:t xml:space="preserve">. </w:t>
      </w:r>
    </w:p>
    <w:p w14:paraId="23FBE0D9" w14:textId="77777777" w:rsidR="00602DF4" w:rsidRDefault="00602DF4" w:rsidP="0025799B">
      <w:pPr>
        <w:spacing w:line="480" w:lineRule="auto"/>
      </w:pPr>
    </w:p>
    <w:p w14:paraId="10ED9AEF" w14:textId="38ED6465" w:rsidR="00602DF4" w:rsidRPr="00DC6BCD" w:rsidRDefault="00B9231B" w:rsidP="0025799B">
      <w:pPr>
        <w:spacing w:line="480" w:lineRule="auto"/>
        <w:rPr>
          <w:rFonts w:eastAsia="Times New Roman" w:cs="Times New Roman"/>
        </w:rPr>
      </w:pPr>
      <w:r>
        <w:rPr>
          <w:rFonts w:eastAsia="Times New Roman" w:cs="Times New Roman"/>
        </w:rPr>
        <w:t xml:space="preserve">In the present study we </w:t>
      </w:r>
      <w:r w:rsidR="00675242">
        <w:rPr>
          <w:rFonts w:eastAsia="Times New Roman" w:cs="Times New Roman"/>
        </w:rPr>
        <w:t>investigat</w:t>
      </w:r>
      <w:r w:rsidR="006B7C13">
        <w:rPr>
          <w:rFonts w:eastAsia="Times New Roman" w:cs="Times New Roman"/>
        </w:rPr>
        <w:t xml:space="preserve">ed </w:t>
      </w:r>
      <w:r w:rsidR="00D473C7">
        <w:rPr>
          <w:rFonts w:eastAsia="Times New Roman" w:cs="Times New Roman"/>
        </w:rPr>
        <w:t>whether analytic cognitive style and delusional ideation predict data gathering</w:t>
      </w:r>
      <w:r w:rsidR="00DD2230">
        <w:rPr>
          <w:rFonts w:eastAsia="Times New Roman" w:cs="Times New Roman"/>
        </w:rPr>
        <w:t xml:space="preserve"> in the beads task</w:t>
      </w:r>
      <w:r w:rsidR="00D473C7">
        <w:rPr>
          <w:rFonts w:eastAsia="Times New Roman" w:cs="Times New Roman"/>
        </w:rPr>
        <w:t xml:space="preserve"> </w:t>
      </w:r>
      <w:r w:rsidR="00D473C7" w:rsidRPr="00CF3282">
        <w:rPr>
          <w:rFonts w:eastAsia="Times New Roman" w:cs="Times New Roman"/>
          <w:i/>
        </w:rPr>
        <w:t>independently</w:t>
      </w:r>
      <w:r w:rsidR="00D473C7">
        <w:rPr>
          <w:rFonts w:eastAsia="Times New Roman" w:cs="Times New Roman"/>
        </w:rPr>
        <w:t xml:space="preserve"> of </w:t>
      </w:r>
      <w:r w:rsidR="00D473C7">
        <w:rPr>
          <w:rFonts w:eastAsia="Times New Roman" w:cs="Times New Roman"/>
        </w:rPr>
        <w:lastRenderedPageBreak/>
        <w:t>each other.</w:t>
      </w:r>
      <w:r w:rsidR="008B1A3D">
        <w:rPr>
          <w:rFonts w:eastAsia="Times New Roman" w:cs="Times New Roman"/>
        </w:rPr>
        <w:t xml:space="preserve"> </w:t>
      </w:r>
      <w:r w:rsidR="008E415A">
        <w:rPr>
          <w:rFonts w:eastAsia="Times New Roman" w:cs="Times New Roman"/>
        </w:rPr>
        <w:t>In addition,</w:t>
      </w:r>
      <w:r>
        <w:rPr>
          <w:rFonts w:eastAsia="Times New Roman" w:cs="Times New Roman"/>
        </w:rPr>
        <w:t xml:space="preserve"> we</w:t>
      </w:r>
      <w:r w:rsidR="006B7C13">
        <w:rPr>
          <w:rFonts w:eastAsia="Times New Roman" w:cs="Times New Roman"/>
        </w:rPr>
        <w:t xml:space="preserve"> </w:t>
      </w:r>
      <w:r w:rsidR="00374D7D">
        <w:rPr>
          <w:rFonts w:eastAsia="Times New Roman" w:cs="Times New Roman"/>
        </w:rPr>
        <w:t>control</w:t>
      </w:r>
      <w:r w:rsidR="006A0B47">
        <w:rPr>
          <w:rFonts w:eastAsia="Times New Roman" w:cs="Times New Roman"/>
        </w:rPr>
        <w:t>led</w:t>
      </w:r>
      <w:r w:rsidR="002D1195">
        <w:rPr>
          <w:rFonts w:eastAsia="Times New Roman" w:cs="Times New Roman"/>
        </w:rPr>
        <w:t xml:space="preserve"> for a variety of potential confoun</w:t>
      </w:r>
      <w:r w:rsidR="007E47AD">
        <w:rPr>
          <w:rFonts w:eastAsia="Times New Roman" w:cs="Times New Roman"/>
        </w:rPr>
        <w:t>ds</w:t>
      </w:r>
      <w:r w:rsidR="00962D08">
        <w:rPr>
          <w:rFonts w:eastAsia="Times New Roman" w:cs="Times New Roman"/>
        </w:rPr>
        <w:t xml:space="preserve"> </w:t>
      </w:r>
      <w:r w:rsidR="00D473C7">
        <w:rPr>
          <w:rFonts w:eastAsia="Times New Roman" w:cs="Times New Roman"/>
        </w:rPr>
        <w:t xml:space="preserve">to isolate </w:t>
      </w:r>
      <w:r w:rsidR="00D473C7" w:rsidRPr="00CF3282">
        <w:rPr>
          <w:rFonts w:eastAsia="Times New Roman" w:cs="Times New Roman"/>
        </w:rPr>
        <w:t>unique</w:t>
      </w:r>
      <w:r w:rsidR="00D473C7">
        <w:rPr>
          <w:rFonts w:eastAsia="Times New Roman" w:cs="Times New Roman"/>
        </w:rPr>
        <w:t xml:space="preserve"> variance </w:t>
      </w:r>
      <w:r w:rsidR="00907A81">
        <w:rPr>
          <w:rFonts w:eastAsia="Times New Roman" w:cs="Times New Roman"/>
        </w:rPr>
        <w:t xml:space="preserve">predicted </w:t>
      </w:r>
      <w:r w:rsidR="00D473C7">
        <w:rPr>
          <w:rFonts w:eastAsia="Times New Roman" w:cs="Times New Roman"/>
        </w:rPr>
        <w:t>by these two variables</w:t>
      </w:r>
      <w:r w:rsidR="008C78A1">
        <w:rPr>
          <w:rFonts w:eastAsia="Times New Roman" w:cs="Times New Roman"/>
        </w:rPr>
        <w:t xml:space="preserve">—in particular, </w:t>
      </w:r>
      <w:r w:rsidR="00D473C7">
        <w:rPr>
          <w:rFonts w:eastAsia="Times New Roman" w:cs="Times New Roman"/>
        </w:rPr>
        <w:t>we control</w:t>
      </w:r>
      <w:r w:rsidR="00907A81">
        <w:rPr>
          <w:rFonts w:eastAsia="Times New Roman" w:cs="Times New Roman"/>
        </w:rPr>
        <w:t>led</w:t>
      </w:r>
      <w:r w:rsidR="00D473C7">
        <w:rPr>
          <w:rFonts w:eastAsia="Times New Roman" w:cs="Times New Roman"/>
        </w:rPr>
        <w:t xml:space="preserve"> for </w:t>
      </w:r>
      <w:r w:rsidR="002D1195">
        <w:rPr>
          <w:rFonts w:eastAsia="Times New Roman" w:cs="Times New Roman"/>
        </w:rPr>
        <w:t>cognitive ability, traditional religiosity, and paranormal beli</w:t>
      </w:r>
      <w:r w:rsidR="006B7C13">
        <w:rPr>
          <w:rFonts w:eastAsia="Times New Roman" w:cs="Times New Roman"/>
        </w:rPr>
        <w:t>ef since</w:t>
      </w:r>
      <w:r w:rsidR="007E47AD">
        <w:rPr>
          <w:rFonts w:eastAsia="Times New Roman" w:cs="Times New Roman"/>
        </w:rPr>
        <w:t xml:space="preserve"> they have been found to be</w:t>
      </w:r>
      <w:r w:rsidR="002D1195">
        <w:rPr>
          <w:rFonts w:eastAsia="Times New Roman" w:cs="Times New Roman"/>
        </w:rPr>
        <w:t xml:space="preserve"> associated with</w:t>
      </w:r>
      <w:r w:rsidR="00023396">
        <w:rPr>
          <w:rFonts w:eastAsia="Times New Roman" w:cs="Times New Roman"/>
        </w:rPr>
        <w:t xml:space="preserve"> analytic cognitive style, or</w:t>
      </w:r>
      <w:r w:rsidR="002D1195">
        <w:rPr>
          <w:rFonts w:eastAsia="Times New Roman" w:cs="Times New Roman"/>
        </w:rPr>
        <w:t xml:space="preserve"> data gathering</w:t>
      </w:r>
      <w:r w:rsidR="006B7C13">
        <w:rPr>
          <w:rFonts w:eastAsia="Times New Roman" w:cs="Times New Roman"/>
        </w:rPr>
        <w:t xml:space="preserve"> in the beads task, </w:t>
      </w:r>
      <w:r w:rsidR="002D1195">
        <w:rPr>
          <w:rFonts w:eastAsia="Times New Roman" w:cs="Times New Roman"/>
        </w:rPr>
        <w:t>or both</w:t>
      </w:r>
      <w:r w:rsidR="00364E8F">
        <w:t xml:space="preserve"> </w:t>
      </w:r>
      <w:r w:rsidR="00B95D16">
        <w:fldChar w:fldCharType="begin"/>
      </w:r>
      <w:r w:rsidR="00B95D16">
        <w:instrText xml:space="preserve"> ADDIN EN.CITE &lt;EndNote&gt;&lt;Cite&gt;&lt;Author&gt;Pennycook&lt;/Author&gt;&lt;Year&gt;2015&lt;/Year&gt;&lt;RecNum&gt;248715&lt;/RecNum&gt;&lt;DisplayText&gt;(Irwin, Drinkwater, &amp;amp; Dagnall, 2014; Pennycook et al., 2015)&lt;/DisplayText&gt;&lt;record&gt;&lt;rec-number&gt;248715&lt;/rec-number&gt;&lt;foreign-keys&gt;&lt;key app="EN" db-id="wf2e9ez5usedrqevawax09t1p0d0x5rexffv" timestamp="1449851156"&gt;248715&lt;/key&gt;&lt;key app="ENWeb" db-id=""&gt;0&lt;/key&gt;&lt;/foreign-keys&gt;&lt;ref-type name="Journal Article"&gt;17&lt;/ref-type&gt;&lt;contributors&gt;&lt;authors&gt;&lt;author&gt;Pennycook, G.&lt;/author&gt;&lt;author&gt;Fugelsang, J. A.&lt;/author&gt;&lt;author&gt;Koehler, D. J.&lt;/author&gt;&lt;/authors&gt;&lt;/contributors&gt;&lt;titles&gt;&lt;title&gt;Everyday consequences of analytic thinking&lt;/title&gt;&lt;secondary-title&gt;Current Directions in Psychological Science&lt;/secondary-title&gt;&lt;/titles&gt;&lt;periodical&gt;&lt;full-title&gt;Current Directions in Psychological Science&lt;/full-title&gt;&lt;/periodical&gt;&lt;pages&gt;425-432&lt;/pages&gt;&lt;volume&gt;24&lt;/volume&gt;&lt;number&gt;6&lt;/number&gt;&lt;dates&gt;&lt;year&gt;2015&lt;/year&gt;&lt;/dates&gt;&lt;isbn&gt;0963-7214&amp;#xD;1467-8721&lt;/isbn&gt;&lt;urls&gt;&lt;/urls&gt;&lt;electronic-resource-num&gt;10.1177/0963721415604610&lt;/electronic-resource-num&gt;&lt;/record&gt;&lt;/Cite&gt;&lt;Cite&gt;&lt;Author&gt;Irwin&lt;/Author&gt;&lt;Year&gt;2014&lt;/Year&gt;&lt;RecNum&gt;6592&lt;/RecNum&gt;&lt;record&gt;&lt;rec-number&gt;6592&lt;/rec-number&gt;&lt;foreign-keys&gt;&lt;key app="EN" db-id="wf2e9ez5usedrqevawax09t1p0d0x5rexffv" timestamp="1406099361"&gt;6592&lt;/key&gt;&lt;key app="ENWeb" db-id=""&gt;0&lt;/key&gt;&lt;/foreign-keys&gt;&lt;ref-type name="Journal Article"&gt;17&lt;/ref-type&gt;&lt;contributors&gt;&lt;authors&gt;&lt;author&gt;Irwin, H. J.&lt;/author&gt;&lt;author&gt;Drinkwater, K.&lt;/author&gt;&lt;author&gt;Dagnall, N.&lt;/author&gt;&lt;/authors&gt;&lt;/contributors&gt;&lt;titles&gt;&lt;title&gt;Are believers in the paranormal inclined to jump to conclusions?&lt;/title&gt;&lt;secondary-title&gt;Australian Journal of Parapsychology&lt;/secondary-title&gt;&lt;/titles&gt;&lt;periodical&gt;&lt;full-title&gt;Australian Journal of Parapsychology&lt;/full-title&gt;&lt;/periodical&gt;&lt;pages&gt;69-82&lt;/pages&gt;&lt;volume&gt;14&lt;/volume&gt;&lt;number&gt;1&lt;/number&gt;&lt;dates&gt;&lt;year&gt;2014&lt;/year&gt;&lt;/dates&gt;&lt;urls&gt;&lt;/urls&gt;&lt;/record&gt;&lt;/Cite&gt;&lt;/EndNote&gt;</w:instrText>
      </w:r>
      <w:r w:rsidR="00B95D16">
        <w:fldChar w:fldCharType="separate"/>
      </w:r>
      <w:r w:rsidR="00B95D16">
        <w:rPr>
          <w:noProof/>
        </w:rPr>
        <w:t>(Irwin, Drinkwater, &amp; Dagnall, 2014; Pennycook et al., 2015)</w:t>
      </w:r>
      <w:r w:rsidR="00B95D16">
        <w:fldChar w:fldCharType="end"/>
      </w:r>
      <w:r w:rsidR="00602DF4">
        <w:t xml:space="preserve">. </w:t>
      </w:r>
    </w:p>
    <w:p w14:paraId="065D7BD9" w14:textId="77777777" w:rsidR="006960B8" w:rsidRPr="00352BB2" w:rsidRDefault="006960B8" w:rsidP="0025799B">
      <w:pPr>
        <w:spacing w:line="480" w:lineRule="auto"/>
      </w:pPr>
    </w:p>
    <w:p w14:paraId="4B64F013" w14:textId="77777777" w:rsidR="001D4E1D" w:rsidRPr="00AD0C47" w:rsidRDefault="00DA001E" w:rsidP="0025799B">
      <w:pPr>
        <w:spacing w:line="480" w:lineRule="auto"/>
        <w:rPr>
          <w:b/>
        </w:rPr>
      </w:pPr>
      <w:r w:rsidRPr="00AD0C47">
        <w:rPr>
          <w:b/>
        </w:rPr>
        <w:t>Methods</w:t>
      </w:r>
    </w:p>
    <w:p w14:paraId="7A5AE43D" w14:textId="77777777" w:rsidR="00DA001E" w:rsidRDefault="00DA001E" w:rsidP="0025799B">
      <w:pPr>
        <w:spacing w:line="480" w:lineRule="auto"/>
      </w:pPr>
    </w:p>
    <w:p w14:paraId="0BF2E21D" w14:textId="77777777" w:rsidR="00DA001E" w:rsidRPr="00AD0C47" w:rsidRDefault="00DA001E" w:rsidP="0025799B">
      <w:pPr>
        <w:spacing w:line="480" w:lineRule="auto"/>
        <w:rPr>
          <w:i/>
        </w:rPr>
      </w:pPr>
      <w:r w:rsidRPr="00AD0C47">
        <w:rPr>
          <w:i/>
        </w:rPr>
        <w:t>Participants</w:t>
      </w:r>
    </w:p>
    <w:p w14:paraId="7FD92003" w14:textId="77777777" w:rsidR="00160241" w:rsidRDefault="00160241" w:rsidP="0025799B">
      <w:pPr>
        <w:spacing w:line="480" w:lineRule="auto"/>
      </w:pPr>
    </w:p>
    <w:p w14:paraId="47AE1D1C" w14:textId="6C5B8DE2" w:rsidR="009358C2" w:rsidRDefault="00D63E7A" w:rsidP="0025799B">
      <w:pPr>
        <w:spacing w:line="480" w:lineRule="auto"/>
      </w:pPr>
      <w:r>
        <w:t>P</w:t>
      </w:r>
      <w:r w:rsidR="00190417">
        <w:t xml:space="preserve">articipants were </w:t>
      </w:r>
      <w:r w:rsidR="001E4E60">
        <w:t>recruited using</w:t>
      </w:r>
      <w:r w:rsidR="00DA001E" w:rsidRPr="0080623E">
        <w:rPr>
          <w:i/>
        </w:rPr>
        <w:t xml:space="preserve"> M</w:t>
      </w:r>
      <w:r w:rsidR="00DA001E" w:rsidRPr="005A452B">
        <w:rPr>
          <w:i/>
        </w:rPr>
        <w:t>echanical Turk</w:t>
      </w:r>
      <w:r w:rsidR="000E63EF" w:rsidRPr="001A5A9A">
        <w:t>,</w:t>
      </w:r>
      <w:r w:rsidR="0080623E" w:rsidRPr="001A5A9A">
        <w:rPr>
          <w:vertAlign w:val="superscript"/>
        </w:rPr>
        <w:t xml:space="preserve"> </w:t>
      </w:r>
      <w:r w:rsidR="00D54AB2">
        <w:t xml:space="preserve">an online marketplace </w:t>
      </w:r>
      <w:r w:rsidR="008C78A1">
        <w:t>where people</w:t>
      </w:r>
      <w:r w:rsidR="00B9231B">
        <w:t xml:space="preserve"> can sign up for paid tasks, including psychological studies</w:t>
      </w:r>
      <w:r w:rsidR="00D54AB2">
        <w:t xml:space="preserve"> </w:t>
      </w:r>
      <w:r w:rsidR="00B95D16">
        <w:fldChar w:fldCharType="begin"/>
      </w:r>
      <w:r w:rsidR="00B95D16">
        <w:instrText xml:space="preserve"> ADDIN EN.CITE &lt;EndNote&gt;&lt;Cite&gt;&lt;Author&gt;Buhrmester&lt;/Author&gt;&lt;Year&gt;2011&lt;/Year&gt;&lt;RecNum&gt;3814&lt;/RecNum&gt;&lt;DisplayText&gt;(Buhrmester, Kwang, &amp;amp; Gosling, 2011)&lt;/DisplayText&gt;&lt;record&gt;&lt;rec-number&gt;3814&lt;/rec-number&gt;&lt;foreign-keys&gt;&lt;key app="EN" db-id="wf2e9ez5usedrqevawax09t1p0d0x5rexffv" timestamp="1394059096"&gt;3814&lt;/key&gt;&lt;/foreign-keys&gt;&lt;ref-type name="Journal Article"&gt;17&lt;/ref-type&gt;&lt;contributors&gt;&lt;authors&gt;&lt;author&gt;Buhrmester, M.&lt;/author&gt;&lt;author&gt;Kwang, T.&lt;/author&gt;&lt;author&gt;Gosling, S. D.&lt;/author&gt;&lt;/authors&gt;&lt;/contributors&gt;&lt;titles&gt;&lt;title&gt;Amazon&amp;apos;s Mechanical Turk: A new source of inexpensive, yet high-quality, data?&lt;/title&gt;&lt;secondary-title&gt;Perspectives on Psychological Science&lt;/secondary-title&gt;&lt;short-title&gt;Amazon&amp;apos;s Mechanical Turk&lt;/short-title&gt;&lt;/titles&gt;&lt;periodical&gt;&lt;full-title&gt;Perspectives on Psychological Science&lt;/full-title&gt;&lt;/periodical&gt;&lt;pages&gt;3-5&lt;/pages&gt;&lt;volume&gt;6&lt;/volume&gt;&lt;dates&gt;&lt;year&gt;2011&lt;/year&gt;&lt;pub-dates&gt;&lt;date&gt;2011/02/03/&lt;/date&gt;&lt;/pub-dates&gt;&lt;/dates&gt;&lt;isbn&gt;1745-6916, 1745-6924&lt;/isbn&gt;&lt;call-num&gt;0072&lt;/call-num&gt;&lt;urls&gt;&lt;related-urls&gt;&lt;url&gt;http://pps.sagepub.com/lookup/doi/10.1177/1745691610393980&lt;/url&gt;&lt;url&gt;http://pps.sagepub.com/content/6/1/3.full.pdf&lt;/url&gt;&lt;/related-urls&gt;&lt;/urls&gt;&lt;electronic-resource-num&gt;10.1177/1745691610393980&lt;/electronic-resource-num&gt;&lt;remote-database-provider&gt;CrossRef&lt;/remote-database-provider&gt;&lt;access-date&gt;2011/11/28/21:14:14&lt;/access-date&gt;&lt;/record&gt;&lt;/Cite&gt;&lt;/EndNote&gt;</w:instrText>
      </w:r>
      <w:r w:rsidR="00B95D16">
        <w:fldChar w:fldCharType="separate"/>
      </w:r>
      <w:r w:rsidR="00B95D16">
        <w:rPr>
          <w:noProof/>
        </w:rPr>
        <w:t>(Buhrmester, Kwang, &amp; Gosling, 2011)</w:t>
      </w:r>
      <w:r w:rsidR="00B95D16">
        <w:fldChar w:fldCharType="end"/>
      </w:r>
      <w:r w:rsidR="0080623E">
        <w:t>.</w:t>
      </w:r>
      <w:r w:rsidR="00D74D3B">
        <w:t xml:space="preserve"> </w:t>
      </w:r>
      <w:r>
        <w:t>Only people with a</w:t>
      </w:r>
      <w:r w:rsidR="005A7098">
        <w:t xml:space="preserve"> </w:t>
      </w:r>
      <w:r w:rsidR="00186F5A">
        <w:t xml:space="preserve">strong </w:t>
      </w:r>
      <w:r w:rsidR="005A7098">
        <w:t>track record of completing tasks satisfactorily (a</w:t>
      </w:r>
      <w:r>
        <w:t xml:space="preserve"> </w:t>
      </w:r>
      <w:r w:rsidR="005A7098">
        <w:t>“</w:t>
      </w:r>
      <w:r>
        <w:t>HIT approval rating</w:t>
      </w:r>
      <w:r w:rsidR="005A7098">
        <w:t>”</w:t>
      </w:r>
      <w:r w:rsidR="00210E16">
        <w:t xml:space="preserve"> of greater or equal </w:t>
      </w:r>
      <w:r>
        <w:t>to 95%</w:t>
      </w:r>
      <w:r w:rsidR="005A7098">
        <w:t>)</w:t>
      </w:r>
      <w:r w:rsidR="005644B9">
        <w:t xml:space="preserve"> and a USA</w:t>
      </w:r>
      <w:r w:rsidR="00B15632">
        <w:t>-based</w:t>
      </w:r>
      <w:r>
        <w:t xml:space="preserve"> </w:t>
      </w:r>
      <w:r>
        <w:rPr>
          <w:i/>
        </w:rPr>
        <w:t>Mechanical Turk</w:t>
      </w:r>
      <w:r w:rsidR="0080623E">
        <w:rPr>
          <w:i/>
          <w:vertAlign w:val="superscript"/>
        </w:rPr>
        <w:t xml:space="preserve"> </w:t>
      </w:r>
      <w:r>
        <w:t xml:space="preserve">user account </w:t>
      </w:r>
      <w:r w:rsidR="0079328D">
        <w:t>were eligible</w:t>
      </w:r>
      <w:r w:rsidR="00E32BB2">
        <w:t xml:space="preserve"> to</w:t>
      </w:r>
      <w:r w:rsidR="00B9231B">
        <w:t xml:space="preserve"> respond to the advertisement</w:t>
      </w:r>
      <w:r w:rsidR="00D74D3B">
        <w:t xml:space="preserve">. </w:t>
      </w:r>
      <w:r w:rsidR="009358C2">
        <w:t>Participation was voluntary and parti</w:t>
      </w:r>
      <w:r w:rsidR="005A7098">
        <w:t>cipants received</w:t>
      </w:r>
      <w:r w:rsidR="009358C2">
        <w:t xml:space="preserve"> $</w:t>
      </w:r>
      <w:r w:rsidR="005A7098">
        <w:t>US</w:t>
      </w:r>
      <w:r w:rsidR="009358C2">
        <w:t>2.20</w:t>
      </w:r>
      <w:r w:rsidR="005A7098">
        <w:t xml:space="preserve"> as remuneration</w:t>
      </w:r>
      <w:r w:rsidR="009358C2">
        <w:t>. Sessions lasted approximately 45 minutes.</w:t>
      </w:r>
      <w:r w:rsidR="009358C2" w:rsidRPr="00D63E7A">
        <w:t xml:space="preserve"> </w:t>
      </w:r>
    </w:p>
    <w:p w14:paraId="7D9F851F" w14:textId="77777777" w:rsidR="00AE2132" w:rsidRDefault="00AE2132" w:rsidP="0025799B">
      <w:pPr>
        <w:spacing w:line="480" w:lineRule="auto"/>
      </w:pPr>
    </w:p>
    <w:p w14:paraId="6BC3012D" w14:textId="31746364" w:rsidR="004052AE" w:rsidRDefault="00D34548" w:rsidP="0025799B">
      <w:pPr>
        <w:spacing w:line="480" w:lineRule="auto"/>
      </w:pPr>
      <w:r>
        <w:t>W</w:t>
      </w:r>
      <w:r w:rsidR="004052AE">
        <w:t>e included two instructional manipulation checks to ensure that participants</w:t>
      </w:r>
      <w:r w:rsidR="009A0DBA">
        <w:t xml:space="preserve"> were paying attention to</w:t>
      </w:r>
      <w:r w:rsidR="002A5869">
        <w:t xml:space="preserve"> the</w:t>
      </w:r>
      <w:r w:rsidR="009A0DBA">
        <w:t xml:space="preserve"> </w:t>
      </w:r>
      <w:r w:rsidR="004052AE">
        <w:t>task</w:t>
      </w:r>
      <w:r w:rsidR="009A0DBA">
        <w:t>s</w:t>
      </w:r>
      <w:r w:rsidR="004052AE">
        <w:t xml:space="preserve">. Following </w:t>
      </w:r>
      <w:r w:rsidR="009A0DBA">
        <w:t>the advi</w:t>
      </w:r>
      <w:r w:rsidR="009952CD">
        <w:t>c</w:t>
      </w:r>
      <w:r w:rsidR="009A0DBA">
        <w:t xml:space="preserve">e of </w:t>
      </w:r>
      <w:r w:rsidR="000843E8">
        <w:t>Oppenheimer, Me</w:t>
      </w:r>
      <w:r w:rsidR="002338B5">
        <w:t xml:space="preserve">yvis, and Davidenko </w:t>
      </w:r>
      <w:r w:rsidR="00B95D16">
        <w:fldChar w:fldCharType="begin"/>
      </w:r>
      <w:r w:rsidR="00B95D16">
        <w:instrText xml:space="preserve"> ADDIN EN.CITE &lt;EndNote&gt;&lt;Cite ExcludeAuth="1"&gt;&lt;Author&gt;Oppenheimer&lt;/Author&gt;&lt;Year&gt;2009&lt;/Year&gt;&lt;RecNum&gt;3434&lt;/RecNum&gt;&lt;DisplayText&gt;(2009)&lt;/DisplayText&gt;&lt;record&gt;&lt;rec-number&gt;3434&lt;/rec-number&gt;&lt;foreign-keys&gt;&lt;key app="EN" db-id="wf2e9ez5usedrqevawax09t1p0d0x5rexffv" timestamp="1394059095"&gt;3434&lt;/key&gt;&lt;/foreign-keys&gt;&lt;ref-type name="Journal Article"&gt;17&lt;/ref-type&gt;&lt;contributors&gt;&lt;authors&gt;&lt;author&gt;Oppenheimer, D. M.&lt;/author&gt;&lt;author&gt;Meyvis, T.&lt;/author&gt;&lt;author&gt;Davidenko, N.&lt;/author&gt;&lt;/authors&gt;&lt;/contributors&gt;&lt;titles&gt;&lt;title&gt;Instructional manipulation checks: Detecting satisficing to increase statistical power&lt;/title&gt;&lt;secondary-title&gt;Journal of Experimental Social Psychology&lt;/secondary-title&gt;&lt;short-title&gt;Instructional manipulation checks&lt;/short-title&gt;&lt;/titles&gt;&lt;periodical&gt;&lt;full-title&gt;Journal of Experimental Social Psychology&lt;/full-title&gt;&lt;/periodical&gt;&lt;pages&gt;867-872&lt;/pages&gt;&lt;volume&gt;45&lt;/volume&gt;&lt;number&gt;4&lt;/number&gt;&lt;dates&gt;&lt;year&gt;2009&lt;/year&gt;&lt;pub-dates&gt;&lt;date&gt;2009/07//&lt;/date&gt;&lt;/pub-dates&gt;&lt;/dates&gt;&lt;isbn&gt;00221031&lt;/isbn&gt;&lt;urls&gt;&lt;related-urls&gt;&lt;url&gt;http://linkinghub.elsevier.com/retrieve/pii/S0022103109000766&lt;/url&gt;&lt;url&gt;http://ac.els-cdn.com/S0022103109000766/1-s2.0-S0022103109000766-main.pdf?_tid=de4006ae-a4ed-11e3-8f02-00000aab0f6b&amp;amp;acdnat=1394082909_bdf1c40293f6afd54cf0e1a31ea900bd&lt;/url&gt;&lt;/related-urls&gt;&lt;/urls&gt;&lt;electronic-resource-num&gt;10.1016/j.jesp.2009.03.009&lt;/electronic-resource-num&gt;&lt;remote-database-provider&gt;CrossRef&lt;/remote-database-provider&gt;&lt;access-date&gt;2013/09/05/01:03:38&lt;/access-date&gt;&lt;/record&gt;&lt;/Cite&gt;&lt;/EndNote&gt;</w:instrText>
      </w:r>
      <w:r w:rsidR="00B95D16">
        <w:fldChar w:fldCharType="separate"/>
      </w:r>
      <w:r w:rsidR="00B95D16">
        <w:rPr>
          <w:noProof/>
        </w:rPr>
        <w:t>(2009)</w:t>
      </w:r>
      <w:r w:rsidR="00B95D16">
        <w:fldChar w:fldCharType="end"/>
      </w:r>
      <w:r w:rsidR="0035093B">
        <w:t>,</w:t>
      </w:r>
      <w:r w:rsidR="004052AE">
        <w:t xml:space="preserve"> we did not </w:t>
      </w:r>
      <w:r w:rsidR="00EB7666">
        <w:t>exclude participants who failed</w:t>
      </w:r>
      <w:r w:rsidR="004052AE">
        <w:t xml:space="preserve"> </w:t>
      </w:r>
      <w:r w:rsidR="00F639A2">
        <w:t xml:space="preserve">these checks </w:t>
      </w:r>
      <w:r w:rsidR="004052AE">
        <w:t>on their first attempt. Rather</w:t>
      </w:r>
      <w:r w:rsidR="006678B7">
        <w:t>,</w:t>
      </w:r>
      <w:r w:rsidR="00EB7666">
        <w:t xml:space="preserve"> </w:t>
      </w:r>
      <w:r w:rsidR="00BB1D17">
        <w:t xml:space="preserve">these </w:t>
      </w:r>
      <w:r w:rsidR="00EB7666">
        <w:t>participants</w:t>
      </w:r>
      <w:r w:rsidR="00E40840">
        <w:t xml:space="preserve"> were told</w:t>
      </w:r>
      <w:r w:rsidR="0079328D">
        <w:t xml:space="preserve"> that they had made an error and were asked to attempt</w:t>
      </w:r>
      <w:r w:rsidR="006678B7">
        <w:t xml:space="preserve"> the instructional manipulation check</w:t>
      </w:r>
      <w:r w:rsidR="004052AE">
        <w:t xml:space="preserve"> again. If a </w:t>
      </w:r>
      <w:r w:rsidR="0079328D">
        <w:t>participant passed on their second attempt,</w:t>
      </w:r>
      <w:r w:rsidR="003E7289">
        <w:t xml:space="preserve"> we took this as evidence</w:t>
      </w:r>
      <w:r w:rsidR="0079328D">
        <w:t xml:space="preserve"> that their </w:t>
      </w:r>
      <w:r w:rsidR="0079328D">
        <w:lastRenderedPageBreak/>
        <w:t>attention ha</w:t>
      </w:r>
      <w:r w:rsidR="00F639A2">
        <w:t>d</w:t>
      </w:r>
      <w:r w:rsidR="0079328D">
        <w:t xml:space="preserve"> been refocused</w:t>
      </w:r>
      <w:r w:rsidR="00067197">
        <w:t>,</w:t>
      </w:r>
      <w:r w:rsidR="009A0DBA">
        <w:t xml:space="preserve"> and their data were</w:t>
      </w:r>
      <w:r w:rsidR="003E7289">
        <w:t xml:space="preserve"> </w:t>
      </w:r>
      <w:r w:rsidR="0079328D">
        <w:t xml:space="preserve">retained for </w:t>
      </w:r>
      <w:r w:rsidR="003E7289">
        <w:t>further analysi</w:t>
      </w:r>
      <w:r w:rsidR="0079328D">
        <w:t>s. If a participant failed on their second attempt,</w:t>
      </w:r>
      <w:r w:rsidR="004052AE">
        <w:t xml:space="preserve"> </w:t>
      </w:r>
      <w:r w:rsidR="0019763F">
        <w:t>we took this as</w:t>
      </w:r>
      <w:r w:rsidR="00186F5A">
        <w:t xml:space="preserve"> evidence</w:t>
      </w:r>
      <w:r w:rsidR="005A7098">
        <w:t xml:space="preserve"> that</w:t>
      </w:r>
      <w:r w:rsidR="0079328D">
        <w:t xml:space="preserve"> they</w:t>
      </w:r>
      <w:r w:rsidR="00DA5AFA">
        <w:t xml:space="preserve"> </w:t>
      </w:r>
      <w:r w:rsidR="0079328D">
        <w:t>were not</w:t>
      </w:r>
      <w:r w:rsidR="00DA5AFA">
        <w:t xml:space="preserve"> </w:t>
      </w:r>
      <w:r w:rsidR="004052AE">
        <w:t>motivat</w:t>
      </w:r>
      <w:r w:rsidR="0079328D">
        <w:t xml:space="preserve">ed to follow </w:t>
      </w:r>
      <w:r w:rsidR="00C158AF">
        <w:t xml:space="preserve">simple </w:t>
      </w:r>
      <w:r w:rsidR="0079328D">
        <w:t>instructions</w:t>
      </w:r>
      <w:r w:rsidR="00067197">
        <w:t>,</w:t>
      </w:r>
      <w:r w:rsidR="0079328D">
        <w:t xml:space="preserve"> and their data were excluded from </w:t>
      </w:r>
      <w:r w:rsidR="0019763F">
        <w:t>the</w:t>
      </w:r>
      <w:r w:rsidR="003E7289">
        <w:t xml:space="preserve"> </w:t>
      </w:r>
      <w:r w:rsidR="0079328D">
        <w:t>analy</w:t>
      </w:r>
      <w:r w:rsidR="003E7289">
        <w:t>si</w:t>
      </w:r>
      <w:r w:rsidR="0079328D">
        <w:t>s</w:t>
      </w:r>
      <w:r w:rsidR="004052AE">
        <w:t>.</w:t>
      </w:r>
    </w:p>
    <w:p w14:paraId="3311128F" w14:textId="77777777" w:rsidR="007C77CC" w:rsidRDefault="007C77CC" w:rsidP="0025799B">
      <w:pPr>
        <w:spacing w:line="480" w:lineRule="auto"/>
      </w:pPr>
    </w:p>
    <w:p w14:paraId="3101D17D" w14:textId="524E0FFA" w:rsidR="004C586D" w:rsidRDefault="004C586D" w:rsidP="0025799B">
      <w:pPr>
        <w:spacing w:line="480" w:lineRule="auto"/>
      </w:pPr>
      <w:r>
        <w:t>Surveys that were</w:t>
      </w:r>
      <w:r w:rsidR="0079328D">
        <w:t xml:space="preserve"> incomplete were excluded from analysis. C</w:t>
      </w:r>
      <w:r>
        <w:t>omplete surveys were subjected to the following sequential screening criteria (the number of participants failing a given criterion are shown in parentheses): they had a USA IP address (22); they had an IP address th</w:t>
      </w:r>
      <w:r w:rsidR="00EB7666">
        <w:t>at did not match that of any other</w:t>
      </w:r>
      <w:r>
        <w:t xml:space="preserve"> participant (24); they indicated that they are a fluent speaker of English (5); they indicated that they had not ans</w:t>
      </w:r>
      <w:r w:rsidR="002A5869">
        <w:t>wered questions randomly and</w:t>
      </w:r>
      <w:r w:rsidR="004E164E">
        <w:t>/</w:t>
      </w:r>
      <w:r w:rsidR="002A5869">
        <w:t>or provided answers that did not</w:t>
      </w:r>
      <w:r>
        <w:t xml:space="preserve"> reflect their true beliefs (13); they indicated that they had not consulted the Internet or other people to get answers to reasoning pro</w:t>
      </w:r>
      <w:r w:rsidR="005A7098">
        <w:t>blems (20); they passed both</w:t>
      </w:r>
      <w:r>
        <w:t xml:space="preserve"> Instructional Manipulation checks on their first or second attempt (46)</w:t>
      </w:r>
      <w:r w:rsidRPr="00C50EB7">
        <w:t xml:space="preserve">; </w:t>
      </w:r>
      <w:r w:rsidR="00546265">
        <w:t>they</w:t>
      </w:r>
      <w:r w:rsidR="009238B6">
        <w:t xml:space="preserve"> indicated that they were</w:t>
      </w:r>
      <w:r w:rsidR="00FC1314">
        <w:t xml:space="preserve"> 18 </w:t>
      </w:r>
      <w:r w:rsidR="009238B6">
        <w:t xml:space="preserve">years old </w:t>
      </w:r>
      <w:r w:rsidR="00EB7666">
        <w:t xml:space="preserve">or older </w:t>
      </w:r>
      <w:r w:rsidR="00FC1314">
        <w:t>(</w:t>
      </w:r>
      <w:r w:rsidR="00BB1D17">
        <w:t xml:space="preserve">1; </w:t>
      </w:r>
      <w:r w:rsidR="00FC1314">
        <w:t xml:space="preserve">the minimum </w:t>
      </w:r>
      <w:r w:rsidR="009238B6">
        <w:t>age for being eligible</w:t>
      </w:r>
      <w:r w:rsidR="005A7098">
        <w:t xml:space="preserve"> to open</w:t>
      </w:r>
      <w:r w:rsidR="006A72F5">
        <w:t xml:space="preserve"> a </w:t>
      </w:r>
      <w:r w:rsidR="00CD4763" w:rsidRPr="0080623E">
        <w:rPr>
          <w:i/>
        </w:rPr>
        <w:t>M</w:t>
      </w:r>
      <w:r w:rsidR="00CD4763" w:rsidRPr="005A452B">
        <w:rPr>
          <w:i/>
        </w:rPr>
        <w:t>echanical Turk</w:t>
      </w:r>
      <w:r w:rsidR="006A72F5">
        <w:t xml:space="preserve"> </w:t>
      </w:r>
      <w:r w:rsidR="00FC1314">
        <w:t>account</w:t>
      </w:r>
      <w:r w:rsidR="00BB1D17">
        <w:t xml:space="preserve"> is 18</w:t>
      </w:r>
      <w:r w:rsidR="009238B6">
        <w:t xml:space="preserve"> years old</w:t>
      </w:r>
      <w:r w:rsidR="00FC1314">
        <w:t>)</w:t>
      </w:r>
      <w:r w:rsidR="00EB7666">
        <w:t>;</w:t>
      </w:r>
      <w:r w:rsidR="00546265">
        <w:t xml:space="preserve"> </w:t>
      </w:r>
      <w:r w:rsidR="009238B6">
        <w:t>they requested</w:t>
      </w:r>
      <w:r w:rsidRPr="00C50EB7">
        <w:t xml:space="preserve"> fewer than 50 beads during the beads task (</w:t>
      </w:r>
      <w:r w:rsidR="00BB1D17">
        <w:t xml:space="preserve">12; </w:t>
      </w:r>
      <w:r w:rsidRPr="00C50EB7">
        <w:t>the maximum number possible</w:t>
      </w:r>
      <w:r w:rsidR="00EB7666">
        <w:t xml:space="preserve"> in our study </w:t>
      </w:r>
      <w:r w:rsidR="00023B06">
        <w:t>is 50—</w:t>
      </w:r>
      <w:r w:rsidR="00EB7666">
        <w:t>see justification below</w:t>
      </w:r>
      <w:r w:rsidR="00BB1D17">
        <w:t>)</w:t>
      </w:r>
      <w:r w:rsidR="002A5869">
        <w:t>.</w:t>
      </w:r>
      <w:r>
        <w:t xml:space="preserve"> After screening, </w:t>
      </w:r>
      <w:r w:rsidR="0016672D" w:rsidRPr="0016672D">
        <w:t>558</w:t>
      </w:r>
      <w:r>
        <w:t xml:space="preserve"> participants </w:t>
      </w:r>
      <w:r w:rsidR="00D473C7">
        <w:t xml:space="preserve">(out of the 701 who completed the survey) </w:t>
      </w:r>
      <w:r>
        <w:t xml:space="preserve">were retained for analysis. </w:t>
      </w:r>
    </w:p>
    <w:p w14:paraId="2DCE8493" w14:textId="77777777" w:rsidR="004C586D" w:rsidRDefault="004C586D" w:rsidP="0025799B">
      <w:pPr>
        <w:spacing w:line="480" w:lineRule="auto"/>
      </w:pPr>
    </w:p>
    <w:p w14:paraId="66C0BEE9" w14:textId="77777777" w:rsidR="005A452B" w:rsidRPr="00AD0C47" w:rsidRDefault="00AE2132" w:rsidP="0025799B">
      <w:pPr>
        <w:spacing w:line="480" w:lineRule="auto"/>
        <w:rPr>
          <w:i/>
        </w:rPr>
      </w:pPr>
      <w:r w:rsidRPr="00AD0C47">
        <w:rPr>
          <w:i/>
        </w:rPr>
        <w:t>Materials</w:t>
      </w:r>
    </w:p>
    <w:p w14:paraId="0B68E3BD" w14:textId="77777777" w:rsidR="005A452B" w:rsidRDefault="005A452B" w:rsidP="0025799B">
      <w:pPr>
        <w:spacing w:line="480" w:lineRule="auto"/>
      </w:pPr>
    </w:p>
    <w:p w14:paraId="51F57D23" w14:textId="77777777" w:rsidR="00024D94" w:rsidRDefault="00AE2132" w:rsidP="0025799B">
      <w:pPr>
        <w:spacing w:line="480" w:lineRule="auto"/>
      </w:pPr>
      <w:r w:rsidRPr="00930A5C">
        <w:rPr>
          <w:i/>
        </w:rPr>
        <w:t>Beads task</w:t>
      </w:r>
    </w:p>
    <w:p w14:paraId="51CE7963" w14:textId="77777777" w:rsidR="00024D94" w:rsidRDefault="00024D94" w:rsidP="0025799B">
      <w:pPr>
        <w:spacing w:line="480" w:lineRule="auto"/>
      </w:pPr>
    </w:p>
    <w:p w14:paraId="5877D46F" w14:textId="7DA13714" w:rsidR="00BC5AF5" w:rsidRDefault="00980782" w:rsidP="0025799B">
      <w:pPr>
        <w:spacing w:line="480" w:lineRule="auto"/>
      </w:pPr>
      <w:r>
        <w:lastRenderedPageBreak/>
        <w:t>P</w:t>
      </w:r>
      <w:r w:rsidR="003836B6">
        <w:t>articipants</w:t>
      </w:r>
      <w:r w:rsidR="00FF30BD">
        <w:t xml:space="preserve"> </w:t>
      </w:r>
      <w:r>
        <w:t xml:space="preserve">were shown </w:t>
      </w:r>
      <w:r w:rsidR="001D7814">
        <w:t>an image</w:t>
      </w:r>
      <w:r w:rsidR="00225346">
        <w:t xml:space="preserve"> of two j</w:t>
      </w:r>
      <w:r w:rsidR="002B7CA9">
        <w:t>ars o</w:t>
      </w:r>
      <w:r w:rsidR="00FF30BD">
        <w:t>f beads</w:t>
      </w:r>
      <w:r w:rsidR="009A0DBA">
        <w:t xml:space="preserve"> and task instructions based on</w:t>
      </w:r>
      <w:r w:rsidR="005644B9">
        <w:t xml:space="preserve"> those of</w:t>
      </w:r>
      <w:r w:rsidR="009A0DBA">
        <w:t xml:space="preserve"> </w:t>
      </w:r>
      <w:r w:rsidR="00BB1D17">
        <w:t xml:space="preserve">Garety </w:t>
      </w:r>
      <w:r w:rsidR="00BB1D17" w:rsidRPr="007C12EE">
        <w:rPr>
          <w:i/>
        </w:rPr>
        <w:t>et al</w:t>
      </w:r>
      <w:r w:rsidR="00BB1D17" w:rsidRPr="00BB1D17">
        <w:rPr>
          <w:i/>
        </w:rPr>
        <w:t>.</w:t>
      </w:r>
      <w:r w:rsidR="00BB1D17">
        <w:t xml:space="preserve"> </w:t>
      </w:r>
      <w:r w:rsidR="00B95D16">
        <w:fldChar w:fldCharType="begin"/>
      </w:r>
      <w:r w:rsidR="00B95D16">
        <w:instrText xml:space="preserve"> ADDIN EN.CITE &lt;EndNote&gt;&lt;Cite ExcludeAuth="1"&gt;&lt;Author&gt;Garety&lt;/Author&gt;&lt;Year&gt;2005&lt;/Year&gt;&lt;RecNum&gt;5813&lt;/RecNum&gt;&lt;DisplayText&gt;(2005)&lt;/DisplayText&gt;&lt;record&gt;&lt;rec-number&gt;5813&lt;/rec-number&gt;&lt;foreign-keys&gt;&lt;key app="EN" db-id="wf2e9ez5usedrqevawax09t1p0d0x5rexffv" timestamp="1394059107"&gt;5813&lt;/key&gt;&lt;/foreign-keys&gt;&lt;ref-type name="Journal Article"&gt;17&lt;/ref-type&gt;&lt;contributors&gt;&lt;authors&gt;&lt;author&gt;Garety, P. A.&lt;/author&gt;&lt;author&gt;Freeman, D.&lt;/author&gt;&lt;author&gt;Jolley, S.&lt;/author&gt;&lt;author&gt;Dunn, G.&lt;/author&gt;&lt;author&gt;Bebbington, P. E.&lt;/author&gt;&lt;author&gt;Fowler, D. G.&lt;/author&gt;&lt;author&gt;Kuipers, E.&lt;/author&gt;&lt;author&gt;Dudley, R.&lt;/author&gt;&lt;/authors&gt;&lt;/contributors&gt;&lt;titles&gt;&lt;title&gt;Reasoning, emotions, and delusional conviction in psychosis&lt;/title&gt;&lt;secondary-title&gt;Journal of Abnormal Psychology&lt;/secondary-title&gt;&lt;/titles&gt;&lt;periodical&gt;&lt;full-title&gt;Journal of Abnormal Psychology&lt;/full-title&gt;&lt;/periodical&gt;&lt;pages&gt;373-384&lt;/pages&gt;&lt;volume&gt;114&lt;/volume&gt;&lt;number&gt;3&lt;/number&gt;&lt;dates&gt;&lt;year&gt;2005&lt;/year&gt;&lt;pub-dates&gt;&lt;date&gt;2005&lt;/date&gt;&lt;/pub-dates&gt;&lt;/dates&gt;&lt;isbn&gt;1939-1846, 0021-843X&lt;/isbn&gt;&lt;urls&gt;&lt;related-urls&gt;&lt;url&gt;http://doi.apa.org/getdoi.cfm?doi=10.1037/0021-843X.114.3.373&lt;/url&gt;&lt;url&gt;http://graphics.tx.ovid.com/ovftpdfs/FPDDNCJCKBDPPP00/fs047/ovft/live/gv024/00004468/00004468-200508000-00004.pdf&lt;/url&gt;&lt;/related-urls&gt;&lt;/urls&gt;&lt;electronic-resource-num&gt;10.1037/0021-843X.114.3.373&lt;/electronic-resource-num&gt;&lt;remote-database-provider&gt;CrossRef&lt;/remote-database-provider&gt;&lt;access-date&gt;2013/10/29/09:23:05&lt;/access-date&gt;&lt;/record&gt;&lt;/Cite&gt;&lt;/EndNote&gt;</w:instrText>
      </w:r>
      <w:r w:rsidR="00B95D16">
        <w:fldChar w:fldCharType="separate"/>
      </w:r>
      <w:r w:rsidR="00B95D16">
        <w:rPr>
          <w:noProof/>
        </w:rPr>
        <w:t>(2005)</w:t>
      </w:r>
      <w:r w:rsidR="00B95D16">
        <w:fldChar w:fldCharType="end"/>
      </w:r>
      <w:r w:rsidR="00C35A42">
        <w:t>.</w:t>
      </w:r>
      <w:r w:rsidR="00FF1C33">
        <w:t xml:space="preserve"> </w:t>
      </w:r>
      <w:r w:rsidR="00C35A42">
        <w:t>O</w:t>
      </w:r>
      <w:r w:rsidR="00FF30BD">
        <w:t xml:space="preserve">ne </w:t>
      </w:r>
      <w:r w:rsidR="006D6372">
        <w:t xml:space="preserve">jar </w:t>
      </w:r>
      <w:r w:rsidR="00CC2462">
        <w:t>wa</w:t>
      </w:r>
      <w:r w:rsidR="00C35A42">
        <w:t>s labelled as</w:t>
      </w:r>
      <w:r w:rsidR="00250A3F">
        <w:t xml:space="preserve"> being</w:t>
      </w:r>
      <w:r w:rsidR="002B7CA9">
        <w:t xml:space="preserve"> </w:t>
      </w:r>
      <w:r w:rsidR="001E4E60">
        <w:t>a</w:t>
      </w:r>
      <w:r w:rsidR="00250A3F">
        <w:t xml:space="preserve"> </w:t>
      </w:r>
      <w:r w:rsidR="002B7CA9">
        <w:t>“mainly red j</w:t>
      </w:r>
      <w:r w:rsidR="00FF30BD">
        <w:t>ar” and</w:t>
      </w:r>
      <w:r w:rsidR="00C35A42">
        <w:t xml:space="preserve"> was</w:t>
      </w:r>
      <w:r w:rsidR="00561850">
        <w:t xml:space="preserve"> described and</w:t>
      </w:r>
      <w:r w:rsidR="00023B06">
        <w:t xml:space="preserve"> </w:t>
      </w:r>
      <w:r w:rsidR="001C0020">
        <w:t xml:space="preserve">depicted </w:t>
      </w:r>
      <w:r w:rsidR="00C35A42">
        <w:t>as</w:t>
      </w:r>
      <w:r w:rsidR="00CC2462">
        <w:t xml:space="preserve"> having</w:t>
      </w:r>
      <w:r w:rsidR="00225346">
        <w:t xml:space="preserve"> 60 red beads and 40 </w:t>
      </w:r>
      <w:r w:rsidR="002B7CA9">
        <w:t>blue bead</w:t>
      </w:r>
      <w:r w:rsidR="00982CCC">
        <w:t>s, and t</w:t>
      </w:r>
      <w:r w:rsidR="00FF30BD">
        <w:t xml:space="preserve">he other </w:t>
      </w:r>
      <w:r w:rsidR="006D6372">
        <w:t xml:space="preserve">jar </w:t>
      </w:r>
      <w:r w:rsidR="00982CCC">
        <w:t>was</w:t>
      </w:r>
      <w:r w:rsidR="00186F5A">
        <w:t xml:space="preserve"> labelled as</w:t>
      </w:r>
      <w:r w:rsidR="00E41561">
        <w:t xml:space="preserve"> </w:t>
      </w:r>
      <w:r w:rsidR="00250A3F">
        <w:t>being</w:t>
      </w:r>
      <w:r w:rsidR="00186F5A">
        <w:t xml:space="preserve"> </w:t>
      </w:r>
      <w:r w:rsidR="001E4E60">
        <w:t>a</w:t>
      </w:r>
      <w:r w:rsidR="00250A3F">
        <w:t xml:space="preserve"> </w:t>
      </w:r>
      <w:r w:rsidR="00E41561">
        <w:t xml:space="preserve">“mainly blue jar” and </w:t>
      </w:r>
      <w:r w:rsidR="00C35A42">
        <w:t xml:space="preserve">was </w:t>
      </w:r>
      <w:r w:rsidR="00023B06">
        <w:t xml:space="preserve">described and </w:t>
      </w:r>
      <w:r w:rsidR="001C0020">
        <w:t>depicted</w:t>
      </w:r>
      <w:r w:rsidR="00C35A42">
        <w:t xml:space="preserve"> as having</w:t>
      </w:r>
      <w:r w:rsidR="00CC2462">
        <w:t xml:space="preserve"> 40 red</w:t>
      </w:r>
      <w:r w:rsidR="00225346">
        <w:t xml:space="preserve"> b</w:t>
      </w:r>
      <w:r w:rsidR="00CC2462">
        <w:t>eads and 60 blue</w:t>
      </w:r>
      <w:r w:rsidR="00020AD1">
        <w:t xml:space="preserve"> beads. After </w:t>
      </w:r>
      <w:r w:rsidR="00186F5A">
        <w:t xml:space="preserve">the </w:t>
      </w:r>
      <w:r w:rsidR="00BB1D17">
        <w:t xml:space="preserve">images of the </w:t>
      </w:r>
      <w:r w:rsidR="00186F5A">
        <w:t xml:space="preserve">jars had </w:t>
      </w:r>
      <w:r w:rsidR="00BB1D17">
        <w:t>been removed</w:t>
      </w:r>
      <w:r w:rsidR="00186F5A">
        <w:t>,</w:t>
      </w:r>
      <w:r w:rsidR="001D7814">
        <w:t xml:space="preserve"> participants were </w:t>
      </w:r>
      <w:r w:rsidR="004440E8">
        <w:t>shown a</w:t>
      </w:r>
      <w:r w:rsidR="00276151">
        <w:t xml:space="preserve"> sequence of beads apparently being drawn from one of the jars with replacement. </w:t>
      </w:r>
      <w:r w:rsidR="00EA302C">
        <w:t>In reality, the</w:t>
      </w:r>
      <w:r w:rsidR="00225346">
        <w:t xml:space="preserve"> sequence</w:t>
      </w:r>
      <w:r w:rsidR="00B815D7">
        <w:t xml:space="preserve"> of beads</w:t>
      </w:r>
      <w:r w:rsidR="00225346">
        <w:t xml:space="preserve"> was prespecified and</w:t>
      </w:r>
      <w:r w:rsidR="00982CCC">
        <w:t xml:space="preserve"> identical</w:t>
      </w:r>
      <w:r w:rsidR="003E0732">
        <w:t xml:space="preserve"> fo</w:t>
      </w:r>
      <w:r w:rsidR="00B37157">
        <w:t>r all participants</w:t>
      </w:r>
      <w:r w:rsidR="00EA302C">
        <w:t xml:space="preserve"> (b = blue; r = red)</w:t>
      </w:r>
      <w:r w:rsidR="00B37157">
        <w:t xml:space="preserve">: b r r b b r b b b r b b b b r r b r r b b r b b r b b b r r b r r b b b b </w:t>
      </w:r>
      <w:r w:rsidR="003E0732">
        <w:t xml:space="preserve">r b b r r r r b b r b b </w:t>
      </w:r>
      <w:r w:rsidR="003E0732" w:rsidRPr="003E0732">
        <w:t>b</w:t>
      </w:r>
      <w:r w:rsidR="003E0732">
        <w:t>.</w:t>
      </w:r>
      <w:r w:rsidR="00FF30BD">
        <w:t xml:space="preserve"> The first 20 beads follow</w:t>
      </w:r>
      <w:r w:rsidR="00CC2462">
        <w:t>ed</w:t>
      </w:r>
      <w:r w:rsidR="00FF30BD">
        <w:t xml:space="preserve"> a</w:t>
      </w:r>
      <w:r w:rsidR="00370E4C">
        <w:t xml:space="preserve"> widely used sequence</w:t>
      </w:r>
      <w:r w:rsidR="00B15632">
        <w:t xml:space="preserve"> </w:t>
      </w:r>
      <w:r w:rsidR="00E41561">
        <w:t>from</w:t>
      </w:r>
      <w:r w:rsidR="00BB1D17">
        <w:t xml:space="preserve"> Garety </w:t>
      </w:r>
      <w:r w:rsidR="00BB1D17" w:rsidRPr="007C12EE">
        <w:rPr>
          <w:i/>
        </w:rPr>
        <w:t>et al</w:t>
      </w:r>
      <w:r w:rsidR="00BB1D17">
        <w:t>.</w:t>
      </w:r>
      <w:r w:rsidR="00E41561">
        <w:t xml:space="preserve"> </w:t>
      </w:r>
      <w:r w:rsidR="00B95D16">
        <w:fldChar w:fldCharType="begin"/>
      </w:r>
      <w:r w:rsidR="00B95D16">
        <w:instrText xml:space="preserve"> ADDIN EN.CITE &lt;EndNote&gt;&lt;Cite ExcludeAuth="1"&gt;&lt;Author&gt;Garety&lt;/Author&gt;&lt;Year&gt;2005&lt;/Year&gt;&lt;RecNum&gt;5813&lt;/RecNum&gt;&lt;DisplayText&gt;(2005)&lt;/DisplayText&gt;&lt;record&gt;&lt;rec-number&gt;5813&lt;/rec-number&gt;&lt;foreign-keys&gt;&lt;key app="EN" db-id="wf2e9ez5usedrqevawax09t1p0d0x5rexffv" timestamp="1394059107"&gt;5813&lt;/key&gt;&lt;/foreign-keys&gt;&lt;ref-type name="Journal Article"&gt;17&lt;/ref-type&gt;&lt;contributors&gt;&lt;authors&gt;&lt;author&gt;Garety, P. A.&lt;/author&gt;&lt;author&gt;Freeman, D.&lt;/author&gt;&lt;author&gt;Jolley, S.&lt;/author&gt;&lt;author&gt;Dunn, G.&lt;/author&gt;&lt;author&gt;Bebbington, P. E.&lt;/author&gt;&lt;author&gt;Fowler, D. G.&lt;/author&gt;&lt;author&gt;Kuipers, E.&lt;/author&gt;&lt;author&gt;Dudley, R.&lt;/author&gt;&lt;/authors&gt;&lt;/contributors&gt;&lt;titles&gt;&lt;title&gt;Reasoning, emotions, and delusional conviction in psychosis&lt;/title&gt;&lt;secondary-title&gt;Journal of Abnormal Psychology&lt;/secondary-title&gt;&lt;/titles&gt;&lt;periodical&gt;&lt;full-title&gt;Journal of Abnormal Psychology&lt;/full-title&gt;&lt;/periodical&gt;&lt;pages&gt;373-384&lt;/pages&gt;&lt;volume&gt;114&lt;/volume&gt;&lt;number&gt;3&lt;/number&gt;&lt;dates&gt;&lt;year&gt;2005&lt;/year&gt;&lt;pub-dates&gt;&lt;date&gt;2005&lt;/date&gt;&lt;/pub-dates&gt;&lt;/dates&gt;&lt;isbn&gt;1939-1846, 0021-843X&lt;/isbn&gt;&lt;urls&gt;&lt;related-urls&gt;&lt;url&gt;http://doi.apa.org/getdoi.cfm?doi=10.1037/0021-843X.114.3.373&lt;/url&gt;&lt;url&gt;http://graphics.tx.ovid.com/ovftpdfs/FPDDNCJCKBDPPP00/fs047/ovft/live/gv024/00004468/00004468-200508000-00004.pdf&lt;/url&gt;&lt;/related-urls&gt;&lt;/urls&gt;&lt;electronic-resource-num&gt;10.1037/0021-843X.114.3.373&lt;/electronic-resource-num&gt;&lt;remote-database-provider&gt;CrossRef&lt;/remote-database-provider&gt;&lt;access-date&gt;2013/10/29/09:23:05&lt;/access-date&gt;&lt;/record&gt;&lt;/Cite&gt;&lt;/EndNote&gt;</w:instrText>
      </w:r>
      <w:r w:rsidR="00B95D16">
        <w:fldChar w:fldCharType="separate"/>
      </w:r>
      <w:r w:rsidR="00B95D16">
        <w:rPr>
          <w:noProof/>
        </w:rPr>
        <w:t>(2005)</w:t>
      </w:r>
      <w:r w:rsidR="00B95D16">
        <w:fldChar w:fldCharType="end"/>
      </w:r>
      <w:r w:rsidR="00A24F68">
        <w:t xml:space="preserve"> that</w:t>
      </w:r>
      <w:r w:rsidR="00FF1C33">
        <w:t xml:space="preserve"> stop</w:t>
      </w:r>
      <w:r w:rsidR="006E0CC3">
        <w:t>p</w:t>
      </w:r>
      <w:r w:rsidR="00B815D7">
        <w:t>ed at 20 beads</w:t>
      </w:r>
      <w:r w:rsidR="00E41561">
        <w:t>. We added</w:t>
      </w:r>
      <w:r w:rsidR="00FF30BD">
        <w:t xml:space="preserve"> </w:t>
      </w:r>
      <w:r w:rsidR="00186F5A">
        <w:t xml:space="preserve">an additional </w:t>
      </w:r>
      <w:r w:rsidR="00FF30BD">
        <w:t>30 bead</w:t>
      </w:r>
      <w:r w:rsidR="00FF1C33">
        <w:t>s</w:t>
      </w:r>
      <w:r w:rsidR="00E41561">
        <w:t xml:space="preserve"> to the</w:t>
      </w:r>
      <w:r w:rsidR="00982CCC">
        <w:t xml:space="preserve"> sequence (</w:t>
      </w:r>
      <w:r w:rsidR="00B815D7">
        <w:t>maintaining</w:t>
      </w:r>
      <w:r w:rsidR="00FF1C33">
        <w:t xml:space="preserve"> roughly the same r</w:t>
      </w:r>
      <w:r w:rsidR="00BB1D17">
        <w:t>atio of blue to</w:t>
      </w:r>
      <w:r w:rsidR="00FF1C33">
        <w:t xml:space="preserve"> red beads throughout the sequence) to</w:t>
      </w:r>
      <w:r w:rsidR="005644B9">
        <w:t xml:space="preserve"> provide</w:t>
      </w:r>
      <w:r w:rsidR="00B815D7">
        <w:t xml:space="preserve"> particip</w:t>
      </w:r>
      <w:r w:rsidR="005644B9">
        <w:t>ants with the opportunity to</w:t>
      </w:r>
      <w:r w:rsidR="00A24F68">
        <w:t xml:space="preserve"> see a</w:t>
      </w:r>
      <w:r w:rsidR="009A0DBA">
        <w:t xml:space="preserve"> </w:t>
      </w:r>
      <w:r w:rsidR="00FF30BD">
        <w:t>substantial nu</w:t>
      </w:r>
      <w:r w:rsidR="00B37157">
        <w:t xml:space="preserve">mber of beads. </w:t>
      </w:r>
      <w:r w:rsidR="00370E4C">
        <w:t>After</w:t>
      </w:r>
      <w:r w:rsidR="00020AD1">
        <w:t xml:space="preserve"> each draw</w:t>
      </w:r>
      <w:r w:rsidR="004440E8">
        <w:t>,</w:t>
      </w:r>
      <w:r w:rsidR="00020AD1">
        <w:t xml:space="preserve"> participants were asked if they</w:t>
      </w:r>
      <w:r w:rsidR="00370E4C">
        <w:t xml:space="preserve"> would like to deci</w:t>
      </w:r>
      <w:r w:rsidR="009A0DBA">
        <w:t>de which jar the beads were</w:t>
      </w:r>
      <w:r w:rsidR="00370E4C">
        <w:t xml:space="preserve"> being drawn from or if they would like to see another bead</w:t>
      </w:r>
      <w:r w:rsidR="00020AD1">
        <w:t xml:space="preserve">. </w:t>
      </w:r>
      <w:r w:rsidR="005644B9">
        <w:t>As per standard procedure, d</w:t>
      </w:r>
      <w:r w:rsidR="00E41561">
        <w:t>ata gathering</w:t>
      </w:r>
      <w:r w:rsidR="00982CCC">
        <w:t xml:space="preserve"> </w:t>
      </w:r>
      <w:r w:rsidR="009A0DBA">
        <w:t>was op</w:t>
      </w:r>
      <w:r w:rsidR="005644B9">
        <w:t>erationalized</w:t>
      </w:r>
      <w:r w:rsidR="009A0DBA">
        <w:t xml:space="preserve"> </w:t>
      </w:r>
      <w:r w:rsidR="00E41561">
        <w:t xml:space="preserve">as the </w:t>
      </w:r>
      <w:r w:rsidR="00982CCC">
        <w:t>number of bead</w:t>
      </w:r>
      <w:r w:rsidR="004440E8">
        <w:t>s</w:t>
      </w:r>
      <w:r w:rsidR="004A5730">
        <w:t xml:space="preserve"> </w:t>
      </w:r>
      <w:r w:rsidR="004440E8">
        <w:t xml:space="preserve">a participant </w:t>
      </w:r>
      <w:r w:rsidR="004A5730">
        <w:t>asked</w:t>
      </w:r>
      <w:r w:rsidR="00E41561">
        <w:t xml:space="preserve"> to see </w:t>
      </w:r>
      <w:r w:rsidR="002A5869">
        <w:t>before making a decision—</w:t>
      </w:r>
      <w:r w:rsidR="004440E8">
        <w:t>i.e.</w:t>
      </w:r>
      <w:r w:rsidR="005644B9">
        <w:t xml:space="preserve"> </w:t>
      </w:r>
      <w:r w:rsidR="00982CCC">
        <w:t xml:space="preserve">“draws to decision”. </w:t>
      </w:r>
      <w:r w:rsidR="00250A3F">
        <w:t>R</w:t>
      </w:r>
      <w:r w:rsidR="00A24F68">
        <w:t xml:space="preserve">equesting </w:t>
      </w:r>
      <w:r w:rsidR="00FF1C33">
        <w:t>a</w:t>
      </w:r>
      <w:r w:rsidR="009238B6">
        <w:t>n unusually</w:t>
      </w:r>
      <w:r w:rsidR="00FF1C33">
        <w:t xml:space="preserve"> vast number of bead</w:t>
      </w:r>
      <w:r w:rsidR="00020AD1">
        <w:t>s</w:t>
      </w:r>
      <w:r w:rsidR="00C35A42">
        <w:t xml:space="preserve"> suggest</w:t>
      </w:r>
      <w:r w:rsidR="00250A3F">
        <w:t>s that a participant</w:t>
      </w:r>
      <w:r w:rsidR="004440E8">
        <w:t xml:space="preserve"> </w:t>
      </w:r>
      <w:r w:rsidR="005644B9">
        <w:t xml:space="preserve">either </w:t>
      </w:r>
      <w:r w:rsidR="002A5869">
        <w:t>was</w:t>
      </w:r>
      <w:r w:rsidR="00250A3F">
        <w:t xml:space="preserve"> not</w:t>
      </w:r>
      <w:r w:rsidR="00B815D7">
        <w:t xml:space="preserve"> </w:t>
      </w:r>
      <w:r w:rsidR="00250A3F">
        <w:t>pay</w:t>
      </w:r>
      <w:r w:rsidR="002A5869">
        <w:t>ing</w:t>
      </w:r>
      <w:r w:rsidR="00FF30BD">
        <w:t xml:space="preserve"> close at</w:t>
      </w:r>
      <w:r w:rsidR="00186F5A">
        <w:t>tention to the sequence of</w:t>
      </w:r>
      <w:r w:rsidR="00FF1C33">
        <w:t xml:space="preserve"> </w:t>
      </w:r>
      <w:r w:rsidR="00186F5A">
        <w:t xml:space="preserve">beads </w:t>
      </w:r>
      <w:r w:rsidR="00250A3F">
        <w:t>or</w:t>
      </w:r>
      <w:r w:rsidR="00FF1C33">
        <w:t xml:space="preserve"> </w:t>
      </w:r>
      <w:r w:rsidR="002A5869">
        <w:t xml:space="preserve">had </w:t>
      </w:r>
      <w:r w:rsidR="00FF1C33">
        <w:t>interpreted the task ins</w:t>
      </w:r>
      <w:r w:rsidR="005644B9">
        <w:t>tructions differently to other</w:t>
      </w:r>
      <w:r w:rsidR="00FF1C33">
        <w:t xml:space="preserve"> participants</w:t>
      </w:r>
      <w:r w:rsidR="00020AD1">
        <w:t>. Consequently,</w:t>
      </w:r>
      <w:r w:rsidR="00A24F68">
        <w:t xml:space="preserve"> </w:t>
      </w:r>
      <w:r w:rsidR="00C36013">
        <w:t xml:space="preserve">prior to analysis </w:t>
      </w:r>
      <w:r w:rsidR="00A24F68">
        <w:t xml:space="preserve">we </w:t>
      </w:r>
      <w:r w:rsidR="00FF1C33">
        <w:t>remove</w:t>
      </w:r>
      <w:r w:rsidR="00347F93">
        <w:t>d</w:t>
      </w:r>
      <w:r w:rsidR="00B37157">
        <w:t xml:space="preserve"> participants who aske</w:t>
      </w:r>
      <w:r w:rsidR="00B815D7">
        <w:t xml:space="preserve">d to see </w:t>
      </w:r>
      <w:r w:rsidR="00250A3F">
        <w:t xml:space="preserve">all </w:t>
      </w:r>
      <w:r w:rsidR="00B815D7">
        <w:t>50 beads</w:t>
      </w:r>
      <w:r w:rsidR="00FF1C33">
        <w:t>.</w:t>
      </w:r>
      <w:r w:rsidR="00B37157">
        <w:t xml:space="preserve"> </w:t>
      </w:r>
      <w:r w:rsidR="00347F93">
        <w:t xml:space="preserve">In total, only </w:t>
      </w:r>
      <w:r w:rsidR="00FF30BD">
        <w:t xml:space="preserve">12 participants </w:t>
      </w:r>
      <w:r w:rsidR="00020AD1">
        <w:t>(i.e. 2.1% of otherwise eligible</w:t>
      </w:r>
      <w:r w:rsidR="00B37157">
        <w:t xml:space="preserve"> participants)</w:t>
      </w:r>
      <w:r w:rsidR="00FF1C33">
        <w:t xml:space="preserve"> were removed</w:t>
      </w:r>
      <w:r w:rsidR="0031153A">
        <w:t xml:space="preserve"> on this basis</w:t>
      </w:r>
      <w:r w:rsidR="00B37157">
        <w:t>.</w:t>
      </w:r>
      <w:r w:rsidR="006D6372">
        <w:t xml:space="preserve"> </w:t>
      </w:r>
    </w:p>
    <w:p w14:paraId="081D9932" w14:textId="77777777" w:rsidR="00BC5AF5" w:rsidRDefault="00BC5AF5" w:rsidP="0025799B">
      <w:pPr>
        <w:spacing w:line="480" w:lineRule="auto"/>
      </w:pPr>
    </w:p>
    <w:p w14:paraId="76508268" w14:textId="2A0DDD9C" w:rsidR="00024D94" w:rsidRDefault="0046344B" w:rsidP="0025799B">
      <w:pPr>
        <w:spacing w:line="480" w:lineRule="auto"/>
        <w:rPr>
          <w:i/>
        </w:rPr>
      </w:pPr>
      <w:r>
        <w:rPr>
          <w:i/>
        </w:rPr>
        <w:t>A</w:t>
      </w:r>
      <w:r w:rsidR="00342F37" w:rsidRPr="00930A5C">
        <w:rPr>
          <w:i/>
        </w:rPr>
        <w:t>nalytic c</w:t>
      </w:r>
      <w:r w:rsidR="00AE2132" w:rsidRPr="00930A5C">
        <w:rPr>
          <w:i/>
        </w:rPr>
        <w:t>ogn</w:t>
      </w:r>
      <w:r w:rsidR="00024D94">
        <w:rPr>
          <w:i/>
        </w:rPr>
        <w:t>itive style</w:t>
      </w:r>
      <w:r>
        <w:rPr>
          <w:i/>
        </w:rPr>
        <w:t xml:space="preserve"> measures</w:t>
      </w:r>
    </w:p>
    <w:p w14:paraId="1029AE3C" w14:textId="77777777" w:rsidR="0046344B" w:rsidRPr="0035093B" w:rsidRDefault="0046344B" w:rsidP="0025799B">
      <w:pPr>
        <w:spacing w:line="480" w:lineRule="auto"/>
      </w:pPr>
    </w:p>
    <w:p w14:paraId="084A388F" w14:textId="2CCAF466" w:rsidR="006540F7" w:rsidRPr="006540F7" w:rsidRDefault="006540F7" w:rsidP="0025799B">
      <w:pPr>
        <w:spacing w:line="480" w:lineRule="auto"/>
        <w:rPr>
          <w:i/>
        </w:rPr>
      </w:pPr>
      <w:r w:rsidRPr="006540F7">
        <w:rPr>
          <w:i/>
        </w:rPr>
        <w:t xml:space="preserve">The </w:t>
      </w:r>
      <w:r w:rsidR="00F61965" w:rsidRPr="006540F7">
        <w:rPr>
          <w:i/>
        </w:rPr>
        <w:t>3</w:t>
      </w:r>
      <w:r w:rsidR="00342F37" w:rsidRPr="006540F7">
        <w:rPr>
          <w:i/>
        </w:rPr>
        <w:t>-item Cognitive Reflection Test (</w:t>
      </w:r>
      <w:r w:rsidR="00426B8D" w:rsidRPr="006540F7">
        <w:rPr>
          <w:i/>
        </w:rPr>
        <w:t>CRT</w:t>
      </w:r>
      <w:r w:rsidR="005A452B" w:rsidRPr="006540F7">
        <w:rPr>
          <w:i/>
        </w:rPr>
        <w:t>3</w:t>
      </w:r>
      <w:r w:rsidR="007E51A9" w:rsidRPr="006540F7">
        <w:rPr>
          <w:i/>
        </w:rPr>
        <w:t>;</w:t>
      </w:r>
      <w:r w:rsidR="00342F37" w:rsidRPr="006540F7">
        <w:rPr>
          <w:i/>
        </w:rPr>
        <w:t xml:space="preserve"> </w:t>
      </w:r>
      <w:r w:rsidR="00B95D16">
        <w:rPr>
          <w:i/>
        </w:rPr>
        <w:fldChar w:fldCharType="begin"/>
      </w:r>
      <w:r w:rsidR="00B95D16">
        <w:rPr>
          <w:i/>
        </w:rPr>
        <w:instrText xml:space="preserve"> ADDIN EN.CITE &lt;EndNote&gt;&lt;Cite&gt;&lt;Author&gt;Frederick&lt;/Author&gt;&lt;Year&gt;2005&lt;/Year&gt;&lt;RecNum&gt;246667&lt;/RecNum&gt;&lt;DisplayText&gt;(Frederick, 2005)&lt;/DisplayText&gt;&lt;record&gt;&lt;rec-number&gt;246667&lt;/rec-number&gt;&lt;foreign-keys&gt;&lt;key app="EN" db-id="wf2e9ez5usedrqevawax09t1p0d0x5rexffv" timestamp="1412144747"&gt;246667&lt;/key&gt;&lt;key app="ENWeb" db-id=""&gt;0&lt;/key&gt;&lt;/foreign-keys&gt;&lt;ref-type name="Journal Article"&gt;17&lt;/ref-type&gt;&lt;contributors&gt;&lt;authors&gt;&lt;author&gt;Frederick, S.&lt;/author&gt;&lt;/authors&gt;&lt;/contributors&gt;&lt;titles&gt;&lt;title&gt;Cognitive reflection and decision making&lt;/title&gt;&lt;secondary-title&gt;Journal of Economic Perspectives&lt;/secondary-title&gt;&lt;/titles&gt;&lt;periodical&gt;&lt;full-title&gt;Journal of Economic Perspectives&lt;/full-title&gt;&lt;/periodical&gt;&lt;pages&gt;25-42&lt;/pages&gt;&lt;volume&gt;19&lt;/volume&gt;&lt;number&gt;4&lt;/number&gt;&lt;dates&gt;&lt;year&gt;2005&lt;/year&gt;&lt;/dates&gt;&lt;urls&gt;&lt;/urls&gt;&lt;electronic-resource-num&gt;10.1257/089533005775196732 &lt;/electronic-resource-num&gt;&lt;/record&gt;&lt;/Cite&gt;&lt;/EndNote&gt;</w:instrText>
      </w:r>
      <w:r w:rsidR="00B95D16">
        <w:rPr>
          <w:i/>
        </w:rPr>
        <w:fldChar w:fldCharType="separate"/>
      </w:r>
      <w:r w:rsidR="00B95D16">
        <w:rPr>
          <w:i/>
          <w:noProof/>
        </w:rPr>
        <w:t>Frederick, 2005)</w:t>
      </w:r>
      <w:r w:rsidR="00B95D16">
        <w:rPr>
          <w:i/>
        </w:rPr>
        <w:fldChar w:fldCharType="end"/>
      </w:r>
      <w:r w:rsidR="00342F37" w:rsidRPr="006540F7">
        <w:rPr>
          <w:i/>
        </w:rPr>
        <w:t xml:space="preserve">. </w:t>
      </w:r>
    </w:p>
    <w:p w14:paraId="09A7BC22" w14:textId="226888DD" w:rsidR="00033844" w:rsidRDefault="002B77E3" w:rsidP="0025799B">
      <w:pPr>
        <w:spacing w:line="480" w:lineRule="auto"/>
      </w:pPr>
      <w:r>
        <w:t xml:space="preserve">The CRT3 consists of simple </w:t>
      </w:r>
      <w:r w:rsidR="00B516A0">
        <w:t>mathematic</w:t>
      </w:r>
      <w:r>
        <w:t>al</w:t>
      </w:r>
      <w:r w:rsidR="00B516A0">
        <w:t xml:space="preserve"> problems</w:t>
      </w:r>
      <w:r w:rsidR="00312EB2">
        <w:t>, including the bat and ball problem,</w:t>
      </w:r>
      <w:r w:rsidR="00B516A0">
        <w:t xml:space="preserve"> that </w:t>
      </w:r>
      <w:r w:rsidR="0044450A">
        <w:t>generate intuitive</w:t>
      </w:r>
      <w:r w:rsidR="00A22296">
        <w:t>ly appealing</w:t>
      </w:r>
      <w:r w:rsidR="0044450A">
        <w:t xml:space="preserve"> but</w:t>
      </w:r>
      <w:r w:rsidR="00B516A0">
        <w:t xml:space="preserve"> misleading conclusions</w:t>
      </w:r>
      <w:r w:rsidR="00531C5E">
        <w:t xml:space="preserve">. </w:t>
      </w:r>
      <w:r w:rsidR="00EF2847">
        <w:t>Correct responses</w:t>
      </w:r>
      <w:r w:rsidR="00FC4A6E">
        <w:t xml:space="preserve"> w</w:t>
      </w:r>
      <w:r w:rsidR="008A10BC">
        <w:t>ere summed to create a</w:t>
      </w:r>
      <w:r w:rsidR="00FC4A6E">
        <w:t xml:space="preserve"> CRT3 score. </w:t>
      </w:r>
    </w:p>
    <w:p w14:paraId="02E90AA5" w14:textId="77777777" w:rsidR="00033844" w:rsidRDefault="00033844" w:rsidP="0025799B">
      <w:pPr>
        <w:spacing w:line="480" w:lineRule="auto"/>
      </w:pPr>
    </w:p>
    <w:p w14:paraId="320799DA" w14:textId="010EC9E5" w:rsidR="006540F7" w:rsidRPr="006540F7" w:rsidRDefault="006540F7" w:rsidP="0025799B">
      <w:pPr>
        <w:spacing w:line="480" w:lineRule="auto"/>
        <w:rPr>
          <w:i/>
        </w:rPr>
      </w:pPr>
      <w:r w:rsidRPr="006540F7">
        <w:rPr>
          <w:i/>
        </w:rPr>
        <w:t>T</w:t>
      </w:r>
      <w:r w:rsidR="00347F93" w:rsidRPr="006540F7">
        <w:rPr>
          <w:i/>
        </w:rPr>
        <w:t>he</w:t>
      </w:r>
      <w:r w:rsidR="00F61965" w:rsidRPr="006540F7">
        <w:rPr>
          <w:i/>
        </w:rPr>
        <w:t xml:space="preserve"> 4</w:t>
      </w:r>
      <w:r w:rsidR="00342F37" w:rsidRPr="006540F7">
        <w:rPr>
          <w:i/>
        </w:rPr>
        <w:t>-item Cognitive Reflection Test</w:t>
      </w:r>
      <w:r w:rsidR="005A452B" w:rsidRPr="006540F7">
        <w:rPr>
          <w:i/>
        </w:rPr>
        <w:t xml:space="preserve"> </w:t>
      </w:r>
      <w:r w:rsidR="00342F37" w:rsidRPr="006540F7">
        <w:rPr>
          <w:i/>
        </w:rPr>
        <w:t>(</w:t>
      </w:r>
      <w:r w:rsidR="00426B8D" w:rsidRPr="006540F7">
        <w:rPr>
          <w:i/>
        </w:rPr>
        <w:t>CRT</w:t>
      </w:r>
      <w:r w:rsidR="005A452B" w:rsidRPr="006540F7">
        <w:rPr>
          <w:i/>
        </w:rPr>
        <w:t>4</w:t>
      </w:r>
      <w:r w:rsidR="007E51A9" w:rsidRPr="006540F7">
        <w:rPr>
          <w:i/>
        </w:rPr>
        <w:t>;</w:t>
      </w:r>
      <w:r w:rsidR="005A452B" w:rsidRPr="006540F7">
        <w:rPr>
          <w:i/>
        </w:rPr>
        <w:t xml:space="preserve"> </w:t>
      </w:r>
      <w:r w:rsidR="00B95D16">
        <w:rPr>
          <w:i/>
        </w:rPr>
        <w:fldChar w:fldCharType="begin"/>
      </w:r>
      <w:r w:rsidR="00B95D16">
        <w:rPr>
          <w:i/>
        </w:rPr>
        <w:instrText xml:space="preserve"> ADDIN EN.CITE &lt;EndNote&gt;&lt;Cite&gt;&lt;Author&gt;Toplak&lt;/Author&gt;&lt;Year&gt;2013&lt;/Year&gt;&lt;RecNum&gt;3742&lt;/RecNum&gt;&lt;DisplayText&gt;(Toplak et al., 2013)&lt;/DisplayText&gt;&lt;record&gt;&lt;rec-number&gt;3742&lt;/rec-number&gt;&lt;foreign-keys&gt;&lt;key app="EN" db-id="wf2e9ez5usedrqevawax09t1p0d0x5rexffv" timestamp="1394059096"&gt;3742&lt;/key&gt;&lt;/foreign-keys&gt;&lt;ref-type name="Journal Article"&gt;17&lt;/ref-type&gt;&lt;contributors&gt;&lt;authors&gt;&lt;author&gt;Toplak, M. E.&lt;/author&gt;&lt;author&gt;West, R. F.&lt;/author&gt;&lt;author&gt;Stanovich, K. E.&lt;/author&gt;&lt;/authors&gt;&lt;/contributors&gt;&lt;titles&gt;&lt;title&gt;Assessing miserly information processing: An expansion of the Cognitive Reflection Test&lt;/title&gt;&lt;secondary-title&gt;Thinking &amp;amp; Reasoning&lt;/secondary-title&gt;&lt;short-title&gt;Assessing miserly information processing&lt;/short-title&gt;&lt;/titles&gt;&lt;periodical&gt;&lt;full-title&gt;Thinking &amp;amp; Reasoning&lt;/full-title&gt;&lt;/periodical&gt;&lt;pages&gt;147-168&lt;/pages&gt;&lt;volume&gt;20&lt;/volume&gt;&lt;number&gt;2&lt;/number&gt;&lt;dates&gt;&lt;year&gt;2013&lt;/year&gt;&lt;pub-dates&gt;&lt;date&gt;2013/10/28/&lt;/date&gt;&lt;/pub-dates&gt;&lt;/dates&gt;&lt;isbn&gt;1354-6783, 1464-0708&lt;/isbn&gt;&lt;urls&gt;&lt;related-urls&gt;&lt;url&gt;http://www.tandfonline.com/doi/abs/10.1080/13546783.2013.844729&lt;/url&gt;&lt;url&gt;http://www.tandfonline.com/doi/pdf/10.1080/13546783.2013.844729&lt;/url&gt;&lt;/related-urls&gt;&lt;/urls&gt;&lt;electronic-resource-num&gt;10.1080/13546783.2013.844729&lt;/electronic-resource-num&gt;&lt;remote-database-provider&gt;CrossRef&lt;/remote-database-provider&gt;&lt;access-date&gt;2013/12/09/06:38:58&lt;/access-date&gt;&lt;/record&gt;&lt;/Cite&gt;&lt;/EndNote&gt;</w:instrText>
      </w:r>
      <w:r w:rsidR="00B95D16">
        <w:rPr>
          <w:i/>
        </w:rPr>
        <w:fldChar w:fldCharType="separate"/>
      </w:r>
      <w:r w:rsidR="00B95D16">
        <w:rPr>
          <w:i/>
          <w:noProof/>
        </w:rPr>
        <w:t>Toplak et al., 2013)</w:t>
      </w:r>
      <w:r w:rsidR="00B95D16">
        <w:rPr>
          <w:i/>
        </w:rPr>
        <w:fldChar w:fldCharType="end"/>
      </w:r>
      <w:r w:rsidR="00342F37" w:rsidRPr="006540F7">
        <w:rPr>
          <w:i/>
        </w:rPr>
        <w:t xml:space="preserve">. </w:t>
      </w:r>
    </w:p>
    <w:p w14:paraId="414A0873" w14:textId="21A19D0E" w:rsidR="00033844" w:rsidRDefault="0038655F" w:rsidP="0025799B">
      <w:pPr>
        <w:spacing w:line="480" w:lineRule="auto"/>
      </w:pPr>
      <w:r>
        <w:t>Like the C</w:t>
      </w:r>
      <w:r w:rsidR="002B77E3">
        <w:t xml:space="preserve">RT3, the CRT4 consists of simple </w:t>
      </w:r>
      <w:r>
        <w:t>mathematic</w:t>
      </w:r>
      <w:r w:rsidR="002B77E3">
        <w:t>al</w:t>
      </w:r>
      <w:r>
        <w:t xml:space="preserve"> problems that generate </w:t>
      </w:r>
      <w:r w:rsidR="00F838CF">
        <w:t>intuitively appealing but</w:t>
      </w:r>
      <w:r>
        <w:t xml:space="preserve"> misleading conclusions. Howe</w:t>
      </w:r>
      <w:r w:rsidR="00A43F60">
        <w:t>ver, the CRT4 has an important advantage</w:t>
      </w:r>
      <w:r w:rsidR="00233A02">
        <w:t xml:space="preserve">: </w:t>
      </w:r>
      <w:r w:rsidR="00C47225">
        <w:t>the CRT3 is very difficult</w:t>
      </w:r>
      <w:r w:rsidR="00EB7666">
        <w:t>, with</w:t>
      </w:r>
      <w:r>
        <w:t xml:space="preserve"> students at elite universities frequently providing incorrect responses </w:t>
      </w:r>
      <w:r w:rsidR="00B95D16">
        <w:fldChar w:fldCharType="begin"/>
      </w:r>
      <w:r w:rsidR="00B95D16">
        <w:instrText xml:space="preserve"> ADDIN EN.CITE &lt;EndNote&gt;&lt;Cite&gt;&lt;Author&gt;Frederick&lt;/Author&gt;&lt;Year&gt;2005&lt;/Year&gt;&lt;RecNum&gt;246667&lt;/RecNum&gt;&lt;DisplayText&gt;(Frederick, 2005)&lt;/DisplayText&gt;&lt;record&gt;&lt;rec-number&gt;246667&lt;/rec-number&gt;&lt;foreign-keys&gt;&lt;key app="EN" db-id="wf2e9ez5usedrqevawax09t1p0d0x5rexffv" timestamp="1412144747"&gt;246667&lt;/key&gt;&lt;key app="ENWeb" db-id=""&gt;0&lt;/key&gt;&lt;/foreign-keys&gt;&lt;ref-type name="Journal Article"&gt;17&lt;/ref-type&gt;&lt;contributors&gt;&lt;authors&gt;&lt;author&gt;Frederick, S.&lt;/author&gt;&lt;/authors&gt;&lt;/contributors&gt;&lt;titles&gt;&lt;title&gt;Cognitive reflection and decision making&lt;/title&gt;&lt;secondary-title&gt;Journal of Economic Perspectives&lt;/secondary-title&gt;&lt;/titles&gt;&lt;periodical&gt;&lt;full-title&gt;Journal of Economic Perspectives&lt;/full-title&gt;&lt;/periodical&gt;&lt;pages&gt;25-42&lt;/pages&gt;&lt;volume&gt;19&lt;/volume&gt;&lt;number&gt;4&lt;/number&gt;&lt;dates&gt;&lt;year&gt;2005&lt;/year&gt;&lt;/dates&gt;&lt;urls&gt;&lt;/urls&gt;&lt;electronic-resource-num&gt;10.1257/089533005775196732 &lt;/electronic-resource-num&gt;&lt;/record&gt;&lt;/Cite&gt;&lt;/EndNote&gt;</w:instrText>
      </w:r>
      <w:r w:rsidR="00B95D16">
        <w:fldChar w:fldCharType="separate"/>
      </w:r>
      <w:r w:rsidR="00B95D16">
        <w:rPr>
          <w:noProof/>
        </w:rPr>
        <w:t>(Frederick, 2005)</w:t>
      </w:r>
      <w:r w:rsidR="00B95D16">
        <w:fldChar w:fldCharType="end"/>
      </w:r>
      <w:r>
        <w:t>, which suggests</w:t>
      </w:r>
      <w:r w:rsidR="00EB7666">
        <w:t xml:space="preserve"> that a floor effect might be evident in</w:t>
      </w:r>
      <w:r w:rsidR="00BE67A8">
        <w:t xml:space="preserve"> many populations. The</w:t>
      </w:r>
      <w:r w:rsidR="004A5730">
        <w:t xml:space="preserve"> CRT4 is</w:t>
      </w:r>
      <w:r w:rsidR="00BE67A8">
        <w:t xml:space="preserve"> considerably easier</w:t>
      </w:r>
      <w:r w:rsidR="00EB7666">
        <w:t xml:space="preserve"> </w:t>
      </w:r>
      <w:r w:rsidR="00B95D16">
        <w:fldChar w:fldCharType="begin"/>
      </w:r>
      <w:r w:rsidR="00B95D16">
        <w:instrText xml:space="preserve"> ADDIN EN.CITE &lt;EndNote&gt;&lt;Cite&gt;&lt;Author&gt;Toplak&lt;/Author&gt;&lt;Year&gt;2013&lt;/Year&gt;&lt;RecNum&gt;3742&lt;/RecNum&gt;&lt;DisplayText&gt;(Toplak et al., 2013)&lt;/DisplayText&gt;&lt;record&gt;&lt;rec-number&gt;3742&lt;/rec-number&gt;&lt;foreign-keys&gt;&lt;key app="EN" db-id="wf2e9ez5usedrqevawax09t1p0d0x5rexffv" timestamp="1394059096"&gt;3742&lt;/key&gt;&lt;/foreign-keys&gt;&lt;ref-type name="Journal Article"&gt;17&lt;/ref-type&gt;&lt;contributors&gt;&lt;authors&gt;&lt;author&gt;Toplak, M. E.&lt;/author&gt;&lt;author&gt;West, R. F.&lt;/author&gt;&lt;author&gt;Stanovich, K. E.&lt;/author&gt;&lt;/authors&gt;&lt;/contributors&gt;&lt;titles&gt;&lt;title&gt;Assessing miserly information processing: An expansion of the Cognitive Reflection Test&lt;/title&gt;&lt;secondary-title&gt;Thinking &amp;amp; Reasoning&lt;/secondary-title&gt;&lt;short-title&gt;Assessing miserly information processing&lt;/short-title&gt;&lt;/titles&gt;&lt;periodical&gt;&lt;full-title&gt;Thinking &amp;amp; Reasoning&lt;/full-title&gt;&lt;/periodical&gt;&lt;pages&gt;147-168&lt;/pages&gt;&lt;volume&gt;20&lt;/volume&gt;&lt;number&gt;2&lt;/number&gt;&lt;dates&gt;&lt;year&gt;2013&lt;/year&gt;&lt;pub-dates&gt;&lt;date&gt;2013/10/28/&lt;/date&gt;&lt;/pub-dates&gt;&lt;/dates&gt;&lt;isbn&gt;1354-6783, 1464-0708&lt;/isbn&gt;&lt;urls&gt;&lt;related-urls&gt;&lt;url&gt;http://www.tandfonline.com/doi/abs/10.1080/13546783.2013.844729&lt;/url&gt;&lt;url&gt;http://www.tandfonline.com/doi/pdf/10.1080/13546783.2013.844729&lt;/url&gt;&lt;/related-urls&gt;&lt;/urls&gt;&lt;electronic-resource-num&gt;10.1080/13546783.2013.844729&lt;/electronic-resource-num&gt;&lt;remote-database-provider&gt;CrossRef&lt;/remote-database-provider&gt;&lt;access-date&gt;2013/12/09/06:38:58&lt;/access-date&gt;&lt;/record&gt;&lt;/Cite&gt;&lt;/EndNote&gt;</w:instrText>
      </w:r>
      <w:r w:rsidR="00B95D16">
        <w:fldChar w:fldCharType="separate"/>
      </w:r>
      <w:r w:rsidR="00B95D16">
        <w:rPr>
          <w:noProof/>
        </w:rPr>
        <w:t>(Toplak et al., 2013)</w:t>
      </w:r>
      <w:r w:rsidR="00B95D16">
        <w:fldChar w:fldCharType="end"/>
      </w:r>
      <w:r w:rsidR="00C47225">
        <w:t xml:space="preserve">. </w:t>
      </w:r>
      <w:r w:rsidR="00EF2847">
        <w:t>Correct responses were</w:t>
      </w:r>
      <w:r w:rsidR="008A10BC">
        <w:t xml:space="preserve"> summed to create a</w:t>
      </w:r>
      <w:r w:rsidR="00FC4A6E">
        <w:t xml:space="preserve"> CRT4 score. </w:t>
      </w:r>
    </w:p>
    <w:p w14:paraId="5032F992" w14:textId="77777777" w:rsidR="00033844" w:rsidRDefault="00033844" w:rsidP="0025799B">
      <w:pPr>
        <w:spacing w:line="480" w:lineRule="auto"/>
      </w:pPr>
    </w:p>
    <w:p w14:paraId="2154C9B8" w14:textId="0FB401C5" w:rsidR="006540F7" w:rsidRPr="006540F7" w:rsidRDefault="0046344B" w:rsidP="0025799B">
      <w:pPr>
        <w:spacing w:line="480" w:lineRule="auto"/>
        <w:rPr>
          <w:i/>
        </w:rPr>
      </w:pPr>
      <w:r>
        <w:rPr>
          <w:i/>
        </w:rPr>
        <w:t>The</w:t>
      </w:r>
      <w:r w:rsidR="00851274" w:rsidRPr="006540F7">
        <w:rPr>
          <w:i/>
        </w:rPr>
        <w:t xml:space="preserve"> </w:t>
      </w:r>
      <w:r w:rsidR="005A2E45" w:rsidRPr="006540F7">
        <w:rPr>
          <w:i/>
        </w:rPr>
        <w:t>15-item</w:t>
      </w:r>
      <w:r w:rsidR="00EF0E2E" w:rsidRPr="006540F7">
        <w:rPr>
          <w:i/>
        </w:rPr>
        <w:t xml:space="preserve"> </w:t>
      </w:r>
      <w:r w:rsidR="008A10BC" w:rsidRPr="006540F7">
        <w:rPr>
          <w:i/>
        </w:rPr>
        <w:t>“</w:t>
      </w:r>
      <w:r w:rsidR="004440E8" w:rsidRPr="006540F7">
        <w:rPr>
          <w:i/>
        </w:rPr>
        <w:t>heuristics and biases</w:t>
      </w:r>
      <w:r w:rsidR="008A10BC" w:rsidRPr="006540F7">
        <w:rPr>
          <w:i/>
        </w:rPr>
        <w:t>”</w:t>
      </w:r>
      <w:r w:rsidR="004440E8" w:rsidRPr="006540F7">
        <w:rPr>
          <w:i/>
        </w:rPr>
        <w:t xml:space="preserve"> </w:t>
      </w:r>
      <w:r w:rsidR="005E2C6B" w:rsidRPr="006540F7">
        <w:rPr>
          <w:i/>
        </w:rPr>
        <w:t>battery</w:t>
      </w:r>
      <w:r w:rsidR="003C5A7D" w:rsidRPr="006540F7">
        <w:rPr>
          <w:i/>
        </w:rPr>
        <w:t xml:space="preserve"> </w:t>
      </w:r>
      <w:r w:rsidR="00B95D16">
        <w:rPr>
          <w:i/>
        </w:rPr>
        <w:fldChar w:fldCharType="begin"/>
      </w:r>
      <w:r w:rsidR="00B95D16">
        <w:rPr>
          <w:i/>
        </w:rPr>
        <w:instrText xml:space="preserve"> ADDIN EN.CITE &lt;EndNote&gt;&lt;Cite&gt;&lt;Author&gt;Toplak&lt;/Author&gt;&lt;Year&gt;2011&lt;/Year&gt;&lt;RecNum&gt;3036&lt;/RecNum&gt;&lt;DisplayText&gt;(Toplak et al., 2011)&lt;/DisplayText&gt;&lt;record&gt;&lt;rec-number&gt;3036&lt;/rec-number&gt;&lt;foreign-keys&gt;&lt;key app="EN" db-id="wf2e9ez5usedrqevawax09t1p0d0x5rexffv" timestamp="1394059095"&gt;3036&lt;/key&gt;&lt;/foreign-keys&gt;&lt;ref-type name="Journal Article"&gt;17&lt;/ref-type&gt;&lt;contributors&gt;&lt;authors&gt;&lt;author&gt;Toplak, M. E.&lt;/author&gt;&lt;author&gt;West, R. F.&lt;/author&gt;&lt;author&gt;Stanovich, K. E.&lt;/author&gt;&lt;/authors&gt;&lt;/contributors&gt;&lt;titles&gt;&lt;title&gt;The Cognitive Reflection Test as a predictor of performance on heuristics-and-biases tasks&lt;/title&gt;&lt;secondary-title&gt;Memory &amp;amp; Cognition&lt;/secondary-title&gt;&lt;/titles&gt;&lt;periodical&gt;&lt;full-title&gt;Memory &amp;amp; Cognition&lt;/full-title&gt;&lt;/periodical&gt;&lt;pages&gt;1275-1289&lt;/pages&gt;&lt;volume&gt;39&lt;/volume&gt;&lt;number&gt;7&lt;/number&gt;&lt;dates&gt;&lt;year&gt;2011&lt;/year&gt;&lt;pub-dates&gt;&lt;date&gt;2011/05/04/&lt;/date&gt;&lt;/pub-dates&gt;&lt;/dates&gt;&lt;isbn&gt;0090-502X, 1532-5946&lt;/isbn&gt;&lt;urls&gt;&lt;related-urls&gt;&lt;url&gt;http://www.springerlink.com/index/10.3758/s13421-011-0104-1&lt;/url&gt;&lt;url&gt;http://download.springer.com/static/pdf/222/art%253A10.3758%252Fs13421-011-0104-1.pdf?auth66=1394232089_a7af02f134731c75a5e4eae2946ba7a9&amp;amp;ext=.pdf&lt;/url&gt;&lt;/related-urls&gt;&lt;/urls&gt;&lt;electronic-resource-num&gt;10.3758/s13421-011-0104-1&lt;/electronic-resource-num&gt;&lt;remote-database-provider&gt;CrossRef&lt;/remote-database-provider&gt;&lt;access-date&gt;2012/05/04/04:09:06&lt;/access-date&gt;&lt;/record&gt;&lt;/Cite&gt;&lt;/EndNote&gt;</w:instrText>
      </w:r>
      <w:r w:rsidR="00B95D16">
        <w:rPr>
          <w:i/>
        </w:rPr>
        <w:fldChar w:fldCharType="separate"/>
      </w:r>
      <w:r w:rsidR="00B95D16">
        <w:rPr>
          <w:i/>
          <w:noProof/>
        </w:rPr>
        <w:t>(Toplak et al., 2011)</w:t>
      </w:r>
      <w:r w:rsidR="00B95D16">
        <w:rPr>
          <w:i/>
        </w:rPr>
        <w:fldChar w:fldCharType="end"/>
      </w:r>
      <w:r w:rsidR="00851274" w:rsidRPr="006540F7">
        <w:rPr>
          <w:i/>
        </w:rPr>
        <w:t xml:space="preserve">. </w:t>
      </w:r>
    </w:p>
    <w:p w14:paraId="5143CFA1" w14:textId="01CA6FC0" w:rsidR="00BC5AF5" w:rsidRDefault="005E2C6B" w:rsidP="0025799B">
      <w:pPr>
        <w:spacing w:line="480" w:lineRule="auto"/>
      </w:pPr>
      <w:r>
        <w:t>This battery</w:t>
      </w:r>
      <w:r w:rsidR="00BE67A8">
        <w:t xml:space="preserve"> was designed</w:t>
      </w:r>
      <w:r w:rsidR="00CD0856">
        <w:t xml:space="preserve"> to </w:t>
      </w:r>
      <w:r w:rsidR="009238B6">
        <w:t>explore</w:t>
      </w:r>
      <w:r w:rsidR="008F641C">
        <w:t xml:space="preserve"> important aspects of rational thought. </w:t>
      </w:r>
      <w:r w:rsidR="00BC5AF5">
        <w:t>For example,</w:t>
      </w:r>
      <w:r w:rsidR="002B77E3">
        <w:t xml:space="preserve"> </w:t>
      </w:r>
      <w:r w:rsidR="00BE67A8">
        <w:t xml:space="preserve">“When playing slot machines, people win approximately 1 in every 10 times. Julie, however, has just won on her first three plays. What are her chances (out of 10) of winning the next time she plays?” </w:t>
      </w:r>
      <w:r w:rsidR="003C5A7D">
        <w:t>Correct responses</w:t>
      </w:r>
      <w:r w:rsidR="00FC4A6E">
        <w:t xml:space="preserve"> were s</w:t>
      </w:r>
      <w:r w:rsidR="008A10BC">
        <w:t xml:space="preserve">ummed to create a </w:t>
      </w:r>
      <w:r w:rsidR="00531C5E">
        <w:t>heuristics and biases</w:t>
      </w:r>
      <w:r w:rsidR="008A10BC">
        <w:t xml:space="preserve"> </w:t>
      </w:r>
      <w:r w:rsidR="00FC4A6E">
        <w:t xml:space="preserve">score. </w:t>
      </w:r>
    </w:p>
    <w:p w14:paraId="6EA648C6" w14:textId="77777777" w:rsidR="000E2CF5" w:rsidRDefault="000E2CF5" w:rsidP="0025799B">
      <w:pPr>
        <w:spacing w:line="480" w:lineRule="auto"/>
      </w:pPr>
    </w:p>
    <w:p w14:paraId="1733E7CE" w14:textId="09FB7C67" w:rsidR="006540F7" w:rsidRPr="006540F7" w:rsidRDefault="0046344B" w:rsidP="0025799B">
      <w:pPr>
        <w:spacing w:line="480" w:lineRule="auto"/>
        <w:rPr>
          <w:i/>
        </w:rPr>
      </w:pPr>
      <w:r>
        <w:rPr>
          <w:i/>
        </w:rPr>
        <w:t>The</w:t>
      </w:r>
      <w:r w:rsidR="00F61965" w:rsidRPr="006540F7">
        <w:rPr>
          <w:i/>
        </w:rPr>
        <w:t xml:space="preserve"> 8</w:t>
      </w:r>
      <w:r w:rsidR="008A10BC" w:rsidRPr="006540F7">
        <w:rPr>
          <w:i/>
        </w:rPr>
        <w:t>-item</w:t>
      </w:r>
      <w:r w:rsidR="00851274" w:rsidRPr="006540F7">
        <w:rPr>
          <w:i/>
        </w:rPr>
        <w:t xml:space="preserve"> </w:t>
      </w:r>
      <w:r w:rsidR="008A10BC" w:rsidRPr="006540F7">
        <w:rPr>
          <w:i/>
        </w:rPr>
        <w:t>syllogistic reasoning test</w:t>
      </w:r>
      <w:r w:rsidR="003C5A7D" w:rsidRPr="006540F7">
        <w:rPr>
          <w:i/>
        </w:rPr>
        <w:t xml:space="preserve"> </w:t>
      </w:r>
      <w:r w:rsidR="00B95D16">
        <w:rPr>
          <w:i/>
        </w:rPr>
        <w:fldChar w:fldCharType="begin"/>
      </w:r>
      <w:r w:rsidR="00B95D16">
        <w:rPr>
          <w:i/>
        </w:rPr>
        <w:instrText xml:space="preserve"> ADDIN EN.CITE &lt;EndNote&gt;&lt;Cite&gt;&lt;Author&gt;De Neys&lt;/Author&gt;&lt;Year&gt;2009&lt;/Year&gt;&lt;RecNum&gt;4017&lt;/RecNum&gt;&lt;DisplayText&gt;(De Neys &amp;amp; Franssens, 2009)&lt;/DisplayText&gt;&lt;record&gt;&lt;rec-number&gt;4017&lt;/rec-number&gt;&lt;foreign-keys&gt;&lt;key app="EN" db-id="wf2e9ez5usedrqevawax09t1p0d0x5rexffv" timestamp="1394059097"&gt;4017&lt;/key&gt;&lt;/foreign-keys&gt;&lt;ref-type name="Journal Article"&gt;17&lt;/ref-type&gt;&lt;contributors&gt;&lt;authors&gt;&lt;author&gt;De Neys, W.&lt;/author&gt;&lt;author&gt;Franssens, S.&lt;/author&gt;&lt;/authors&gt;&lt;/contributors&gt;&lt;titles&gt;&lt;title&gt;Belief inhibition during thinking: Not always winning but at least taking part&lt;/title&gt;&lt;secondary-title&gt;Cognition&lt;/secondary-title&gt;&lt;short-title&gt;Belief inhibition during thinking&lt;/short-title&gt;&lt;/titles&gt;&lt;periodical&gt;&lt;full-title&gt;Cognition&lt;/full-title&gt;&lt;/periodical&gt;&lt;pages&gt;45-61&lt;/pages&gt;&lt;volume&gt;113&lt;/volume&gt;&lt;number&gt;1&lt;/number&gt;&lt;dates&gt;&lt;year&gt;2009&lt;/year&gt;&lt;pub-dates&gt;&lt;date&gt;2009/10//&lt;/date&gt;&lt;/pub-dates&gt;&lt;/dates&gt;&lt;isbn&gt;00100277&lt;/isbn&gt;&lt;urls&gt;&lt;related-urls&gt;&lt;url&gt;http://linkinghub.elsevier.com/retrieve/pii/S0010027709001681&lt;/url&gt;&lt;url&gt;http://ac.els-cdn.com/S0010027709001681/1-s2.0-S0010027709001681-main.pdf?_tid=01752e32-a4d6-11e3-8698-00000aacb361&amp;amp;acdnat=1394072660_2a864e1bd84cab1ccea9c345f5454f3b&lt;/url&gt;&lt;/related-urls&gt;&lt;/urls&gt;&lt;electronic-resource-num&gt;10.1016/j.cognition.2009.07.009&lt;/electronic-resource-num&gt;&lt;remote-database-provider&gt;CrossRef&lt;/remote-database-provider&gt;&lt;access-date&gt;2013/10/25/20:28:13&lt;/access-date&gt;&lt;/record&gt;&lt;/Cite&gt;&lt;/EndNote&gt;</w:instrText>
      </w:r>
      <w:r w:rsidR="00B95D16">
        <w:rPr>
          <w:i/>
        </w:rPr>
        <w:fldChar w:fldCharType="separate"/>
      </w:r>
      <w:r w:rsidR="00B95D16">
        <w:rPr>
          <w:i/>
          <w:noProof/>
        </w:rPr>
        <w:t>(De Neys &amp; Franssens, 2009)</w:t>
      </w:r>
      <w:r w:rsidR="00B95D16">
        <w:rPr>
          <w:i/>
        </w:rPr>
        <w:fldChar w:fldCharType="end"/>
      </w:r>
      <w:r w:rsidR="00217C0B" w:rsidRPr="006540F7">
        <w:rPr>
          <w:i/>
        </w:rPr>
        <w:t>.</w:t>
      </w:r>
      <w:r w:rsidR="008F641C" w:rsidRPr="006540F7">
        <w:rPr>
          <w:i/>
        </w:rPr>
        <w:t xml:space="preserve"> </w:t>
      </w:r>
    </w:p>
    <w:p w14:paraId="3AE1B12C" w14:textId="1C7F2568" w:rsidR="00AE2132" w:rsidRPr="00F453AB" w:rsidRDefault="00531C5E" w:rsidP="0025799B">
      <w:pPr>
        <w:spacing w:line="480" w:lineRule="auto"/>
        <w:rPr>
          <w:i/>
        </w:rPr>
      </w:pPr>
      <w:r>
        <w:t xml:space="preserve">Four </w:t>
      </w:r>
      <w:r w:rsidR="003C5A7D">
        <w:t>items</w:t>
      </w:r>
      <w:r w:rsidR="00FC4A6E">
        <w:t xml:space="preserve"> </w:t>
      </w:r>
      <w:r w:rsidR="00C046E6">
        <w:t>are</w:t>
      </w:r>
      <w:r w:rsidR="00F50380">
        <w:t xml:space="preserve"> “conflict syllogisms</w:t>
      </w:r>
      <w:r w:rsidR="003C5A7D">
        <w:t xml:space="preserve">” that </w:t>
      </w:r>
      <w:r w:rsidR="00C046E6">
        <w:t>have</w:t>
      </w:r>
      <w:r w:rsidR="00FC4A6E">
        <w:t xml:space="preserve"> conclusions in which </w:t>
      </w:r>
      <w:r w:rsidR="003C5A7D">
        <w:t xml:space="preserve">deductive </w:t>
      </w:r>
      <w:r w:rsidR="00FC4A6E">
        <w:t>logic was in conflict with believa</w:t>
      </w:r>
      <w:r w:rsidR="003C5A7D">
        <w:t>bility (two items had</w:t>
      </w:r>
      <w:r w:rsidR="00FC4A6E">
        <w:t xml:space="preserve"> unbelievable-valid </w:t>
      </w:r>
      <w:r w:rsidR="00FC4A6E">
        <w:lastRenderedPageBreak/>
        <w:t>co</w:t>
      </w:r>
      <w:r w:rsidR="003C5A7D">
        <w:t>nclusion</w:t>
      </w:r>
      <w:r w:rsidR="00A5667D">
        <w:t>s</w:t>
      </w:r>
      <w:r w:rsidR="003C5A7D">
        <w:t>, and two items had</w:t>
      </w:r>
      <w:r w:rsidR="00FC4A6E">
        <w:t xml:space="preserve"> believable-invalid concussion</w:t>
      </w:r>
      <w:r>
        <w:t>s); and four items</w:t>
      </w:r>
      <w:r w:rsidR="00C046E6">
        <w:t xml:space="preserve"> are</w:t>
      </w:r>
      <w:r w:rsidR="003C5A7D">
        <w:t xml:space="preserve"> </w:t>
      </w:r>
      <w:r w:rsidR="00F50380">
        <w:t>“non-conflict syllogisms</w:t>
      </w:r>
      <w:r w:rsidR="00C046E6">
        <w:t>” that have</w:t>
      </w:r>
      <w:r w:rsidR="00FC4A6E">
        <w:t xml:space="preserve"> conclusion</w:t>
      </w:r>
      <w:r w:rsidR="003C5A7D">
        <w:t>s in which deductive logic was</w:t>
      </w:r>
      <w:r w:rsidR="00FC4A6E">
        <w:t xml:space="preserve"> consistent with</w:t>
      </w:r>
      <w:r w:rsidR="003C5A7D">
        <w:t xml:space="preserve"> believability (two problems had</w:t>
      </w:r>
      <w:r w:rsidR="00FC4A6E">
        <w:t xml:space="preserve"> unbelievable-invalid con</w:t>
      </w:r>
      <w:r w:rsidR="003C5A7D">
        <w:t>clusions, and two problems had</w:t>
      </w:r>
      <w:r w:rsidR="00FC4A6E">
        <w:t xml:space="preserve"> b</w:t>
      </w:r>
      <w:r w:rsidR="00217C0B">
        <w:t>elievable-valid conclusion</w:t>
      </w:r>
      <w:r w:rsidR="003C5A7D">
        <w:t>s</w:t>
      </w:r>
      <w:r w:rsidR="00217C0B">
        <w:t xml:space="preserve">). </w:t>
      </w:r>
      <w:r w:rsidR="00F50380">
        <w:t>For example</w:t>
      </w:r>
      <w:r w:rsidR="00BE67A8" w:rsidRPr="00BE67A8">
        <w:t>, “Premise 1: All vehicles have wheels. Premise 2: A boat is a vehicle. Conclusion: Therefore, a boat has wheels. Assume that the two premises are true. Does the conclusion follow logic</w:t>
      </w:r>
      <w:r w:rsidR="00F50380">
        <w:t>ally from the two premises?” This is a conflict syllogism</w:t>
      </w:r>
      <w:r w:rsidR="00BE67A8" w:rsidRPr="00BE67A8">
        <w:t xml:space="preserve"> </w:t>
      </w:r>
      <w:r w:rsidR="00F50380">
        <w:t>because the syllogism is</w:t>
      </w:r>
      <w:r w:rsidR="00BE67A8" w:rsidRPr="00BE67A8">
        <w:t xml:space="preserve"> logically valid but has a</w:t>
      </w:r>
      <w:r w:rsidR="008A10BC">
        <w:t>n unbelievable conclusion (</w:t>
      </w:r>
      <w:r w:rsidR="00F50380">
        <w:t xml:space="preserve">typical </w:t>
      </w:r>
      <w:r w:rsidR="00BE67A8" w:rsidRPr="00BE67A8">
        <w:t xml:space="preserve">boats do not have wheels). </w:t>
      </w:r>
      <w:r w:rsidR="00217C0B">
        <w:t>Correct</w:t>
      </w:r>
      <w:r w:rsidR="003C5A7D">
        <w:t xml:space="preserve"> responses to th</w:t>
      </w:r>
      <w:r w:rsidR="00E40840">
        <w:t>e</w:t>
      </w:r>
      <w:r w:rsidR="00752575">
        <w:t xml:space="preserve"> </w:t>
      </w:r>
      <w:r w:rsidR="00BE67A8">
        <w:t>conflict problems</w:t>
      </w:r>
      <w:r w:rsidR="004E6379">
        <w:t xml:space="preserve"> were summed</w:t>
      </w:r>
      <w:r w:rsidR="002C1687">
        <w:t xml:space="preserve"> to </w:t>
      </w:r>
      <w:r>
        <w:t>create a conflict syllogism</w:t>
      </w:r>
      <w:r w:rsidR="00217C0B">
        <w:t xml:space="preserve"> score</w:t>
      </w:r>
      <w:r w:rsidR="00BE67A8">
        <w:t>.</w:t>
      </w:r>
    </w:p>
    <w:p w14:paraId="7F56AF03" w14:textId="77777777" w:rsidR="00037ACF" w:rsidRDefault="00037ACF" w:rsidP="0025799B">
      <w:pPr>
        <w:spacing w:line="480" w:lineRule="auto"/>
      </w:pPr>
    </w:p>
    <w:p w14:paraId="3B85089E" w14:textId="158599B0" w:rsidR="002C1687" w:rsidRDefault="003C5A7D" w:rsidP="0025799B">
      <w:pPr>
        <w:spacing w:line="480" w:lineRule="auto"/>
      </w:pPr>
      <w:r w:rsidRPr="00A60D59">
        <w:t>An</w:t>
      </w:r>
      <w:r w:rsidR="00531C5E" w:rsidRPr="00A60D59">
        <w:t xml:space="preserve"> </w:t>
      </w:r>
      <w:r w:rsidR="00900947" w:rsidRPr="00A60D59">
        <w:t>analytic cognitive style</w:t>
      </w:r>
      <w:r w:rsidR="00023515" w:rsidRPr="00A60D59">
        <w:t xml:space="preserve"> score was calculated</w:t>
      </w:r>
      <w:r w:rsidR="00C046E6" w:rsidRPr="00A60D59">
        <w:t xml:space="preserve"> by summing</w:t>
      </w:r>
      <w:r w:rsidR="00A702F8" w:rsidRPr="00A60D59">
        <w:t xml:space="preserve"> sc</w:t>
      </w:r>
      <w:r w:rsidR="008A10BC" w:rsidRPr="00A60D59">
        <w:t>ores from the CRT3</w:t>
      </w:r>
      <w:r w:rsidR="00531C5E" w:rsidRPr="00A60D59">
        <w:t xml:space="preserve">, </w:t>
      </w:r>
      <w:r w:rsidR="008A10BC" w:rsidRPr="00A60D59">
        <w:t>the CRT4</w:t>
      </w:r>
      <w:r w:rsidR="00900947" w:rsidRPr="00A60D59">
        <w:t>,</w:t>
      </w:r>
      <w:r w:rsidR="00531C5E" w:rsidRPr="00A60D59">
        <w:t xml:space="preserve"> </w:t>
      </w:r>
      <w:r w:rsidR="00A702F8" w:rsidRPr="00A60D59">
        <w:t xml:space="preserve">the </w:t>
      </w:r>
      <w:r w:rsidR="00531C5E" w:rsidRPr="00A60D59">
        <w:t xml:space="preserve">heuristics and biases battery, and </w:t>
      </w:r>
      <w:r w:rsidR="00A702F8" w:rsidRPr="00A60D59">
        <w:t xml:space="preserve">the </w:t>
      </w:r>
      <w:r w:rsidR="00531C5E" w:rsidRPr="00A60D59">
        <w:t>conflict syllogism</w:t>
      </w:r>
      <w:r w:rsidR="00C046E6" w:rsidRPr="00A60D59">
        <w:t>s</w:t>
      </w:r>
      <w:r w:rsidRPr="00A60D59">
        <w:t xml:space="preserve"> </w:t>
      </w:r>
      <w:r w:rsidR="0046344B">
        <w:t xml:space="preserve">from the syllogistic reasoning test </w:t>
      </w:r>
      <w:r w:rsidRPr="00A60D59">
        <w:t>(minimum possible score 0; maximum possible score 26).</w:t>
      </w:r>
      <w:r w:rsidR="002C1687" w:rsidRPr="00A60D59">
        <w:t xml:space="preserve"> </w:t>
      </w:r>
    </w:p>
    <w:p w14:paraId="79A8590E" w14:textId="77777777" w:rsidR="003C5A7D" w:rsidRDefault="003C5A7D" w:rsidP="0025799B">
      <w:pPr>
        <w:spacing w:line="480" w:lineRule="auto"/>
      </w:pPr>
    </w:p>
    <w:p w14:paraId="634C7D48" w14:textId="4165B590" w:rsidR="00024D94" w:rsidRDefault="00024D94" w:rsidP="0025799B">
      <w:pPr>
        <w:spacing w:line="480" w:lineRule="auto"/>
        <w:rPr>
          <w:i/>
        </w:rPr>
      </w:pPr>
      <w:r>
        <w:rPr>
          <w:i/>
        </w:rPr>
        <w:t>Cognitive ability</w:t>
      </w:r>
      <w:r w:rsidR="0046344B">
        <w:rPr>
          <w:i/>
        </w:rPr>
        <w:t xml:space="preserve"> measures</w:t>
      </w:r>
    </w:p>
    <w:p w14:paraId="086F1385" w14:textId="4AD89AEB" w:rsidR="002745BD" w:rsidRDefault="000A0469" w:rsidP="0025799B">
      <w:pPr>
        <w:spacing w:line="480" w:lineRule="auto"/>
      </w:pPr>
      <w:r>
        <w:t>Solving</w:t>
      </w:r>
      <w:r w:rsidR="001A5A9A">
        <w:t xml:space="preserve"> </w:t>
      </w:r>
      <w:r w:rsidR="00162C7A">
        <w:t xml:space="preserve">any </w:t>
      </w:r>
      <w:r w:rsidR="001A5A9A">
        <w:t>reasoning</w:t>
      </w:r>
      <w:r w:rsidR="00162C7A">
        <w:t xml:space="preserve"> task</w:t>
      </w:r>
      <w:r w:rsidR="007771ED">
        <w:t xml:space="preserve"> require</w:t>
      </w:r>
      <w:r w:rsidR="00CD0856">
        <w:t>s</w:t>
      </w:r>
      <w:r w:rsidR="001A5A9A">
        <w:t xml:space="preserve"> </w:t>
      </w:r>
      <w:r w:rsidR="00162C7A">
        <w:t>both</w:t>
      </w:r>
      <w:r w:rsidR="00B12F8E">
        <w:t xml:space="preserve"> </w:t>
      </w:r>
      <w:r w:rsidR="007771ED">
        <w:t>cognitive ability</w:t>
      </w:r>
      <w:r w:rsidR="001A5A9A">
        <w:t xml:space="preserve"> and analytic cognitive style</w:t>
      </w:r>
      <w:r w:rsidR="00162C7A">
        <w:t xml:space="preserve">. Nevertheless, different tasks pose different </w:t>
      </w:r>
      <w:r w:rsidR="00F2556E">
        <w:t xml:space="preserve">cognitive </w:t>
      </w:r>
      <w:r w:rsidR="00162C7A">
        <w:t xml:space="preserve">challenges </w:t>
      </w:r>
      <w:r w:rsidR="00B95D16">
        <w:fldChar w:fldCharType="begin">
          <w:fldData xml:space="preserve">PEVuZE5vdGU+PENpdGU+PEF1dGhvcj5TdGFub3ZpY2g8L0F1dGhvcj48WWVhcj4yMDExPC9ZZWFy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</w:fldData>
        </w:fldChar>
      </w:r>
      <w:r w:rsidR="00B95D16">
        <w:instrText xml:space="preserve"> ADDIN EN.CITE </w:instrText>
      </w:r>
      <w:r w:rsidR="00B95D16">
        <w:fldChar w:fldCharType="begin">
          <w:fldData xml:space="preserve">PEVuZE5vdGU+PENpdGU+PEF1dGhvcj5TdGFub3ZpY2g8L0F1dGhvcj48WWVhcj4yMDExPC9ZZWFy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</w:fldData>
        </w:fldChar>
      </w:r>
      <w:r w:rsidR="00B95D16">
        <w:instrText xml:space="preserve"> ADDIN EN.CITE.DATA </w:instrText>
      </w:r>
      <w:r w:rsidR="00B95D16">
        <w:fldChar w:fldCharType="end"/>
      </w:r>
      <w:r w:rsidR="00B95D16">
        <w:fldChar w:fldCharType="separate"/>
      </w:r>
      <w:r w:rsidR="00B95D16">
        <w:rPr>
          <w:noProof/>
        </w:rPr>
        <w:t>(Stanovich, 2011; Stanovich &amp; West, 2008; Toplak et al., 2011, 2013)</w:t>
      </w:r>
      <w:r w:rsidR="00B95D16">
        <w:fldChar w:fldCharType="end"/>
      </w:r>
      <w:r w:rsidR="007771ED">
        <w:t xml:space="preserve">. </w:t>
      </w:r>
      <w:r w:rsidR="006F7634">
        <w:t>To solve the</w:t>
      </w:r>
      <w:r w:rsidR="001A5A9A">
        <w:t xml:space="preserve"> bat and ball problem</w:t>
      </w:r>
      <w:r w:rsidR="006F7634">
        <w:t>, for example, requires</w:t>
      </w:r>
      <w:r>
        <w:t xml:space="preserve"> </w:t>
      </w:r>
      <w:r w:rsidR="00214D09">
        <w:t xml:space="preserve">not only basic numeracy (i.e. cognitive ability), but also </w:t>
      </w:r>
      <w:r w:rsidR="00162C7A">
        <w:t xml:space="preserve">a high level of </w:t>
      </w:r>
      <w:r w:rsidR="00BB2FF3">
        <w:t xml:space="preserve">analytic processing to inhibit and override </w:t>
      </w:r>
      <w:r w:rsidR="00B47488">
        <w:t>an</w:t>
      </w:r>
      <w:r w:rsidR="00BB2FF3">
        <w:t xml:space="preserve"> intuitive incorrect response</w:t>
      </w:r>
      <w:r w:rsidR="008B039F">
        <w:t xml:space="preserve">. For this reason, we </w:t>
      </w:r>
      <w:r w:rsidR="001B7AF6">
        <w:t>follow earlier research</w:t>
      </w:r>
      <w:r w:rsidR="00221F28">
        <w:t xml:space="preserve"> in </w:t>
      </w:r>
      <w:r w:rsidR="008B039F">
        <w:t>refer</w:t>
      </w:r>
      <w:r w:rsidR="00221F28">
        <w:t>ring</w:t>
      </w:r>
      <w:r w:rsidR="008B039F">
        <w:t xml:space="preserve"> to the bat and ba</w:t>
      </w:r>
      <w:r w:rsidR="00221F28">
        <w:t>ll problem and related problems</w:t>
      </w:r>
      <w:r w:rsidR="008B039F">
        <w:t xml:space="preserve"> as “analytic cognitive style” tasks.</w:t>
      </w:r>
      <w:r w:rsidR="00465B8C">
        <w:t xml:space="preserve"> </w:t>
      </w:r>
      <w:r w:rsidR="006F7634">
        <w:t>By contrast, basic</w:t>
      </w:r>
      <w:r>
        <w:t xml:space="preserve"> numeracy </w:t>
      </w:r>
      <w:r w:rsidR="00504616">
        <w:t xml:space="preserve">problems do not </w:t>
      </w:r>
      <w:r w:rsidR="00504616">
        <w:lastRenderedPageBreak/>
        <w:t>present</w:t>
      </w:r>
      <w:r>
        <w:t xml:space="preserve"> an in</w:t>
      </w:r>
      <w:r w:rsidR="006F7634">
        <w:t>correct intuitive lure, so</w:t>
      </w:r>
      <w:r w:rsidR="002B77E3">
        <w:t xml:space="preserve"> </w:t>
      </w:r>
      <w:r w:rsidR="00417EDF">
        <w:t>basic numeracy alone is sufficient</w:t>
      </w:r>
      <w:r w:rsidR="002B77E3">
        <w:t xml:space="preserve"> to</w:t>
      </w:r>
      <w:r w:rsidR="00B47488">
        <w:t xml:space="preserve"> solve these problems</w:t>
      </w:r>
      <w:r w:rsidR="007B2AA8">
        <w:t xml:space="preserve"> </w:t>
      </w:r>
      <w:r w:rsidR="00B95D16">
        <w:fldChar w:fldCharType="begin"/>
      </w:r>
      <w:r w:rsidR="00B95D16">
        <w:instrText xml:space="preserve"> ADDIN EN.CITE &lt;EndNote&gt;&lt;Cite&gt;&lt;Author&gt;Pennycook&lt;/Author&gt;&lt;Year&gt;2016&lt;/Year&gt;&lt;RecNum&gt;248764&lt;/RecNum&gt;&lt;DisplayText&gt;(Pennycook &amp;amp; Ross, 2016)&lt;/DisplayText&gt;&lt;record&gt;&lt;rec-number&gt;248764&lt;/rec-number&gt;&lt;foreign-keys&gt;&lt;key app="EN" db-id="wf2e9ez5usedrqevawax09t1p0d0x5rexffv" timestamp="1453460131"&gt;248764&lt;/key&gt;&lt;key app="ENWeb" db-id=""&gt;0&lt;/key&gt;&lt;/foreign-keys&gt;&lt;ref-type name="Journal Article"&gt;17&lt;/ref-type&gt;&lt;contributors&gt;&lt;authors&gt;&lt;author&gt;Pennycook, G.&lt;/author&gt;&lt;author&gt;Ross, R. M.&lt;/author&gt;&lt;/authors&gt;&lt;/contributors&gt;&lt;auth-address&gt;Department of Psychology, The Ohio State University Columbus, OH, USA.&lt;/auth-address&gt;&lt;titles&gt;&lt;title&gt;Commentary: Cognitive reflection vs. calculation in decision making&lt;/title&gt;&lt;secondary-title&gt;Frontiers in Psychology&lt;/secondary-title&gt;&lt;/titles&gt;&lt;periodical&gt;&lt;full-title&gt;Frontiers in Psychology&lt;/full-title&gt;&lt;/periodical&gt;&lt;pages&gt;9&lt;/pages&gt;&lt;volume&gt;7&lt;/volume&gt;&lt;keywords&gt;&lt;keyword&gt;Cognitive Reflection Test&lt;/keyword&gt;&lt;keyword&gt;biases&lt;/keyword&gt;&lt;keyword&gt;dual-system theory&lt;/keyword&gt;&lt;keyword&gt;financial outcomes&lt;/keyword&gt;&lt;keyword&gt;individual differences&lt;/keyword&gt;&lt;keyword&gt;numeracy&lt;/keyword&gt;&lt;/keywords&gt;&lt;dates&gt;&lt;year&gt;2016&lt;/year&gt;&lt;/dates&gt;&lt;isbn&gt;1664-1078 (Electronic)&amp;#xD;1664-1078 (Linking)&lt;/isbn&gt;&lt;accession-num&gt;25999877&lt;/accession-num&gt;&lt;urls&gt;&lt;related-urls&gt;&lt;url&gt;http://www.ncbi.nlm.nih.gov/pubmed/25999877&lt;/url&gt;&lt;/related-urls&gt;&lt;/urls&gt;&lt;custom2&gt;PMC4423343&lt;/custom2&gt;&lt;electronic-resource-num&gt;10.3389/fpsyg.2015.00532&lt;/electronic-resource-num&gt;&lt;/record&gt;&lt;/Cite&gt;&lt;/EndNote&gt;</w:instrText>
      </w:r>
      <w:r w:rsidR="00B95D16">
        <w:fldChar w:fldCharType="separate"/>
      </w:r>
      <w:r w:rsidR="00B95D16">
        <w:rPr>
          <w:noProof/>
        </w:rPr>
        <w:t>(Pennycook &amp; Ross, 2016)</w:t>
      </w:r>
      <w:r w:rsidR="00B95D16">
        <w:fldChar w:fldCharType="end"/>
      </w:r>
      <w:r w:rsidR="00504616">
        <w:t xml:space="preserve">. </w:t>
      </w:r>
      <w:r w:rsidR="001B7AF6">
        <w:t>Consequently, b</w:t>
      </w:r>
      <w:r w:rsidR="00214D09">
        <w:t xml:space="preserve">asic numeracy </w:t>
      </w:r>
      <w:r w:rsidR="00E161B9">
        <w:t xml:space="preserve">and </w:t>
      </w:r>
      <w:r w:rsidR="00B47488">
        <w:t xml:space="preserve">basic </w:t>
      </w:r>
      <w:r w:rsidR="00E161B9">
        <w:t xml:space="preserve">literacy </w:t>
      </w:r>
      <w:r w:rsidR="00214D09">
        <w:t>problems</w:t>
      </w:r>
      <w:r w:rsidR="001B7AF6">
        <w:t xml:space="preserve"> are referred to as</w:t>
      </w:r>
      <w:r w:rsidR="00214D09">
        <w:t xml:space="preserve"> “cognitive ability” tasks.</w:t>
      </w:r>
      <w:r w:rsidR="00504616">
        <w:t xml:space="preserve"> </w:t>
      </w:r>
      <w:r w:rsidR="00360630">
        <w:t>Following earlier research,</w:t>
      </w:r>
      <w:r w:rsidR="005C36AA">
        <w:t xml:space="preserve"> we </w:t>
      </w:r>
      <w:r w:rsidR="002B77E3">
        <w:t xml:space="preserve">examine </w:t>
      </w:r>
      <w:r w:rsidR="00221F28">
        <w:t xml:space="preserve">whether additional variation in </w:t>
      </w:r>
      <w:r w:rsidR="00A1228F">
        <w:t xml:space="preserve">a </w:t>
      </w:r>
      <w:r w:rsidR="00221F28">
        <w:t>measure of interest</w:t>
      </w:r>
      <w:r w:rsidR="00023B06">
        <w:t xml:space="preserve"> (in </w:t>
      </w:r>
      <w:r w:rsidR="004C6387">
        <w:t>this</w:t>
      </w:r>
      <w:r w:rsidR="00023B06">
        <w:t xml:space="preserve"> case,</w:t>
      </w:r>
      <w:r w:rsidR="002B77E3">
        <w:t xml:space="preserve"> </w:t>
      </w:r>
      <w:r w:rsidR="00B47488">
        <w:t>data gathering in the beads task</w:t>
      </w:r>
      <w:r w:rsidR="00023B06">
        <w:t>)</w:t>
      </w:r>
      <w:r w:rsidR="002B77E3">
        <w:t xml:space="preserve"> is explained by</w:t>
      </w:r>
      <w:r w:rsidR="00214D09">
        <w:t xml:space="preserve"> </w:t>
      </w:r>
      <w:r w:rsidR="00B47488">
        <w:t xml:space="preserve">performance in </w:t>
      </w:r>
      <w:r w:rsidR="00214D09">
        <w:t>analytic cognitive style tasks</w:t>
      </w:r>
      <w:r w:rsidR="004C6387">
        <w:t xml:space="preserve"> after controlling for performance</w:t>
      </w:r>
      <w:r w:rsidR="001B7AF6">
        <w:t xml:space="preserve"> in</w:t>
      </w:r>
      <w:r w:rsidR="004C6387">
        <w:t xml:space="preserve"> cognitive ability tasks</w:t>
      </w:r>
      <w:r w:rsidR="00360630">
        <w:t xml:space="preserve"> </w:t>
      </w:r>
      <w:r w:rsidR="00B95D16">
        <w:fldChar w:fldCharType="begin">
          <w:fldData xml:space="preserve">PEVuZE5vdGU+PENpdGU+PEF1dGhvcj5Ub3BsYWs8L0F1dGhvcj48WWVhcj4yMDEzPC9ZZWFyPjxS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</w:fldData>
        </w:fldChar>
      </w:r>
      <w:r w:rsidR="00B95D16">
        <w:instrText xml:space="preserve"> ADDIN EN.CITE </w:instrText>
      </w:r>
      <w:r w:rsidR="00B95D16">
        <w:fldChar w:fldCharType="begin">
          <w:fldData xml:space="preserve">PEVuZE5vdGU+PENpdGU+PEF1dGhvcj5Ub3BsYWs8L0F1dGhvcj48WWVhcj4yMDEzPC9ZZWFyPjxS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</w:fldData>
        </w:fldChar>
      </w:r>
      <w:r w:rsidR="00B95D16">
        <w:instrText xml:space="preserve"> ADDIN EN.CITE.DATA </w:instrText>
      </w:r>
      <w:r w:rsidR="00B95D16">
        <w:fldChar w:fldCharType="end"/>
      </w:r>
      <w:r w:rsidR="00B95D16">
        <w:fldChar w:fldCharType="separate"/>
      </w:r>
      <w:r w:rsidR="00B95D16">
        <w:rPr>
          <w:noProof/>
        </w:rPr>
        <w:t>(Pennycook et al., 2015; Toplak et al., 2011, 2013)</w:t>
      </w:r>
      <w:r w:rsidR="00B95D16">
        <w:fldChar w:fldCharType="end"/>
      </w:r>
      <w:r w:rsidR="002B77E3">
        <w:t>.</w:t>
      </w:r>
      <w:r w:rsidR="00360630">
        <w:t xml:space="preserve"> </w:t>
      </w:r>
    </w:p>
    <w:p w14:paraId="284C790F" w14:textId="77777777" w:rsidR="002745BD" w:rsidRPr="00F62E08" w:rsidRDefault="002745BD" w:rsidP="0025799B">
      <w:pPr>
        <w:spacing w:line="480" w:lineRule="auto"/>
      </w:pPr>
    </w:p>
    <w:p w14:paraId="10713797" w14:textId="78821F53" w:rsidR="0046344B" w:rsidRPr="0046344B" w:rsidRDefault="0046344B" w:rsidP="0025799B">
      <w:pPr>
        <w:spacing w:line="480" w:lineRule="auto"/>
        <w:rPr>
          <w:i/>
        </w:rPr>
      </w:pPr>
      <w:r w:rsidRPr="0046344B">
        <w:rPr>
          <w:i/>
        </w:rPr>
        <w:t>The</w:t>
      </w:r>
      <w:r w:rsidR="00A91BED" w:rsidRPr="0046344B">
        <w:rPr>
          <w:i/>
        </w:rPr>
        <w:t xml:space="preserve"> </w:t>
      </w:r>
      <w:r w:rsidR="00342F37" w:rsidRPr="0046344B">
        <w:rPr>
          <w:i/>
        </w:rPr>
        <w:t>Wordsum</w:t>
      </w:r>
      <w:r w:rsidR="00F14FEA" w:rsidRPr="0046344B">
        <w:rPr>
          <w:i/>
        </w:rPr>
        <w:t xml:space="preserve"> </w:t>
      </w:r>
      <w:r w:rsidR="00342F37" w:rsidRPr="0046344B">
        <w:rPr>
          <w:i/>
        </w:rPr>
        <w:t xml:space="preserve">test </w:t>
      </w:r>
      <w:r w:rsidR="00B95D16">
        <w:rPr>
          <w:i/>
        </w:rPr>
        <w:fldChar w:fldCharType="begin"/>
      </w:r>
      <w:r w:rsidR="00B95D16">
        <w:rPr>
          <w:i/>
        </w:rPr>
        <w:instrText xml:space="preserve"> ADDIN EN.CITE &lt;EndNote&gt;&lt;Cite&gt;&lt;Author&gt;Huang&lt;/Author&gt;&lt;Year&gt;1998&lt;/Year&gt;&lt;RecNum&gt;246706&lt;/RecNum&gt;&lt;DisplayText&gt;(Huang &amp;amp; Hauser, 1998)&lt;/DisplayText&gt;&lt;record&gt;&lt;rec-number&gt;246706&lt;/rec-number&gt;&lt;foreign-keys&gt;&lt;key app="EN" db-id="wf2e9ez5usedrqevawax09t1p0d0x5rexffv" timestamp="1413253531"&gt;246706&lt;/key&gt;&lt;key app="ENWeb" db-id=""&gt;0&lt;/key&gt;&lt;/foreign-keys&gt;&lt;ref-type name="Book Section"&gt;5&lt;/ref-type&gt;&lt;contributors&gt;&lt;authors&gt;&lt;author&gt;Huang, M. H.&lt;/author&gt;&lt;author&gt;Hauser, R. M.&lt;/author&gt;&lt;/authors&gt;&lt;secondary-authors&gt;&lt;author&gt;Neisser, U&lt;/author&gt;&lt;/secondary-authors&gt;&lt;/contributors&gt;&lt;titles&gt;&lt;title&gt;Trends in black-white test score differentials: II The WORDSUM vocabulary test&lt;/title&gt;&lt;secondary-title&gt;The rising curve: Long-term gains in IQ and related measures&lt;/secondary-title&gt;&lt;/titles&gt;&lt;pages&gt;303-332&lt;/pages&gt;&lt;dates&gt;&lt;year&gt;1998&lt;/year&gt;&lt;/dates&gt;&lt;pub-location&gt;Washington, DC&lt;/pub-location&gt;&lt;publisher&gt;American Psychological Association&lt;/publisher&gt;&lt;urls&gt;&lt;/urls&gt;&lt;electronic-resource-num&gt;10.1037/10270-011 &lt;/electronic-resource-num&gt;&lt;/record&gt;&lt;/Cite&gt;&lt;/EndNote&gt;</w:instrText>
      </w:r>
      <w:r w:rsidR="00B95D16">
        <w:rPr>
          <w:i/>
        </w:rPr>
        <w:fldChar w:fldCharType="separate"/>
      </w:r>
      <w:r w:rsidR="00B95D16">
        <w:rPr>
          <w:i/>
          <w:noProof/>
        </w:rPr>
        <w:t>(Huang &amp; Hauser, 1998)</w:t>
      </w:r>
      <w:r w:rsidR="00B95D16">
        <w:rPr>
          <w:i/>
        </w:rPr>
        <w:fldChar w:fldCharType="end"/>
      </w:r>
      <w:r w:rsidR="003B024A" w:rsidRPr="0046344B">
        <w:rPr>
          <w:i/>
        </w:rPr>
        <w:t xml:space="preserve">. </w:t>
      </w:r>
    </w:p>
    <w:p w14:paraId="18CD0094" w14:textId="22105997" w:rsidR="00A91BED" w:rsidRDefault="003B024A" w:rsidP="0025799B">
      <w:pPr>
        <w:spacing w:line="480" w:lineRule="auto"/>
      </w:pPr>
      <w:r>
        <w:t>This verbal intelligence test</w:t>
      </w:r>
      <w:r w:rsidR="001A0332">
        <w:t xml:space="preserve"> </w:t>
      </w:r>
      <w:r w:rsidR="00C05B1C">
        <w:t xml:space="preserve">comprises of </w:t>
      </w:r>
      <w:r w:rsidR="001A0332">
        <w:t xml:space="preserve">10 multiple choice vocabulary questions in which participants are asked to identify which of five words comes closest in meaning to a target word. For example, one of the target words is </w:t>
      </w:r>
      <w:r w:rsidR="00DC5019">
        <w:rPr>
          <w:i/>
        </w:rPr>
        <w:t>animosity</w:t>
      </w:r>
      <w:r w:rsidR="001A0332">
        <w:t xml:space="preserve"> and the five options are </w:t>
      </w:r>
      <w:r w:rsidR="00DC5019">
        <w:rPr>
          <w:i/>
        </w:rPr>
        <w:t>hatred, animation, disobedience, diversity</w:t>
      </w:r>
      <w:r w:rsidR="001A0332">
        <w:t xml:space="preserve">, and </w:t>
      </w:r>
      <w:r w:rsidR="00DC5019">
        <w:rPr>
          <w:i/>
        </w:rPr>
        <w:t>friendship</w:t>
      </w:r>
      <w:r>
        <w:t xml:space="preserve">. The </w:t>
      </w:r>
      <w:r w:rsidR="007771ED">
        <w:t>Wordsum</w:t>
      </w:r>
      <w:r>
        <w:t xml:space="preserve"> test correlates</w:t>
      </w:r>
      <w:r w:rsidR="00F3008C">
        <w:t xml:space="preserve"> well with full-scale measure</w:t>
      </w:r>
      <w:r w:rsidR="006E7E20">
        <w:t>s</w:t>
      </w:r>
      <w:r w:rsidR="00F3008C">
        <w:t xml:space="preserve"> of intelligence </w:t>
      </w:r>
      <w:r w:rsidR="006E7E20">
        <w:t xml:space="preserve">such as the WAIS-R </w:t>
      </w:r>
      <w:r w:rsidR="00B95D16">
        <w:fldChar w:fldCharType="begin"/>
      </w:r>
      <w:r w:rsidR="00B95D16">
        <w:instrText xml:space="preserve"> ADDIN EN.CITE &lt;EndNote&gt;&lt;Cite&gt;&lt;Author&gt;Huang&lt;/Author&gt;&lt;Year&gt;1998&lt;/Year&gt;&lt;RecNum&gt;246706&lt;/RecNum&gt;&lt;DisplayText&gt;(Huang &amp;amp; Hauser, 1998)&lt;/DisplayText&gt;&lt;record&gt;&lt;rec-number&gt;246706&lt;/rec-number&gt;&lt;foreign-keys&gt;&lt;key app="EN" db-id="wf2e9ez5usedrqevawax09t1p0d0x5rexffv" timestamp="1413253531"&gt;246706&lt;/key&gt;&lt;key app="ENWeb" db-id=""&gt;0&lt;/key&gt;&lt;/foreign-keys&gt;&lt;ref-type name="Book Section"&gt;5&lt;/ref-type&gt;&lt;contributors&gt;&lt;authors&gt;&lt;author&gt;Huang, M. H.&lt;/author&gt;&lt;author&gt;Hauser, R. M.&lt;/author&gt;&lt;/authors&gt;&lt;secondary-authors&gt;&lt;author&gt;Neisser, U&lt;/author&gt;&lt;/secondary-authors&gt;&lt;/contributors&gt;&lt;titles&gt;&lt;title&gt;Trends in black-white test score differentials: II The WORDSUM vocabulary test&lt;/title&gt;&lt;secondary-title&gt;The rising curve: Long-term gains in IQ and related measures&lt;/secondary-title&gt;&lt;/titles&gt;&lt;pages&gt;303-332&lt;/pages&gt;&lt;dates&gt;&lt;year&gt;1998&lt;/year&gt;&lt;/dates&gt;&lt;pub-location&gt;Washington, DC&lt;/pub-location&gt;&lt;publisher&gt;American Psychological Association&lt;/publisher&gt;&lt;urls&gt;&lt;/urls&gt;&lt;electronic-resource-num&gt;10.1037/10270-011 &lt;/electronic-resource-num&gt;&lt;/record&gt;&lt;/Cite&gt;&lt;/EndNote&gt;</w:instrText>
      </w:r>
      <w:r w:rsidR="00B95D16">
        <w:fldChar w:fldCharType="separate"/>
      </w:r>
      <w:r w:rsidR="00B95D16">
        <w:rPr>
          <w:noProof/>
        </w:rPr>
        <w:t>(Huang &amp; Hauser, 1998)</w:t>
      </w:r>
      <w:r w:rsidR="00B95D16">
        <w:fldChar w:fldCharType="end"/>
      </w:r>
      <w:r w:rsidR="00F3008C">
        <w:t>,</w:t>
      </w:r>
      <w:r w:rsidR="0030565F">
        <w:t xml:space="preserve"> and has</w:t>
      </w:r>
      <w:r w:rsidR="000E2C12">
        <w:t xml:space="preserve"> been u</w:t>
      </w:r>
      <w:r w:rsidR="0062686B">
        <w:t>sed in 16 General Social Survey</w:t>
      </w:r>
      <w:r>
        <w:t>s</w:t>
      </w:r>
      <w:r w:rsidR="00F3008C">
        <w:t xml:space="preserve"> </w:t>
      </w:r>
      <w:r w:rsidR="00B95D16">
        <w:fldChar w:fldCharType="begin"/>
      </w:r>
      <w:r w:rsidR="00B95D16">
        <w:instrText xml:space="preserve"> ADDIN EN.CITE &lt;EndNote&gt;&lt;Cite&gt;&lt;Author&gt;Davies&lt;/Author&gt;&lt;Year&gt;1994&lt;/Year&gt;&lt;RecNum&gt;247178&lt;/RecNum&gt;&lt;DisplayText&gt;(Davies &amp;amp; Smith, 1994)&lt;/DisplayText&gt;&lt;record&gt;&lt;rec-number&gt;247178&lt;/rec-number&gt;&lt;foreign-keys&gt;&lt;key app="EN" db-id="wf2e9ez5usedrqevawax09t1p0d0x5rexffv" timestamp="1418431391"&gt;247178&lt;/key&gt;&lt;/foreign-keys&gt;&lt;ref-type name="Book"&gt;6&lt;/ref-type&gt;&lt;contributors&gt;&lt;authors&gt;&lt;author&gt;Davies, J. A.&lt;/author&gt;&lt;author&gt;Smith, T. W.&lt;/author&gt;&lt;/authors&gt;&lt;/contributors&gt;&lt;titles&gt;&lt;title&gt;General social surveys 1972-1994: Cumulative codebook&lt;/title&gt;&lt;/titles&gt;&lt;dates&gt;&lt;year&gt;1994&lt;/year&gt;&lt;/dates&gt;&lt;pub-location&gt;Chicago, Il&lt;/pub-location&gt;&lt;publisher&gt;National Opinion Research Center&lt;/publisher&gt;&lt;urls&gt;&lt;/urls&gt;&lt;/record&gt;&lt;/Cite&gt;&lt;/EndNote&gt;</w:instrText>
      </w:r>
      <w:r w:rsidR="00B95D16">
        <w:fldChar w:fldCharType="separate"/>
      </w:r>
      <w:r w:rsidR="00B95D16">
        <w:rPr>
          <w:noProof/>
        </w:rPr>
        <w:t>(Davies &amp; Smith, 1994)</w:t>
      </w:r>
      <w:r w:rsidR="00B95D16">
        <w:fldChar w:fldCharType="end"/>
      </w:r>
      <w:r w:rsidR="00F453AB">
        <w:t xml:space="preserve"> and</w:t>
      </w:r>
      <w:r w:rsidR="000E2C12">
        <w:t xml:space="preserve"> numerous psychological, sociological, a</w:t>
      </w:r>
      <w:r w:rsidR="001A0332">
        <w:t>nd political science studies</w:t>
      </w:r>
      <w:r w:rsidR="00A91BED">
        <w:t xml:space="preserve"> </w:t>
      </w:r>
      <w:r w:rsidR="00B95D16">
        <w:fldChar w:fldCharType="begin"/>
      </w:r>
      <w:r w:rsidR="00B95D16">
        <w:instrText xml:space="preserve"> ADDIN EN.CITE &lt;EndNote&gt;&lt;Cite&gt;&lt;Author&gt;Malhotra&lt;/Author&gt;&lt;Year&gt;2007&lt;/Year&gt;&lt;RecNum&gt;246708&lt;/RecNum&gt;&lt;DisplayText&gt;(Malhotra, Krosnick, &amp;amp; Haertel, 2007)&lt;/DisplayText&gt;&lt;record&gt;&lt;rec-number&gt;246708&lt;/rec-number&gt;&lt;foreign-keys&gt;&lt;key app="EN" db-id="wf2e9ez5usedrqevawax09t1p0d0x5rexffv" timestamp="1413259385"&gt;246708&lt;/key&gt;&lt;key app="ENWeb" db-id=""&gt;0&lt;/key&gt;&lt;/foreign-keys&gt;&lt;ref-type name="Journal Article"&gt;17&lt;/ref-type&gt;&lt;contributors&gt;&lt;authors&gt;&lt;author&gt;Malhotra, A. K.&lt;/author&gt;&lt;author&gt;Krosnick, J. A.&lt;/author&gt;&lt;author&gt;Haertel, E.&lt;/author&gt;&lt;/authors&gt;&lt;/contributors&gt;&lt;titles&gt;&lt;title&gt;The Psychometric Properties of the GSS Wordsum Vocabulary Test (GSS Methodological Report No. 111). Chicago: NORC&lt;/title&gt;&lt;/titles&gt;&lt;dates&gt;&lt;year&gt;2007&lt;/year&gt;&lt;/dates&gt;&lt;urls&gt;&lt;/urls&gt;&lt;/record&gt;&lt;/Cite&gt;&lt;/EndNote&gt;</w:instrText>
      </w:r>
      <w:r w:rsidR="00B95D16">
        <w:fldChar w:fldCharType="separate"/>
      </w:r>
      <w:r w:rsidR="00B95D16">
        <w:rPr>
          <w:noProof/>
        </w:rPr>
        <w:t>(Malhotra, Krosnick, &amp; Haertel, 2007)</w:t>
      </w:r>
      <w:r w:rsidR="00B95D16">
        <w:fldChar w:fldCharType="end"/>
      </w:r>
      <w:r w:rsidR="0062686B">
        <w:t>.</w:t>
      </w:r>
      <w:r w:rsidR="00F453AB">
        <w:t xml:space="preserve"> </w:t>
      </w:r>
    </w:p>
    <w:p w14:paraId="0B9BF63A" w14:textId="77777777" w:rsidR="00A91BED" w:rsidRDefault="00A91BED" w:rsidP="0025799B">
      <w:pPr>
        <w:spacing w:line="480" w:lineRule="auto"/>
      </w:pPr>
    </w:p>
    <w:p w14:paraId="1F42D787" w14:textId="171B0851" w:rsidR="0046344B" w:rsidRPr="0046344B" w:rsidRDefault="0046344B" w:rsidP="0025799B">
      <w:pPr>
        <w:spacing w:line="480" w:lineRule="auto"/>
        <w:rPr>
          <w:i/>
        </w:rPr>
      </w:pPr>
      <w:r w:rsidRPr="0046344B">
        <w:rPr>
          <w:i/>
        </w:rPr>
        <w:t>The</w:t>
      </w:r>
      <w:r w:rsidR="00F61965" w:rsidRPr="0046344B">
        <w:rPr>
          <w:i/>
        </w:rPr>
        <w:t xml:space="preserve"> 3</w:t>
      </w:r>
      <w:r w:rsidR="003B024A" w:rsidRPr="0046344B">
        <w:rPr>
          <w:i/>
        </w:rPr>
        <w:t xml:space="preserve">-item basic </w:t>
      </w:r>
      <w:r w:rsidR="00531C5E" w:rsidRPr="0046344B">
        <w:rPr>
          <w:i/>
        </w:rPr>
        <w:t>n</w:t>
      </w:r>
      <w:r w:rsidR="00342F37" w:rsidRPr="0046344B">
        <w:rPr>
          <w:i/>
        </w:rPr>
        <w:t>umeracy test</w:t>
      </w:r>
      <w:r w:rsidR="00F14FEA" w:rsidRPr="0046344B">
        <w:rPr>
          <w:i/>
        </w:rPr>
        <w:t xml:space="preserve"> </w:t>
      </w:r>
      <w:r w:rsidR="00B95D16">
        <w:rPr>
          <w:i/>
        </w:rPr>
        <w:fldChar w:fldCharType="begin"/>
      </w:r>
      <w:r w:rsidR="00B95D16">
        <w:rPr>
          <w:i/>
        </w:rPr>
        <w:instrText xml:space="preserve"> ADDIN EN.CITE &lt;EndNote&gt;&lt;Cite&gt;&lt;Author&gt;Schwartz&lt;/Author&gt;&lt;Year&gt;1997&lt;/Year&gt;&lt;RecNum&gt;246707&lt;/RecNum&gt;&lt;DisplayText&gt;(Schwartz, Woloshin, Black, &amp;amp; Welch, 1997)&lt;/DisplayText&gt;&lt;record&gt;&lt;rec-number&gt;246707&lt;/rec-number&gt;&lt;foreign-keys&gt;&lt;key app="EN" db-id="wf2e9ez5usedrqevawax09t1p0d0x5rexffv" timestamp="1413253532"&gt;246707&lt;/key&gt;&lt;key app="ENWeb" db-id=""&gt;0&lt;/key&gt;&lt;/foreign-keys&gt;&lt;ref-type name="Journal Article"&gt;17&lt;/ref-type&gt;&lt;contributors&gt;&lt;authors&gt;&lt;author&gt;Schwartz, L. M.&lt;/author&gt;&lt;author&gt;Woloshin, S.&lt;/author&gt;&lt;author&gt;Black, W.&lt;/author&gt;&lt;author&gt;Welch, H. G.&lt;/author&gt;&lt;/authors&gt;&lt;/contributors&gt;&lt;titles&gt;&lt;title&gt;The role of numeracy in understanding the benefit of screening mammography&lt;/title&gt;&lt;secondary-title&gt;Annuals of Internal Medicine&lt;/secondary-title&gt;&lt;/titles&gt;&lt;periodical&gt;&lt;full-title&gt;Annuals of Internal Medicine&lt;/full-title&gt;&lt;/periodical&gt;&lt;pages&gt;966-972&lt;/pages&gt;&lt;volume&gt;127&lt;/volume&gt;&lt;number&gt;11&lt;/number&gt;&lt;dates&gt;&lt;year&gt;1997&lt;/year&gt;&lt;/dates&gt;&lt;urls&gt;&lt;/urls&gt;&lt;/record&gt;&lt;/Cite&gt;&lt;/EndNote&gt;</w:instrText>
      </w:r>
      <w:r w:rsidR="00B95D16">
        <w:rPr>
          <w:i/>
        </w:rPr>
        <w:fldChar w:fldCharType="separate"/>
      </w:r>
      <w:r w:rsidR="00B95D16">
        <w:rPr>
          <w:i/>
          <w:noProof/>
        </w:rPr>
        <w:t>(Schwartz, Woloshin, Black, &amp; Welch, 1997)</w:t>
      </w:r>
      <w:r w:rsidR="00B95D16">
        <w:rPr>
          <w:i/>
        </w:rPr>
        <w:fldChar w:fldCharType="end"/>
      </w:r>
      <w:r w:rsidR="001A0332" w:rsidRPr="0046344B">
        <w:rPr>
          <w:i/>
        </w:rPr>
        <w:t xml:space="preserve">. </w:t>
      </w:r>
    </w:p>
    <w:p w14:paraId="7941B4FB" w14:textId="46005BCD" w:rsidR="00037ACF" w:rsidRDefault="00AB7796" w:rsidP="0025799B">
      <w:pPr>
        <w:spacing w:line="480" w:lineRule="auto"/>
      </w:pPr>
      <w:r>
        <w:t xml:space="preserve">This test is comprised of simple mathematical problems. </w:t>
      </w:r>
      <w:r w:rsidR="00F50380">
        <w:t>For example,</w:t>
      </w:r>
      <w:r w:rsidR="007771ED">
        <w:t xml:space="preserve"> </w:t>
      </w:r>
      <w:r w:rsidR="001A0332">
        <w:t>“</w:t>
      </w:r>
      <w:r w:rsidR="001A0332">
        <w:rPr>
          <w:rFonts w:eastAsia="Times New Roman" w:cs="Times New Roman"/>
        </w:rPr>
        <w:t>Imagine that we flip a fair coin 1,000 times. What is your best guess about how many times the coin would come up heads in 1,000 flips?”</w:t>
      </w:r>
      <w:r w:rsidR="007771ED">
        <w:t xml:space="preserve"> </w:t>
      </w:r>
      <w:r w:rsidR="003C1903">
        <w:t>S</w:t>
      </w:r>
      <w:r w:rsidR="00095064">
        <w:t>cores on this test are str</w:t>
      </w:r>
      <w:r w:rsidR="00900947">
        <w:t>ongly associated with scores on</w:t>
      </w:r>
      <w:r w:rsidR="00095064">
        <w:t xml:space="preserve"> </w:t>
      </w:r>
      <w:r w:rsidR="00A667D7">
        <w:t xml:space="preserve">a </w:t>
      </w:r>
      <w:r w:rsidR="003C43A7">
        <w:t xml:space="preserve">longer </w:t>
      </w:r>
      <w:r w:rsidR="00095064">
        <w:t xml:space="preserve">7-item numeracy test </w:t>
      </w:r>
      <w:r w:rsidR="00B95D16">
        <w:fldChar w:fldCharType="begin"/>
      </w:r>
      <w:r w:rsidR="00B95D16">
        <w:instrText xml:space="preserve"> ADDIN EN.CITE &lt;EndNote&gt;&lt;Cite&gt;&lt;Author&gt;Lipkus&lt;/Author&gt;&lt;Year&gt;2001&lt;/Year&gt;&lt;RecNum&gt;3336&lt;/RecNum&gt;&lt;DisplayText&gt;(Lipkus, Samsa, &amp;amp; Rimer, 2001)&lt;/DisplayText&gt;&lt;record&gt;&lt;rec-number&gt;3336&lt;/rec-number&gt;&lt;foreign-keys&gt;&lt;key app="EN" db-id="wf2e9ez5usedrqevawax09t1p0d0x5rexffv" timestamp="1394059095"&gt;3336&lt;/key&gt;&lt;/foreign-keys&gt;&lt;ref-type name="Journal Article"&gt;17&lt;/ref-type&gt;&lt;contributors&gt;&lt;authors&gt;&lt;author&gt;Lipkus, I. M.&lt;/author&gt;&lt;author&gt;Samsa, G.&lt;/author&gt;&lt;author&gt;Rimer, B. K.&lt;/author&gt;&lt;/authors&gt;&lt;/contributors&gt;&lt;titles&gt;&lt;title&gt;General performance on a numeracy scale among highly educated samples&lt;/title&gt;&lt;secondary-title&gt;Medical Decision Making&lt;/secondary-title&gt;&lt;/titles&gt;&lt;periodical&gt;&lt;full-title&gt;Medical Decision Making&lt;/full-title&gt;&lt;/periodical&gt;&lt;pages&gt;37-44&lt;/pages&gt;&lt;volume&gt;21&lt;/volume&gt;&lt;number&gt;1&lt;/number&gt;&lt;dates&gt;&lt;year&gt;2001&lt;/year&gt;&lt;pub-dates&gt;&lt;date&gt;2001&lt;/date&gt;&lt;/pub-dates&gt;&lt;/dates&gt;&lt;urls&gt;&lt;related-urls&gt;&lt;url&gt;http://mdm.sagepub.com/content/21/1/37.short&lt;/url&gt;&lt;url&gt;http://mdm.sagepub.com/content/21/1/37.full.pdf&lt;/url&gt;&lt;/related-urls&gt;&lt;/urls&gt;&lt;electronic-resource-num&gt;10.1177/0272989x0102100105 &lt;/electronic-resource-num&gt;&lt;remote-database-provider&gt;Google Scholar&lt;/remote-database-provider&gt;&lt;access-date&gt;2013/11/28/08:06:49&lt;/access-date&gt;&lt;/record&gt;&lt;/Cite&gt;&lt;/EndNote&gt;</w:instrText>
      </w:r>
      <w:r w:rsidR="00B95D16">
        <w:fldChar w:fldCharType="separate"/>
      </w:r>
      <w:r w:rsidR="00B95D16">
        <w:rPr>
          <w:noProof/>
        </w:rPr>
        <w:t>(Lipkus, Samsa, &amp; Rimer, 2001)</w:t>
      </w:r>
      <w:r w:rsidR="00B95D16">
        <w:fldChar w:fldCharType="end"/>
      </w:r>
      <w:r w:rsidR="00095064">
        <w:t>.</w:t>
      </w:r>
      <w:r w:rsidR="001637F0">
        <w:t xml:space="preserve"> W</w:t>
      </w:r>
      <w:r w:rsidR="00B12F8E">
        <w:t>e opted for the shorter version to minimize the length of the study.</w:t>
      </w:r>
    </w:p>
    <w:p w14:paraId="68C8FDF0" w14:textId="77777777" w:rsidR="00F453AB" w:rsidRDefault="00F453AB" w:rsidP="0025799B">
      <w:pPr>
        <w:spacing w:line="480" w:lineRule="auto"/>
      </w:pPr>
    </w:p>
    <w:p w14:paraId="01C2CAAA" w14:textId="52E9E152" w:rsidR="001B5117" w:rsidRDefault="00EF38ED" w:rsidP="0025799B">
      <w:pPr>
        <w:spacing w:line="480" w:lineRule="auto"/>
      </w:pPr>
      <w:r>
        <w:t>A</w:t>
      </w:r>
      <w:r w:rsidR="003773FC">
        <w:t xml:space="preserve"> cognitive ability</w:t>
      </w:r>
      <w:r w:rsidR="00160241">
        <w:t xml:space="preserve"> score</w:t>
      </w:r>
      <w:r w:rsidR="001B5117">
        <w:t xml:space="preserve"> </w:t>
      </w:r>
      <w:r>
        <w:t>was</w:t>
      </w:r>
      <w:r w:rsidR="00023515">
        <w:t xml:space="preserve"> </w:t>
      </w:r>
      <w:r w:rsidR="00DE11CA">
        <w:t>calculated</w:t>
      </w:r>
      <w:r>
        <w:t xml:space="preserve"> </w:t>
      </w:r>
      <w:r w:rsidR="00C046E6">
        <w:t>by summing</w:t>
      </w:r>
      <w:r w:rsidR="001B5117">
        <w:t xml:space="preserve"> </w:t>
      </w:r>
      <w:r w:rsidR="00160241">
        <w:t xml:space="preserve">scores from </w:t>
      </w:r>
      <w:r w:rsidR="00A702F8">
        <w:t xml:space="preserve">the </w:t>
      </w:r>
      <w:r w:rsidR="003773FC">
        <w:t>Wordsum</w:t>
      </w:r>
      <w:r w:rsidR="00A702F8">
        <w:t xml:space="preserve"> test</w:t>
      </w:r>
      <w:r w:rsidR="003773FC">
        <w:t xml:space="preserve"> and </w:t>
      </w:r>
      <w:r w:rsidR="00A702F8">
        <w:t xml:space="preserve">the </w:t>
      </w:r>
      <w:r w:rsidR="003773FC">
        <w:t>n</w:t>
      </w:r>
      <w:r w:rsidR="00160241">
        <w:t>umeracy test</w:t>
      </w:r>
      <w:r w:rsidR="005C5FC0">
        <w:t xml:space="preserve"> (minimum possible score 0; maximum possible score 1</w:t>
      </w:r>
      <w:r w:rsidR="00FD0C2C">
        <w:t>3</w:t>
      </w:r>
      <w:r w:rsidR="005C5FC0">
        <w:t>).</w:t>
      </w:r>
    </w:p>
    <w:p w14:paraId="28E59382" w14:textId="77777777" w:rsidR="00426B8D" w:rsidRDefault="00426B8D" w:rsidP="0025799B">
      <w:pPr>
        <w:spacing w:line="480" w:lineRule="auto"/>
      </w:pPr>
    </w:p>
    <w:p w14:paraId="0A589B1A" w14:textId="77777777" w:rsidR="003C43A7" w:rsidRDefault="00B53A72" w:rsidP="0025799B">
      <w:pPr>
        <w:spacing w:line="480" w:lineRule="auto"/>
      </w:pPr>
      <w:r w:rsidRPr="00867519">
        <w:rPr>
          <w:i/>
        </w:rPr>
        <w:t>Delusional ideation</w:t>
      </w:r>
      <w:r>
        <w:t xml:space="preserve"> </w:t>
      </w:r>
    </w:p>
    <w:p w14:paraId="0442F9C2" w14:textId="77777777" w:rsidR="003C43A7" w:rsidRDefault="003C43A7" w:rsidP="0025799B">
      <w:pPr>
        <w:spacing w:line="480" w:lineRule="auto"/>
      </w:pPr>
    </w:p>
    <w:p w14:paraId="18743BA1" w14:textId="7175E38C" w:rsidR="00F14294" w:rsidRDefault="0047327A" w:rsidP="0025799B">
      <w:pPr>
        <w:spacing w:line="480" w:lineRule="auto"/>
      </w:pPr>
      <w:r>
        <w:t>T</w:t>
      </w:r>
      <w:r w:rsidR="00B53A72">
        <w:t xml:space="preserve">he </w:t>
      </w:r>
      <w:r w:rsidR="00A506C3">
        <w:t xml:space="preserve">21-item </w:t>
      </w:r>
      <w:r w:rsidR="008909BA">
        <w:t xml:space="preserve">Peters </w:t>
      </w:r>
      <w:r w:rsidR="00F13DBF">
        <w:t xml:space="preserve">et al. </w:t>
      </w:r>
      <w:r w:rsidR="008909BA">
        <w:t>Delusions</w:t>
      </w:r>
      <w:r w:rsidR="00A91BED">
        <w:t xml:space="preserve"> Inventory </w:t>
      </w:r>
      <w:r w:rsidR="00A91BED" w:rsidRPr="00197F60">
        <w:t xml:space="preserve">(PDI; </w:t>
      </w:r>
      <w:r w:rsidR="00B95D16">
        <w:fldChar w:fldCharType="begin">
          <w:fldData xml:space="preserve">PEVuZE5vdGU+PENpdGU+PEF1dGhvcj5QZXRlcnM8L0F1dGhvcj48WWVhcj4yMDA0PC9ZZWFyPjxS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==
</w:fldData>
        </w:fldChar>
      </w:r>
      <w:r w:rsidR="00B95D16">
        <w:instrText xml:space="preserve"> ADDIN EN.CITE </w:instrText>
      </w:r>
      <w:r w:rsidR="00B95D16">
        <w:fldChar w:fldCharType="begin">
          <w:fldData xml:space="preserve">PEVuZE5vdGU+PENpdGU+PEF1dGhvcj5QZXRlcnM8L0F1dGhvcj48WWVhcj4yMDA0PC9ZZWFyPjxS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==
</w:fldData>
        </w:fldChar>
      </w:r>
      <w:r w:rsidR="00B95D16">
        <w:instrText xml:space="preserve"> ADDIN EN.CITE.DATA </w:instrText>
      </w:r>
      <w:r w:rsidR="00B95D16">
        <w:fldChar w:fldCharType="end"/>
      </w:r>
      <w:r w:rsidR="00B95D16">
        <w:fldChar w:fldCharType="separate"/>
      </w:r>
      <w:r w:rsidR="00B95D16">
        <w:rPr>
          <w:noProof/>
        </w:rPr>
        <w:t>Peters, Joseph, Day, &amp; Garety, 2004; Peters, Joseph, &amp; Garety, 1999)</w:t>
      </w:r>
      <w:r w:rsidR="00B95D16">
        <w:fldChar w:fldCharType="end"/>
      </w:r>
      <w:r w:rsidR="008E481D">
        <w:t xml:space="preserve"> </w:t>
      </w:r>
      <w:r>
        <w:t xml:space="preserve">was used </w:t>
      </w:r>
      <w:r w:rsidR="00F62E08">
        <w:t>to</w:t>
      </w:r>
      <w:r w:rsidR="00B53A72">
        <w:t xml:space="preserve"> measure delusional ideation</w:t>
      </w:r>
      <w:r w:rsidR="008E481D">
        <w:t>. P</w:t>
      </w:r>
      <w:r w:rsidR="00F62E08">
        <w:t xml:space="preserve">articipants </w:t>
      </w:r>
      <w:r w:rsidR="008C15F0">
        <w:t>are</w:t>
      </w:r>
      <w:r w:rsidR="004E38C0">
        <w:t xml:space="preserve"> asked </w:t>
      </w:r>
      <w:r w:rsidR="008E481D">
        <w:t>if they have ever had any of 21</w:t>
      </w:r>
      <w:r w:rsidR="00F62E08">
        <w:t xml:space="preserve"> delusion-like experiences. For example, one item asks, </w:t>
      </w:r>
      <w:r w:rsidR="008E481D">
        <w:t>“Do you ever feel as if things in magazines or on TV were written especially for you?”</w:t>
      </w:r>
      <w:r w:rsidR="00A506C3" w:rsidRPr="008E481D">
        <w:t xml:space="preserve"> For each i</w:t>
      </w:r>
      <w:r w:rsidR="00CE5B1F">
        <w:t>tem endorsed participants are asked to</w:t>
      </w:r>
      <w:r w:rsidR="008E481D" w:rsidRPr="008E481D">
        <w:t xml:space="preserve"> rate</w:t>
      </w:r>
      <w:r w:rsidR="00A506C3" w:rsidRPr="008E481D">
        <w:t xml:space="preserve"> </w:t>
      </w:r>
      <w:r w:rsidR="008E481D">
        <w:t xml:space="preserve">the </w:t>
      </w:r>
      <w:r w:rsidR="00A506C3" w:rsidRPr="008E481D">
        <w:t>associated distress, preo</w:t>
      </w:r>
      <w:r w:rsidR="008E481D" w:rsidRPr="008E481D">
        <w:t>ccupation, and conviction</w:t>
      </w:r>
      <w:r w:rsidR="00A506C3" w:rsidRPr="008E481D">
        <w:t xml:space="preserve">. </w:t>
      </w:r>
      <w:r w:rsidR="00F61965">
        <w:t>The PDI has been used in nume</w:t>
      </w:r>
      <w:r w:rsidR="009238B6">
        <w:t xml:space="preserve">rous studies, including at least </w:t>
      </w:r>
      <w:r w:rsidR="00F61965">
        <w:t xml:space="preserve">22 beads task studies </w:t>
      </w:r>
      <w:r w:rsidR="00B95D16">
        <w:fldChar w:fldCharType="begin"/>
      </w:r>
      <w:r w:rsidR="00B95D16">
        <w:instrText xml:space="preserve"> ADDIN EN.CITE &lt;EndNote&gt;&lt;Cite&gt;&lt;Author&gt;Ross&lt;/Author&gt;&lt;Year&gt;2015&lt;/Year&gt;&lt;RecNum&gt;247729&lt;/RecNum&gt;&lt;DisplayText&gt;(Ross et al., 2015)&lt;/DisplayText&gt;&lt;record&gt;&lt;rec-number&gt;247729&lt;/rec-number&gt;&lt;foreign-keys&gt;&lt;key app="EN" db-id="wf2e9ez5usedrqevawax09t1p0d0x5rexffv" timestamp="1422150388"&gt;247729&lt;/key&gt;&lt;key app="ENWeb" db-id=""&gt;0&lt;/key&gt;&lt;/foreign-keys&gt;&lt;ref-type name="Journal Article"&gt;17&lt;/ref-type&gt;&lt;contributors&gt;&lt;authors&gt;&lt;author&gt;Ross, R. M.&lt;/author&gt;&lt;author&gt;McKay, R.&lt;/author&gt;&lt;author&gt;Coltheart, M.&lt;/author&gt;&lt;author&gt;Langdon, R.&lt;/author&gt;&lt;/authors&gt;&lt;/contributors&gt;&lt;titles&gt;&lt;title&gt;Jumping to conclusions about the beads task? A meta-analysis of delusional ideation and data-gathering&lt;/title&gt;&lt;secondary-title&gt;Schizophrenia Bulletin&lt;/secondary-title&gt;&lt;/titles&gt;&lt;periodical&gt;&lt;full-title&gt;Schizophrenia Bulletin&lt;/full-title&gt;&lt;/periodical&gt;&lt;pages&gt;1183-1191&lt;/pages&gt;&lt;volume&gt;41&lt;/volume&gt;&lt;number&gt;5&lt;/number&gt;&lt;dates&gt;&lt;year&gt;2015&lt;/year&gt;&lt;/dates&gt;&lt;isbn&gt;0586-7614&amp;#xD;1745-1701&lt;/isbn&gt;&lt;urls&gt;&lt;/urls&gt;&lt;electronic-resource-num&gt;10.1093/schbul/sbu187&lt;/electronic-resource-num&gt;&lt;/record&gt;&lt;/Cite&gt;&lt;/EndNote&gt;</w:instrText>
      </w:r>
      <w:r w:rsidR="00B95D16">
        <w:fldChar w:fldCharType="separate"/>
      </w:r>
      <w:r w:rsidR="00B95D16">
        <w:rPr>
          <w:noProof/>
        </w:rPr>
        <w:t>(Ross et al., 2015)</w:t>
      </w:r>
      <w:r w:rsidR="00B95D16">
        <w:fldChar w:fldCharType="end"/>
      </w:r>
      <w:r w:rsidR="00F61965">
        <w:t xml:space="preserve">. </w:t>
      </w:r>
      <w:r w:rsidR="003773FC">
        <w:t>W</w:t>
      </w:r>
      <w:r w:rsidR="003F409C">
        <w:t>e</w:t>
      </w:r>
      <w:r w:rsidR="003773FC">
        <w:t xml:space="preserve"> found that t</w:t>
      </w:r>
      <w:r w:rsidR="0013366D">
        <w:t xml:space="preserve">he scale had </w:t>
      </w:r>
      <w:r w:rsidR="00CE5B56">
        <w:t>acceptable internal consistency:</w:t>
      </w:r>
      <w:r w:rsidR="0013366D">
        <w:t xml:space="preserve"> Cronbach’s </w:t>
      </w:r>
      <w:r w:rsidR="0013366D">
        <w:rPr>
          <w:rFonts w:ascii="Cambria" w:hAnsi="Cambria"/>
        </w:rPr>
        <w:t>α</w:t>
      </w:r>
      <w:r w:rsidR="0013366D">
        <w:t xml:space="preserve"> = 0.75.</w:t>
      </w:r>
    </w:p>
    <w:p w14:paraId="3E205326" w14:textId="77777777" w:rsidR="00A506C3" w:rsidRDefault="00A506C3" w:rsidP="0025799B">
      <w:pPr>
        <w:spacing w:line="480" w:lineRule="auto"/>
      </w:pPr>
    </w:p>
    <w:p w14:paraId="07CB4E07" w14:textId="77777777" w:rsidR="00B62854" w:rsidRDefault="00B62854" w:rsidP="0025799B">
      <w:pPr>
        <w:spacing w:line="480" w:lineRule="auto"/>
      </w:pPr>
    </w:p>
    <w:p w14:paraId="7922B377" w14:textId="77777777" w:rsidR="00B94B31" w:rsidRDefault="00B94B31" w:rsidP="0025799B">
      <w:pPr>
        <w:spacing w:line="480" w:lineRule="auto"/>
      </w:pPr>
      <w:r>
        <w:rPr>
          <w:i/>
        </w:rPr>
        <w:t>Religious belief and participation</w:t>
      </w:r>
    </w:p>
    <w:p w14:paraId="434BD431" w14:textId="77777777" w:rsidR="00B94B31" w:rsidRDefault="00B94B31" w:rsidP="0025799B">
      <w:pPr>
        <w:spacing w:line="480" w:lineRule="auto"/>
      </w:pPr>
    </w:p>
    <w:p w14:paraId="4F182E4C" w14:textId="0263937F" w:rsidR="00B94B31" w:rsidRDefault="00B94B31" w:rsidP="0025799B">
      <w:pPr>
        <w:spacing w:line="480" w:lineRule="auto"/>
      </w:pPr>
      <w:r>
        <w:t xml:space="preserve">A </w:t>
      </w:r>
      <w:r w:rsidR="0047327A">
        <w:t xml:space="preserve">9-item </w:t>
      </w:r>
      <w:r>
        <w:t xml:space="preserve">religious belief scale </w:t>
      </w:r>
      <w:r w:rsidR="00B95D16">
        <w:fldChar w:fldCharType="begin"/>
      </w:r>
      <w:r w:rsidR="00B95D16">
        <w:instrText xml:space="preserve"> ADDIN EN.CITE &lt;EndNote&gt;&lt;Cite&gt;&lt;Author&gt;Pennycook&lt;/Author&gt;&lt;Year&gt;2012&lt;/Year&gt;&lt;RecNum&gt;4720&lt;/RecNum&gt;&lt;DisplayText&gt;(Pennycook, Cheyne, Seli, Koehler, &amp;amp; Fugelsang, 2012)&lt;/DisplayText&gt;&lt;record&gt;&lt;rec-number&gt;4720&lt;/rec-number&gt;&lt;foreign-keys&gt;&lt;key app="EN" db-id="wf2e9ez5usedrqevawax09t1p0d0x5rexffv" timestamp="1394059100"&gt;4720&lt;/key&gt;&lt;/foreign-keys&gt;&lt;ref-type name="Journal Article"&gt;17&lt;/ref-type&gt;&lt;contributors&gt;&lt;authors&gt;&lt;author&gt;Pennycook, G.&lt;/author&gt;&lt;author&gt;Cheyne, J. A.&lt;/author&gt;&lt;author&gt;Seli, P.&lt;/author&gt;&lt;author&gt;Koehler, D. J.&lt;/author&gt;&lt;author&gt;Fugelsang, J. A.&lt;/author&gt;&lt;/authors&gt;&lt;/contributors&gt;&lt;titles&gt;&lt;title&gt;Analytic cognitive style predicts religious and paranormal belief&lt;/title&gt;&lt;secondary-title&gt;Cognition&lt;/secondary-title&gt;&lt;/titles&gt;&lt;periodical&gt;&lt;full-title&gt;Cognition&lt;/full-title&gt;&lt;/periodical&gt;&lt;pages&gt;335-346&lt;/pages&gt;&lt;volume&gt;123&lt;/volume&gt;&lt;number&gt;3&lt;/number&gt;&lt;dates&gt;&lt;year&gt;2012&lt;/year&gt;&lt;pub-dates&gt;&lt;date&gt;2012/06//&lt;/date&gt;&lt;/pub-dates&gt;&lt;/dates&gt;&lt;isbn&gt;00100277&lt;/isbn&gt;&lt;urls&gt;&lt;related-urls&gt;&lt;url&gt;http://linkinghub.elsevier.com/retrieve/pii/S0010027712000534&lt;/url&gt;&lt;url&gt;http://ac.els-cdn.com/S0010027712000534/1-s2.0-S0010027712000534-main.pdf?_tid=a97c9918-a4ee-11e3-9520-00000aab0f27&amp;amp;acdnat=1394083250_48e4a90da31eb26cb125b8b075a17590&lt;/url&gt;&lt;/related-urls&gt;&lt;/urls&gt;&lt;electronic-resource-num&gt;10.1016/j.cognition.2012.03.003&lt;/electronic-resource-num&gt;&lt;remote-database-provider&gt;CrossRef&lt;/remote-database-provider&gt;&lt;access-date&gt;2012/07/19/00:32:08&lt;/access-date&gt;&lt;/record&gt;&lt;/Cite&gt;&lt;/EndNote&gt;</w:instrText>
      </w:r>
      <w:r w:rsidR="00B95D16">
        <w:fldChar w:fldCharType="separate"/>
      </w:r>
      <w:r w:rsidR="00B95D16">
        <w:rPr>
          <w:noProof/>
        </w:rPr>
        <w:t>(Pennycook, Cheyne, Seli, Koehler, &amp; Fugelsang, 2012)</w:t>
      </w:r>
      <w:r w:rsidR="00B95D16">
        <w:fldChar w:fldCharType="end"/>
      </w:r>
      <w:r w:rsidR="0047327A">
        <w:t xml:space="preserve"> was used to measure</w:t>
      </w:r>
      <w:r>
        <w:t xml:space="preserve"> convent</w:t>
      </w:r>
      <w:r w:rsidR="00F61965">
        <w:t>ional religious beliefs</w:t>
      </w:r>
      <w:r w:rsidR="007501D7">
        <w:t>,</w:t>
      </w:r>
      <w:r w:rsidR="0046740F">
        <w:t xml:space="preserve"> </w:t>
      </w:r>
      <w:r w:rsidR="007501D7">
        <w:t>a</w:t>
      </w:r>
      <w:r w:rsidR="0046740F">
        <w:t>nd</w:t>
      </w:r>
      <w:r w:rsidR="0020711B">
        <w:t xml:space="preserve"> a</w:t>
      </w:r>
      <w:r w:rsidR="0046740F">
        <w:t xml:space="preserve"> </w:t>
      </w:r>
      <w:r w:rsidR="00964244">
        <w:t>5-it</w:t>
      </w:r>
      <w:r w:rsidR="0047327A">
        <w:t xml:space="preserve">em </w:t>
      </w:r>
      <w:r w:rsidR="0046740F">
        <w:t>religious participation</w:t>
      </w:r>
      <w:r>
        <w:t xml:space="preserve"> scale </w:t>
      </w:r>
      <w:r w:rsidR="00B95D16">
        <w:fldChar w:fldCharType="begin"/>
      </w:r>
      <w:r w:rsidR="00B95D16">
        <w:instrText xml:space="preserve"> ADDIN EN.CITE &lt;EndNote&gt;&lt;Cite&gt;&lt;Author&gt;Pennycook&lt;/Author&gt;&lt;Year&gt;2012&lt;/Year&gt;&lt;RecNum&gt;4720&lt;/RecNum&gt;&lt;DisplayText&gt;(Pennycook et al., 2012)&lt;/DisplayText&gt;&lt;record&gt;&lt;rec-number&gt;4720&lt;/rec-number&gt;&lt;foreign-keys&gt;&lt;key app="EN" db-id="wf2e9ez5usedrqevawax09t1p0d0x5rexffv" timestamp="1394059100"&gt;4720&lt;/key&gt;&lt;/foreign-keys&gt;&lt;ref-type name="Journal Article"&gt;17&lt;/ref-type&gt;&lt;contributors&gt;&lt;authors&gt;&lt;author&gt;Pennycook, G.&lt;/author&gt;&lt;author&gt;Cheyne, J. A.&lt;/author&gt;&lt;author&gt;Seli, P.&lt;/author&gt;&lt;author&gt;Koehler, D. J.&lt;/author&gt;&lt;author&gt;Fugelsang, J. A.&lt;/author&gt;&lt;/authors&gt;&lt;/contributors&gt;&lt;titles&gt;&lt;title&gt;Analytic cognitive style predicts religious and paranormal belief&lt;/title&gt;&lt;secondary-title&gt;Cognition&lt;/secondary-title&gt;&lt;/titles&gt;&lt;periodical&gt;&lt;full-title&gt;Cognition&lt;/full-title&gt;&lt;/periodical&gt;&lt;pages&gt;335-346&lt;/pages&gt;&lt;volume&gt;123&lt;/volume&gt;&lt;number&gt;3&lt;/number&gt;&lt;dates&gt;&lt;year&gt;2012&lt;/year&gt;&lt;pub-dates&gt;&lt;date&gt;2012/06//&lt;/date&gt;&lt;/pub-dates&gt;&lt;/dates&gt;&lt;isbn&gt;00100277&lt;/isbn&gt;&lt;urls&gt;&lt;related-urls&gt;&lt;url&gt;http://linkinghub.elsevier.com/retrieve/pii/S0010027712000534&lt;/url&gt;&lt;url&gt;http://ac.els-cdn.com/S0010027712000534/1-s2.0-S0010027712000534-main.pdf?_tid=a97c9918-a4ee-11e3-9520-00000aab0f27&amp;amp;acdnat=1394083250_48e4a90da31eb26cb125b8b075a17590&lt;/url&gt;&lt;/related-urls&gt;&lt;/urls&gt;&lt;electronic-resource-num&gt;10.1016/j.cognition.2012.03.003&lt;/electronic-resource-num&gt;&lt;remote-database-provider&gt;CrossRef&lt;/remote-database-provider&gt;&lt;access-date&gt;2012/07/19/00:32:08&lt;/access-date&gt;&lt;/record&gt;&lt;/Cite&gt;&lt;/EndNote&gt;</w:instrText>
      </w:r>
      <w:r w:rsidR="00B95D16">
        <w:fldChar w:fldCharType="separate"/>
      </w:r>
      <w:r w:rsidR="00B95D16">
        <w:rPr>
          <w:noProof/>
        </w:rPr>
        <w:t>(Pennycook et al., 2012)</w:t>
      </w:r>
      <w:r w:rsidR="00B95D16">
        <w:fldChar w:fldCharType="end"/>
      </w:r>
      <w:r>
        <w:t xml:space="preserve"> </w:t>
      </w:r>
      <w:r w:rsidR="00C44E0A">
        <w:t>was used to assess</w:t>
      </w:r>
      <w:r>
        <w:t xml:space="preserve"> the frequency of participatio</w:t>
      </w:r>
      <w:r w:rsidR="0047327A">
        <w:t xml:space="preserve">n in conventional </w:t>
      </w:r>
      <w:r w:rsidR="0020711B">
        <w:t>religious activ</w:t>
      </w:r>
      <w:r w:rsidR="0046740F">
        <w:t>ities</w:t>
      </w:r>
      <w:r w:rsidR="0020711B">
        <w:t xml:space="preserve">. </w:t>
      </w:r>
      <w:r>
        <w:t xml:space="preserve">We found that the scales had </w:t>
      </w:r>
      <w:r>
        <w:lastRenderedPageBreak/>
        <w:t xml:space="preserve">good internal consistency: Cronbach’s </w:t>
      </w:r>
      <w:r>
        <w:rPr>
          <w:rFonts w:ascii="Cambria" w:hAnsi="Cambria"/>
        </w:rPr>
        <w:t>α</w:t>
      </w:r>
      <w:r>
        <w:t xml:space="preserve"> = 0.95 and </w:t>
      </w:r>
      <w:r>
        <w:rPr>
          <w:rFonts w:ascii="Cambria" w:hAnsi="Cambria"/>
        </w:rPr>
        <w:t>α</w:t>
      </w:r>
      <w:r>
        <w:t xml:space="preserve"> = 0.89 for religious belief a</w:t>
      </w:r>
      <w:r w:rsidRPr="00EA0DAC">
        <w:t xml:space="preserve">nd religious </w:t>
      </w:r>
      <w:r w:rsidR="00BC1F83">
        <w:t>participation</w:t>
      </w:r>
      <w:r w:rsidR="00BC1F83" w:rsidRPr="00EA0DAC">
        <w:t xml:space="preserve"> </w:t>
      </w:r>
      <w:r>
        <w:t>respectively.</w:t>
      </w:r>
    </w:p>
    <w:p w14:paraId="6DB4F2EC" w14:textId="77777777" w:rsidR="00B94B31" w:rsidRDefault="00B94B31" w:rsidP="0025799B">
      <w:pPr>
        <w:spacing w:line="480" w:lineRule="auto"/>
      </w:pPr>
    </w:p>
    <w:p w14:paraId="51D8355B" w14:textId="52A76D1E" w:rsidR="003C43A7" w:rsidRDefault="00AE2132" w:rsidP="0025799B">
      <w:pPr>
        <w:spacing w:line="480" w:lineRule="auto"/>
      </w:pPr>
      <w:r w:rsidRPr="00867519">
        <w:rPr>
          <w:i/>
        </w:rPr>
        <w:t xml:space="preserve">Paranormal </w:t>
      </w:r>
      <w:r w:rsidR="007B2AA8">
        <w:rPr>
          <w:i/>
        </w:rPr>
        <w:t>belief</w:t>
      </w:r>
    </w:p>
    <w:p w14:paraId="6E83B401" w14:textId="77777777" w:rsidR="003C43A7" w:rsidRDefault="003C43A7" w:rsidP="0025799B">
      <w:pPr>
        <w:spacing w:line="480" w:lineRule="auto"/>
      </w:pPr>
    </w:p>
    <w:p w14:paraId="4D9D834C" w14:textId="7C11EA17" w:rsidR="00AE2132" w:rsidRDefault="00CE5B56" w:rsidP="0025799B">
      <w:pPr>
        <w:spacing w:line="480" w:lineRule="auto"/>
      </w:pPr>
      <w:r>
        <w:t xml:space="preserve">The </w:t>
      </w:r>
      <w:r w:rsidR="0046740F">
        <w:t>2</w:t>
      </w:r>
      <w:r w:rsidR="00A61EE7">
        <w:t>6</w:t>
      </w:r>
      <w:r w:rsidR="0046740F">
        <w:t>-item R</w:t>
      </w:r>
      <w:r>
        <w:t>evised P</w:t>
      </w:r>
      <w:r w:rsidR="003773FC">
        <w:t>aranormal Belief Scale</w:t>
      </w:r>
      <w:r w:rsidR="00892E0A">
        <w:t xml:space="preserve"> </w:t>
      </w:r>
      <w:r w:rsidR="00B95D16">
        <w:fldChar w:fldCharType="begin"/>
      </w:r>
      <w:r w:rsidR="00B95D16">
        <w:instrText xml:space="preserve"> ADDIN EN.CITE &lt;EndNote&gt;&lt;Cite&gt;&lt;Author&gt;Tobacyk&lt;/Author&gt;&lt;Year&gt;1983&lt;/Year&gt;&lt;RecNum&gt;246704&lt;/RecNum&gt;&lt;DisplayText&gt;(Tobacyk, 2004; Tobacyk &amp;amp; Milford, 1983)&lt;/DisplayText&gt;&lt;record&gt;&lt;rec-number&gt;246704&lt;/rec-number&gt;&lt;foreign-keys&gt;&lt;key app="EN" db-id="wf2e9ez5usedrqevawax09t1p0d0x5rexffv" timestamp="1413253018"&gt;246704&lt;/key&gt;&lt;key app="ENWeb" db-id=""&gt;0&lt;/key&gt;&lt;/foreign-keys&gt;&lt;ref-type name="Journal Article"&gt;17&lt;/ref-type&gt;&lt;contributors&gt;&lt;authors&gt;&lt;author&gt;Tobacyk, J. J.&lt;/author&gt;&lt;author&gt;Milford, G.&lt;/author&gt;&lt;/authors&gt;&lt;/contributors&gt;&lt;titles&gt;&lt;title&gt;Belief in paranormal phenomena: Assessment instrument development and implications for personality functioning&lt;/title&gt;&lt;secondary-title&gt;Journal of Personality and Social Psychology&lt;/secondary-title&gt;&lt;/titles&gt;&lt;periodical&gt;&lt;full-title&gt;Journal of Personality and Social Psychology&lt;/full-title&gt;&lt;/periodical&gt;&lt;pages&gt;1029-1037&lt;/pages&gt;&lt;volume&gt;44&lt;/volume&gt;&lt;number&gt;5&lt;/number&gt;&lt;dates&gt;&lt;year&gt;1983&lt;/year&gt;&lt;/dates&gt;&lt;urls&gt;&lt;/urls&gt;&lt;electronic-resource-num&gt;10.1037//0022-3514.44.5.1029 &lt;/electronic-resource-num&gt;&lt;/record&gt;&lt;/Cite&gt;&lt;Cite&gt;&lt;Author&gt;Tobacyk&lt;/Author&gt;&lt;Year&gt;2004&lt;/Year&gt;&lt;RecNum&gt;246705&lt;/RecNum&gt;&lt;record&gt;&lt;rec-number&gt;246705&lt;/rec-number&gt;&lt;foreign-keys&gt;&lt;key app="EN" db-id="wf2e9ez5usedrqevawax09t1p0d0x5rexffv" timestamp="1413253018"&gt;246705&lt;/key&gt;&lt;key app="ENWeb" db-id=""&gt;0&lt;/key&gt;&lt;/foreign-keys&gt;&lt;ref-type name="Journal Article"&gt;17&lt;/ref-type&gt;&lt;contributors&gt;&lt;authors&gt;&lt;author&gt;Tobacyk, J. J.&lt;/author&gt;&lt;/authors&gt;&lt;/contributors&gt;&lt;titles&gt;&lt;title&gt;A revised paranormal belief scale&lt;/title&gt;&lt;secondary-title&gt;The International Journal of Transpersonal Studies&lt;/secondary-title&gt;&lt;/titles&gt;&lt;periodical&gt;&lt;full-title&gt;The International Journal of Transpersonal Studies&lt;/full-title&gt;&lt;/periodical&gt;&lt;pages&gt;94-98&lt;/pages&gt;&lt;volume&gt;23&lt;/volume&gt;&lt;dates&gt;&lt;year&gt;2004&lt;/year&gt;&lt;/dates&gt;&lt;urls&gt;&lt;/urls&gt;&lt;electronic-resource-num&gt;10.1037/t14015-000 &lt;/electronic-resource-num&gt;&lt;/record&gt;&lt;/Cite&gt;&lt;/EndNote&gt;</w:instrText>
      </w:r>
      <w:r w:rsidR="00B95D16">
        <w:fldChar w:fldCharType="separate"/>
      </w:r>
      <w:r w:rsidR="00B95D16">
        <w:rPr>
          <w:noProof/>
        </w:rPr>
        <w:t>(Tobacyk, 2004; Tobacyk &amp; Milford, 1983)</w:t>
      </w:r>
      <w:r w:rsidR="00B95D16">
        <w:fldChar w:fldCharType="end"/>
      </w:r>
      <w:r w:rsidR="00C44E0A">
        <w:t xml:space="preserve"> </w:t>
      </w:r>
      <w:r w:rsidR="00CD0856">
        <w:t>was used</w:t>
      </w:r>
      <w:r w:rsidR="0030565F">
        <w:t xml:space="preserve"> to measure paranormal belief</w:t>
      </w:r>
      <w:r w:rsidR="00CD0856">
        <w:t xml:space="preserve">. </w:t>
      </w:r>
      <w:r w:rsidR="0047327A">
        <w:t>Three</w:t>
      </w:r>
      <w:r w:rsidR="0046740F">
        <w:t xml:space="preserve"> religious items were removed </w:t>
      </w:r>
      <w:r w:rsidR="0047327A">
        <w:t>because</w:t>
      </w:r>
      <w:r w:rsidR="0046740F">
        <w:t xml:space="preserve"> they were</w:t>
      </w:r>
      <w:r w:rsidR="00C44E0A">
        <w:t xml:space="preserve"> made redundant by the religio</w:t>
      </w:r>
      <w:r w:rsidR="0046740F">
        <w:t>us belief scale</w:t>
      </w:r>
      <w:r w:rsidR="0047327A">
        <w:t>.</w:t>
      </w:r>
      <w:r w:rsidR="00EC2C44">
        <w:t xml:space="preserve"> </w:t>
      </w:r>
      <w:r w:rsidR="003773FC">
        <w:t>We found that t</w:t>
      </w:r>
      <w:r w:rsidR="00151680">
        <w:t>he scale had good</w:t>
      </w:r>
      <w:r>
        <w:t xml:space="preserve"> internal consistency:</w:t>
      </w:r>
      <w:r w:rsidR="00DD5046">
        <w:t xml:space="preserve"> Cronbach’s </w:t>
      </w:r>
      <w:r w:rsidR="00DD5046">
        <w:rPr>
          <w:rFonts w:ascii="Cambria" w:hAnsi="Cambria"/>
        </w:rPr>
        <w:t>α</w:t>
      </w:r>
      <w:r w:rsidR="00DD5046">
        <w:t xml:space="preserve"> = </w:t>
      </w:r>
      <w:r w:rsidR="0013366D">
        <w:t>0.95</w:t>
      </w:r>
      <w:r w:rsidR="00DD5046">
        <w:t>.</w:t>
      </w:r>
      <w:r w:rsidR="00EC2C44">
        <w:t xml:space="preserve"> </w:t>
      </w:r>
    </w:p>
    <w:p w14:paraId="2EC2DB0B" w14:textId="77777777" w:rsidR="00AE2132" w:rsidRPr="008A0289" w:rsidRDefault="00AE2132" w:rsidP="0025799B">
      <w:pPr>
        <w:spacing w:line="480" w:lineRule="auto"/>
      </w:pPr>
    </w:p>
    <w:p w14:paraId="045A0613" w14:textId="77777777" w:rsidR="003C43A7" w:rsidRDefault="00AE2132" w:rsidP="0025799B">
      <w:pPr>
        <w:spacing w:line="480" w:lineRule="auto"/>
      </w:pPr>
      <w:r w:rsidRPr="008A0289">
        <w:rPr>
          <w:i/>
        </w:rPr>
        <w:t>Demographic variables</w:t>
      </w:r>
      <w:r w:rsidR="008A0289" w:rsidRPr="008A0289">
        <w:t xml:space="preserve"> </w:t>
      </w:r>
    </w:p>
    <w:p w14:paraId="0CA7A88C" w14:textId="77777777" w:rsidR="003C43A7" w:rsidRDefault="003C43A7" w:rsidP="0025799B">
      <w:pPr>
        <w:spacing w:line="480" w:lineRule="auto"/>
      </w:pPr>
    </w:p>
    <w:p w14:paraId="16F9CBB1" w14:textId="77777777" w:rsidR="00AE2132" w:rsidRPr="008A0289" w:rsidRDefault="008A0289" w:rsidP="0025799B">
      <w:pPr>
        <w:spacing w:line="480" w:lineRule="auto"/>
        <w:rPr>
          <w:i/>
        </w:rPr>
      </w:pPr>
      <w:r w:rsidRPr="008A0289">
        <w:t xml:space="preserve">Participants </w:t>
      </w:r>
      <w:r w:rsidR="00C44E0A">
        <w:t xml:space="preserve">were asked to report their </w:t>
      </w:r>
      <w:r w:rsidR="00650AD5">
        <w:t>ge</w:t>
      </w:r>
      <w:r w:rsidR="00CE5B56">
        <w:t>nder (Male 63.9%, Female 36.1%);</w:t>
      </w:r>
      <w:r w:rsidR="00650AD5">
        <w:t xml:space="preserve"> age in years (Mean = 30.2</w:t>
      </w:r>
      <w:r w:rsidR="00CE5B56">
        <w:t>);</w:t>
      </w:r>
      <w:r w:rsidRPr="008A0289">
        <w:t xml:space="preserve"> highest level of education </w:t>
      </w:r>
      <w:r>
        <w:rPr>
          <w:rFonts w:cs="Helvetica"/>
          <w:color w:val="000000"/>
          <w:lang w:val="en-US"/>
        </w:rPr>
        <w:t>[</w:t>
      </w:r>
      <w:r w:rsidR="001D6B04">
        <w:rPr>
          <w:rFonts w:cs="Helvetica"/>
          <w:color w:val="000000"/>
          <w:lang w:val="en-US"/>
        </w:rPr>
        <w:t>1 = None (0%), 2</w:t>
      </w:r>
      <w:r>
        <w:rPr>
          <w:rFonts w:cs="Helvetica"/>
          <w:color w:val="000000"/>
          <w:lang w:val="en-US"/>
        </w:rPr>
        <w:t xml:space="preserve"> =</w:t>
      </w:r>
      <w:r w:rsidRPr="008A0289">
        <w:rPr>
          <w:rFonts w:cs="Helvetica"/>
          <w:color w:val="000000"/>
          <w:lang w:val="en-US"/>
        </w:rPr>
        <w:t xml:space="preserve"> some</w:t>
      </w:r>
      <w:r w:rsidR="001D6B04">
        <w:rPr>
          <w:rFonts w:cs="Helvetica"/>
          <w:color w:val="000000"/>
          <w:lang w:val="en-US"/>
        </w:rPr>
        <w:t xml:space="preserve"> high school</w:t>
      </w:r>
      <w:r>
        <w:rPr>
          <w:rFonts w:cs="Helvetica"/>
          <w:color w:val="000000"/>
          <w:lang w:val="en-US"/>
        </w:rPr>
        <w:t xml:space="preserve"> (1</w:t>
      </w:r>
      <w:r w:rsidR="00650AD5">
        <w:rPr>
          <w:rFonts w:cs="Helvetica"/>
          <w:color w:val="000000"/>
          <w:lang w:val="en-US"/>
        </w:rPr>
        <w:t>.3</w:t>
      </w:r>
      <w:r w:rsidR="001D6B04">
        <w:rPr>
          <w:rFonts w:cs="Helvetica"/>
          <w:color w:val="000000"/>
          <w:lang w:val="en-US"/>
        </w:rPr>
        <w:t>%), 3 = high school (9.8%), 4</w:t>
      </w:r>
      <w:r>
        <w:rPr>
          <w:rFonts w:cs="Helvetica"/>
          <w:color w:val="000000"/>
          <w:lang w:val="en-US"/>
        </w:rPr>
        <w:t xml:space="preserve"> = </w:t>
      </w:r>
      <w:r w:rsidRPr="008A0289">
        <w:rPr>
          <w:rFonts w:cs="Helvetica"/>
          <w:color w:val="000000"/>
          <w:lang w:val="en-US"/>
        </w:rPr>
        <w:t>technical trade or v</w:t>
      </w:r>
      <w:r w:rsidR="001D6B04">
        <w:rPr>
          <w:rFonts w:cs="Helvetica"/>
          <w:color w:val="000000"/>
          <w:lang w:val="en-US"/>
        </w:rPr>
        <w:t>ocational training (5.7%), 5</w:t>
      </w:r>
      <w:r>
        <w:rPr>
          <w:rFonts w:cs="Helvetica"/>
          <w:color w:val="000000"/>
          <w:lang w:val="en-US"/>
        </w:rPr>
        <w:t xml:space="preserve"> =</w:t>
      </w:r>
      <w:r w:rsidRPr="008A0289">
        <w:rPr>
          <w:rFonts w:cs="Helvetica"/>
          <w:color w:val="000000"/>
          <w:lang w:val="en-US"/>
        </w:rPr>
        <w:t xml:space="preserve"> some c</w:t>
      </w:r>
      <w:r w:rsidR="001D6B04">
        <w:rPr>
          <w:rFonts w:cs="Helvetica"/>
          <w:color w:val="000000"/>
          <w:lang w:val="en-US"/>
        </w:rPr>
        <w:t>ollege, no degree (41.7%), 6</w:t>
      </w:r>
      <w:r>
        <w:rPr>
          <w:rFonts w:cs="Helvetica"/>
          <w:color w:val="000000"/>
          <w:lang w:val="en-US"/>
        </w:rPr>
        <w:t xml:space="preserve"> =</w:t>
      </w:r>
      <w:r w:rsidRPr="008A0289">
        <w:rPr>
          <w:rFonts w:cs="Helvetica"/>
          <w:color w:val="000000"/>
          <w:lang w:val="en-US"/>
        </w:rPr>
        <w:t xml:space="preserve"> B</w:t>
      </w:r>
      <w:r w:rsidR="001D6B04">
        <w:rPr>
          <w:rFonts w:cs="Helvetica"/>
          <w:color w:val="000000"/>
          <w:lang w:val="en-US"/>
        </w:rPr>
        <w:t>achelor’s degree (29.2%), 7</w:t>
      </w:r>
      <w:r>
        <w:rPr>
          <w:rFonts w:cs="Helvetica"/>
          <w:color w:val="000000"/>
          <w:lang w:val="en-US"/>
        </w:rPr>
        <w:t xml:space="preserve"> = </w:t>
      </w:r>
      <w:r w:rsidR="001D6B04">
        <w:rPr>
          <w:rFonts w:cs="Helvetica"/>
          <w:color w:val="000000"/>
          <w:lang w:val="en-US"/>
        </w:rPr>
        <w:t>Master’s degree (10.0%), 8</w:t>
      </w:r>
      <w:r>
        <w:rPr>
          <w:rFonts w:cs="Helvetica"/>
          <w:color w:val="000000"/>
          <w:lang w:val="en-US"/>
        </w:rPr>
        <w:t xml:space="preserve"> = Profe</w:t>
      </w:r>
      <w:r w:rsidR="001D6B04">
        <w:rPr>
          <w:rFonts w:cs="Helvetica"/>
          <w:color w:val="000000"/>
          <w:lang w:val="en-US"/>
        </w:rPr>
        <w:t>ssional degree (0.9%), 9</w:t>
      </w:r>
      <w:r>
        <w:rPr>
          <w:rFonts w:cs="Helvetica"/>
          <w:color w:val="000000"/>
          <w:lang w:val="en-US"/>
        </w:rPr>
        <w:t xml:space="preserve"> =</w:t>
      </w:r>
      <w:r w:rsidR="001D6B04">
        <w:rPr>
          <w:rFonts w:cs="Helvetica"/>
          <w:color w:val="000000"/>
          <w:lang w:val="en-US"/>
        </w:rPr>
        <w:t xml:space="preserve"> Doctoral degree (1.4</w:t>
      </w:r>
      <w:r w:rsidR="00CE5B56">
        <w:rPr>
          <w:rFonts w:cs="Helvetica"/>
          <w:color w:val="000000"/>
          <w:lang w:val="en-US"/>
        </w:rPr>
        <w:t>%)];</w:t>
      </w:r>
      <w:r w:rsidRPr="008A0289">
        <w:rPr>
          <w:rFonts w:cs="Helvetica"/>
          <w:color w:val="000000"/>
          <w:lang w:val="en-US"/>
        </w:rPr>
        <w:t xml:space="preserve"> and </w:t>
      </w:r>
      <w:r w:rsidR="00C44E0A">
        <w:rPr>
          <w:rFonts w:cs="Helvetica"/>
          <w:color w:val="000000"/>
          <w:lang w:val="en-US"/>
        </w:rPr>
        <w:t xml:space="preserve">an estimate of </w:t>
      </w:r>
      <w:r w:rsidRPr="008A0289">
        <w:rPr>
          <w:rFonts w:cs="Helvetica"/>
          <w:color w:val="000000"/>
          <w:lang w:val="en-US"/>
        </w:rPr>
        <w:t>total family income level from</w:t>
      </w:r>
      <w:r>
        <w:rPr>
          <w:rFonts w:cs="Helvetica"/>
          <w:color w:val="000000"/>
          <w:lang w:val="en-US"/>
        </w:rPr>
        <w:t xml:space="preserve"> all sources before taxes </w:t>
      </w:r>
      <w:r w:rsidR="001D6B04">
        <w:rPr>
          <w:rFonts w:cs="Helvetica"/>
          <w:color w:val="000000"/>
          <w:lang w:val="en-US"/>
        </w:rPr>
        <w:t>for 2013 [1 = less than $10,000 (7.7</w:t>
      </w:r>
      <w:r>
        <w:rPr>
          <w:rFonts w:cs="Helvetica"/>
          <w:color w:val="000000"/>
          <w:lang w:val="en-US"/>
        </w:rPr>
        <w:t>%), 2 =</w:t>
      </w:r>
      <w:r w:rsidRPr="008A0289">
        <w:rPr>
          <w:rFonts w:cs="Helvetica"/>
          <w:color w:val="000000"/>
          <w:lang w:val="en-US"/>
        </w:rPr>
        <w:t xml:space="preserve"> $10,000</w:t>
      </w:r>
      <w:r w:rsidR="001D6B04">
        <w:rPr>
          <w:rFonts w:cs="Helvetica"/>
          <w:color w:val="000000"/>
          <w:lang w:val="en-US"/>
        </w:rPr>
        <w:t xml:space="preserve"> to under $20,000 (13.1</w:t>
      </w:r>
      <w:r>
        <w:rPr>
          <w:rFonts w:cs="Helvetica"/>
          <w:color w:val="000000"/>
          <w:lang w:val="en-US"/>
        </w:rPr>
        <w:t>%), 3 =</w:t>
      </w:r>
      <w:r w:rsidRPr="008A0289">
        <w:rPr>
          <w:rFonts w:cs="Helvetica"/>
          <w:color w:val="000000"/>
          <w:lang w:val="en-US"/>
        </w:rPr>
        <w:t xml:space="preserve"> $20,000</w:t>
      </w:r>
      <w:r w:rsidR="001D6B04">
        <w:rPr>
          <w:rFonts w:cs="Helvetica"/>
          <w:color w:val="000000"/>
          <w:lang w:val="en-US"/>
        </w:rPr>
        <w:t xml:space="preserve"> to under $30,000 (14.7</w:t>
      </w:r>
      <w:r>
        <w:rPr>
          <w:rFonts w:cs="Helvetica"/>
          <w:color w:val="000000"/>
          <w:lang w:val="en-US"/>
        </w:rPr>
        <w:t>%), 4 =</w:t>
      </w:r>
      <w:r w:rsidRPr="008A0289">
        <w:rPr>
          <w:rFonts w:cs="Helvetica"/>
          <w:color w:val="000000"/>
          <w:lang w:val="en-US"/>
        </w:rPr>
        <w:t xml:space="preserve"> $30,000 to unde</w:t>
      </w:r>
      <w:r w:rsidR="001D6B04">
        <w:rPr>
          <w:rFonts w:cs="Helvetica"/>
          <w:color w:val="000000"/>
          <w:lang w:val="en-US"/>
        </w:rPr>
        <w:t>r $40,000 (11.8</w:t>
      </w:r>
      <w:r>
        <w:rPr>
          <w:rFonts w:cs="Helvetica"/>
          <w:color w:val="000000"/>
          <w:lang w:val="en-US"/>
        </w:rPr>
        <w:t>%), 5 =</w:t>
      </w:r>
      <w:r w:rsidRPr="008A0289">
        <w:rPr>
          <w:rFonts w:cs="Helvetica"/>
          <w:color w:val="000000"/>
          <w:lang w:val="en-US"/>
        </w:rPr>
        <w:t xml:space="preserve"> $40,000</w:t>
      </w:r>
      <w:r w:rsidR="001D6B04">
        <w:rPr>
          <w:rFonts w:cs="Helvetica"/>
          <w:color w:val="000000"/>
          <w:lang w:val="en-US"/>
        </w:rPr>
        <w:t xml:space="preserve"> to under $50,000 (11.1</w:t>
      </w:r>
      <w:r>
        <w:rPr>
          <w:rFonts w:cs="Helvetica"/>
          <w:color w:val="000000"/>
          <w:lang w:val="en-US"/>
        </w:rPr>
        <w:t>%), 6 =</w:t>
      </w:r>
      <w:r w:rsidRPr="008A0289">
        <w:rPr>
          <w:rFonts w:cs="Helvetica"/>
          <w:color w:val="000000"/>
          <w:lang w:val="en-US"/>
        </w:rPr>
        <w:t xml:space="preserve"> $50,0</w:t>
      </w:r>
      <w:r w:rsidR="001D6B04">
        <w:rPr>
          <w:rFonts w:cs="Helvetica"/>
          <w:color w:val="000000"/>
          <w:lang w:val="en-US"/>
        </w:rPr>
        <w:t>00 to under $75,000 (15</w:t>
      </w:r>
      <w:r>
        <w:rPr>
          <w:rFonts w:cs="Helvetica"/>
          <w:color w:val="000000"/>
          <w:lang w:val="en-US"/>
        </w:rPr>
        <w:t>%), 7 =</w:t>
      </w:r>
      <w:r w:rsidRPr="008A0289">
        <w:rPr>
          <w:rFonts w:cs="Helvetica"/>
          <w:color w:val="000000"/>
          <w:lang w:val="en-US"/>
        </w:rPr>
        <w:t xml:space="preserve"> $75,000 </w:t>
      </w:r>
      <w:r w:rsidR="001D6B04">
        <w:rPr>
          <w:rFonts w:cs="Helvetica"/>
          <w:color w:val="000000"/>
          <w:lang w:val="en-US"/>
        </w:rPr>
        <w:t>to under $100,000 (11.8</w:t>
      </w:r>
      <w:r>
        <w:rPr>
          <w:rFonts w:cs="Helvetica"/>
          <w:color w:val="000000"/>
          <w:lang w:val="en-US"/>
        </w:rPr>
        <w:t>%), 8 =</w:t>
      </w:r>
      <w:r w:rsidRPr="008A0289">
        <w:rPr>
          <w:rFonts w:cs="Helvetica"/>
          <w:color w:val="000000"/>
          <w:lang w:val="en-US"/>
        </w:rPr>
        <w:t xml:space="preserve"> $100,000</w:t>
      </w:r>
      <w:r>
        <w:rPr>
          <w:rFonts w:cs="Helvetica"/>
          <w:color w:val="000000"/>
          <w:lang w:val="en-US"/>
        </w:rPr>
        <w:t xml:space="preserve"> to under $150,</w:t>
      </w:r>
      <w:r w:rsidR="001D6B04">
        <w:rPr>
          <w:rFonts w:cs="Helvetica"/>
          <w:color w:val="000000"/>
          <w:lang w:val="en-US"/>
        </w:rPr>
        <w:t>000 (10.6</w:t>
      </w:r>
      <w:r w:rsidR="00331501">
        <w:rPr>
          <w:rFonts w:cs="Helvetica"/>
          <w:color w:val="000000"/>
          <w:lang w:val="en-US"/>
        </w:rPr>
        <w:t>%), 9 = $150,000 to under $250,000</w:t>
      </w:r>
      <w:r w:rsidR="001D6B04">
        <w:rPr>
          <w:rFonts w:cs="Helvetica"/>
          <w:color w:val="000000"/>
          <w:lang w:val="en-US"/>
        </w:rPr>
        <w:t xml:space="preserve"> (2.7%)</w:t>
      </w:r>
      <w:r w:rsidR="00331501">
        <w:rPr>
          <w:rFonts w:cs="Helvetica"/>
          <w:color w:val="000000"/>
          <w:lang w:val="en-US"/>
        </w:rPr>
        <w:t>, 10 = $250,000 or more</w:t>
      </w:r>
      <w:r w:rsidR="004052AE">
        <w:rPr>
          <w:rFonts w:cs="Helvetica"/>
          <w:color w:val="000000"/>
          <w:lang w:val="en-US"/>
        </w:rPr>
        <w:t xml:space="preserve"> (1.6%)</w:t>
      </w:r>
      <w:r w:rsidRPr="008A0289">
        <w:rPr>
          <w:rFonts w:cs="Helvetica"/>
          <w:color w:val="000000"/>
          <w:lang w:val="en-US"/>
        </w:rPr>
        <w:t>].</w:t>
      </w:r>
    </w:p>
    <w:p w14:paraId="08080E0F" w14:textId="77777777" w:rsidR="00DA001E" w:rsidRPr="008A0289" w:rsidRDefault="00DA001E" w:rsidP="0025799B">
      <w:pPr>
        <w:spacing w:line="480" w:lineRule="auto"/>
      </w:pPr>
      <w:r w:rsidRPr="008A0289">
        <w:t xml:space="preserve"> </w:t>
      </w:r>
    </w:p>
    <w:p w14:paraId="3810173D" w14:textId="77777777" w:rsidR="00AE2132" w:rsidRPr="004052AE" w:rsidRDefault="00AE2132" w:rsidP="0025799B">
      <w:pPr>
        <w:spacing w:line="480" w:lineRule="auto"/>
        <w:rPr>
          <w:i/>
        </w:rPr>
      </w:pPr>
      <w:r w:rsidRPr="004052AE">
        <w:rPr>
          <w:i/>
        </w:rPr>
        <w:lastRenderedPageBreak/>
        <w:t>Procedure</w:t>
      </w:r>
    </w:p>
    <w:p w14:paraId="5C584511" w14:textId="77777777" w:rsidR="004052AE" w:rsidRDefault="004052AE" w:rsidP="0025799B">
      <w:pPr>
        <w:spacing w:line="480" w:lineRule="auto"/>
      </w:pPr>
    </w:p>
    <w:p w14:paraId="62BD66F5" w14:textId="5149A02F" w:rsidR="00240105" w:rsidRDefault="00EC0F6A" w:rsidP="0025799B">
      <w:pPr>
        <w:spacing w:line="480" w:lineRule="auto"/>
      </w:pPr>
      <w:r>
        <w:t>The study was</w:t>
      </w:r>
      <w:r w:rsidR="00D0680B">
        <w:t xml:space="preserve"> conducted using</w:t>
      </w:r>
      <w:r w:rsidR="0080623E">
        <w:t xml:space="preserve"> </w:t>
      </w:r>
      <w:r w:rsidR="0080623E" w:rsidRPr="0080623E">
        <w:rPr>
          <w:i/>
        </w:rPr>
        <w:t>Qualtrics</w:t>
      </w:r>
      <w:r w:rsidR="003C1903">
        <w:t xml:space="preserve"> (Provo, UT, USA)</w:t>
      </w:r>
      <w:r w:rsidR="0080623E">
        <w:t xml:space="preserve">. </w:t>
      </w:r>
      <w:r w:rsidR="00331501">
        <w:t>The order of presentation of tasks wa</w:t>
      </w:r>
      <w:r w:rsidR="00C44E0A">
        <w:t>s the same for all participants and was</w:t>
      </w:r>
      <w:r w:rsidR="00240105">
        <w:t xml:space="preserve"> as follows:</w:t>
      </w:r>
    </w:p>
    <w:p w14:paraId="1723A2AB" w14:textId="77777777" w:rsidR="00240105" w:rsidRDefault="00240105" w:rsidP="0025799B">
      <w:pPr>
        <w:spacing w:line="480" w:lineRule="auto"/>
      </w:pPr>
      <w:r>
        <w:t>1.</w:t>
      </w:r>
      <w:r w:rsidR="00F6001B">
        <w:t xml:space="preserve"> </w:t>
      </w:r>
      <w:r>
        <w:t xml:space="preserve">A </w:t>
      </w:r>
      <w:r w:rsidR="00F6001B">
        <w:t>declaration of</w:t>
      </w:r>
      <w:r w:rsidR="007B69AF">
        <w:t xml:space="preserve"> </w:t>
      </w:r>
      <w:r w:rsidR="00331501">
        <w:t xml:space="preserve">informed </w:t>
      </w:r>
      <w:r>
        <w:t xml:space="preserve">consent. </w:t>
      </w:r>
      <w:r w:rsidR="00A42321">
        <w:t xml:space="preserve"> </w:t>
      </w:r>
    </w:p>
    <w:p w14:paraId="4D242F8B" w14:textId="77777777" w:rsidR="00240105" w:rsidRDefault="00240105" w:rsidP="0025799B">
      <w:pPr>
        <w:spacing w:line="480" w:lineRule="auto"/>
      </w:pPr>
      <w:r>
        <w:t>2. T</w:t>
      </w:r>
      <w:r w:rsidR="00900947">
        <w:t>he first manipulation c</w:t>
      </w:r>
      <w:r w:rsidR="00A42321">
        <w:t>heck</w:t>
      </w:r>
      <w:r>
        <w:t xml:space="preserve">. </w:t>
      </w:r>
    </w:p>
    <w:p w14:paraId="0040D4E5" w14:textId="77777777" w:rsidR="00240105" w:rsidRDefault="00240105" w:rsidP="0025799B">
      <w:pPr>
        <w:spacing w:line="480" w:lineRule="auto"/>
      </w:pPr>
      <w:r>
        <w:t xml:space="preserve">3. The beads task. </w:t>
      </w:r>
    </w:p>
    <w:p w14:paraId="52341029" w14:textId="77777777" w:rsidR="00240105" w:rsidRDefault="00240105" w:rsidP="0025799B">
      <w:pPr>
        <w:spacing w:line="480" w:lineRule="auto"/>
      </w:pPr>
      <w:r>
        <w:t>4. T</w:t>
      </w:r>
      <w:r w:rsidR="007B69AF">
        <w:t>he PDI</w:t>
      </w:r>
      <w:r w:rsidR="00921E73">
        <w:t xml:space="preserve"> (order of presentation of items randomized)</w:t>
      </w:r>
      <w:r w:rsidR="007B69AF">
        <w:t xml:space="preserve">. </w:t>
      </w:r>
    </w:p>
    <w:p w14:paraId="325CCCDD" w14:textId="77777777" w:rsidR="00240105" w:rsidRDefault="00240105" w:rsidP="0025799B">
      <w:pPr>
        <w:spacing w:line="480" w:lineRule="auto"/>
      </w:pPr>
      <w:r>
        <w:t>5. T</w:t>
      </w:r>
      <w:r w:rsidR="007B69AF">
        <w:t xml:space="preserve">he CRT4. </w:t>
      </w:r>
    </w:p>
    <w:p w14:paraId="2D2C0597" w14:textId="77777777" w:rsidR="00240105" w:rsidRDefault="00240105" w:rsidP="0025799B">
      <w:pPr>
        <w:spacing w:line="480" w:lineRule="auto"/>
      </w:pPr>
      <w:r>
        <w:t>6. T</w:t>
      </w:r>
      <w:r w:rsidR="007B69AF">
        <w:t xml:space="preserve">he CRT3. </w:t>
      </w:r>
    </w:p>
    <w:p w14:paraId="0CDF3A64" w14:textId="77777777" w:rsidR="00240105" w:rsidRDefault="00240105" w:rsidP="0025799B">
      <w:pPr>
        <w:spacing w:line="480" w:lineRule="auto"/>
      </w:pPr>
      <w:r>
        <w:t>7. T</w:t>
      </w:r>
      <w:r w:rsidR="00900947">
        <w:t>he second m</w:t>
      </w:r>
      <w:r w:rsidR="007B69AF">
        <w:t>anipulati</w:t>
      </w:r>
      <w:r w:rsidR="00900947">
        <w:t>on check</w:t>
      </w:r>
      <w:r w:rsidR="00331501">
        <w:t xml:space="preserve">. </w:t>
      </w:r>
    </w:p>
    <w:p w14:paraId="6ACFBB35" w14:textId="77777777" w:rsidR="00240105" w:rsidRDefault="00240105" w:rsidP="0025799B">
      <w:pPr>
        <w:spacing w:line="480" w:lineRule="auto"/>
      </w:pPr>
      <w:r>
        <w:t>8. T</w:t>
      </w:r>
      <w:r w:rsidR="00900947">
        <w:t>he heuristics and b</w:t>
      </w:r>
      <w:r w:rsidR="00F6001B">
        <w:t>iases</w:t>
      </w:r>
      <w:r w:rsidR="005E2C6B">
        <w:t xml:space="preserve"> battery</w:t>
      </w:r>
      <w:r w:rsidR="007B69AF">
        <w:t xml:space="preserve">. </w:t>
      </w:r>
    </w:p>
    <w:p w14:paraId="3E4DD8E4" w14:textId="77777777" w:rsidR="00240105" w:rsidRDefault="00240105" w:rsidP="0025799B">
      <w:pPr>
        <w:spacing w:line="480" w:lineRule="auto"/>
      </w:pPr>
      <w:r>
        <w:t>9. T</w:t>
      </w:r>
      <w:r w:rsidR="00F2556E">
        <w:t>he</w:t>
      </w:r>
      <w:r w:rsidR="0030565F">
        <w:t xml:space="preserve"> </w:t>
      </w:r>
      <w:r w:rsidR="00436A36">
        <w:t>syllogistic reasoning</w:t>
      </w:r>
      <w:r w:rsidR="00F2556E">
        <w:t xml:space="preserve"> test</w:t>
      </w:r>
      <w:r w:rsidR="00331501">
        <w:t xml:space="preserve">. </w:t>
      </w:r>
    </w:p>
    <w:p w14:paraId="4B866763" w14:textId="77777777" w:rsidR="00240105" w:rsidRDefault="00240105" w:rsidP="0025799B">
      <w:pPr>
        <w:spacing w:line="480" w:lineRule="auto"/>
      </w:pPr>
      <w:r>
        <w:t>10. T</w:t>
      </w:r>
      <w:r w:rsidR="00331501">
        <w:t xml:space="preserve">he Wordsum test. </w:t>
      </w:r>
    </w:p>
    <w:p w14:paraId="7E392285" w14:textId="77777777" w:rsidR="00240105" w:rsidRDefault="00240105" w:rsidP="0025799B">
      <w:pPr>
        <w:spacing w:line="480" w:lineRule="auto"/>
      </w:pPr>
      <w:r>
        <w:t>11. T</w:t>
      </w:r>
      <w:r w:rsidR="00476459">
        <w:t>he n</w:t>
      </w:r>
      <w:r w:rsidR="007B69AF">
        <w:t>umer</w:t>
      </w:r>
      <w:r w:rsidR="00331501">
        <w:t xml:space="preserve">acy test. </w:t>
      </w:r>
    </w:p>
    <w:p w14:paraId="70EE352F" w14:textId="77777777" w:rsidR="00240105" w:rsidRDefault="00240105" w:rsidP="0025799B">
      <w:pPr>
        <w:spacing w:line="480" w:lineRule="auto"/>
      </w:pPr>
      <w:r>
        <w:t>12. T</w:t>
      </w:r>
      <w:r w:rsidR="00900947">
        <w:t>he r</w:t>
      </w:r>
      <w:r w:rsidR="007B69AF">
        <w:t>e</w:t>
      </w:r>
      <w:r w:rsidR="00900947">
        <w:t>ligious</w:t>
      </w:r>
      <w:r w:rsidR="00F6001B">
        <w:t xml:space="preserve"> belief and religious participation scales</w:t>
      </w:r>
      <w:r w:rsidR="00921E73">
        <w:t xml:space="preserve"> (order of presentation of items randomized)</w:t>
      </w:r>
      <w:r w:rsidR="00331501">
        <w:t xml:space="preserve">. </w:t>
      </w:r>
    </w:p>
    <w:p w14:paraId="7D7B496D" w14:textId="77777777" w:rsidR="00240105" w:rsidRDefault="00240105" w:rsidP="0025799B">
      <w:pPr>
        <w:spacing w:line="480" w:lineRule="auto"/>
      </w:pPr>
      <w:r>
        <w:t>13. T</w:t>
      </w:r>
      <w:r w:rsidR="00900947">
        <w:t>he p</w:t>
      </w:r>
      <w:r w:rsidR="007B69AF">
        <w:t xml:space="preserve">aranormal </w:t>
      </w:r>
      <w:r w:rsidR="00331501">
        <w:t>bel</w:t>
      </w:r>
      <w:r w:rsidR="00F2556E">
        <w:t>ief scale</w:t>
      </w:r>
      <w:r w:rsidR="00921E73">
        <w:t xml:space="preserve"> (order of presentation of items randomized)</w:t>
      </w:r>
      <w:r w:rsidR="00331501">
        <w:t xml:space="preserve">. </w:t>
      </w:r>
    </w:p>
    <w:p w14:paraId="7DBCD673" w14:textId="77777777" w:rsidR="00240105" w:rsidRDefault="00240105" w:rsidP="0025799B">
      <w:pPr>
        <w:spacing w:line="480" w:lineRule="auto"/>
      </w:pPr>
      <w:r>
        <w:t>14. Pilot questionnaires that are not</w:t>
      </w:r>
      <w:r w:rsidR="007B69AF">
        <w:t xml:space="preserve"> relevant </w:t>
      </w:r>
      <w:r w:rsidR="00331501">
        <w:t>to the present study.</w:t>
      </w:r>
    </w:p>
    <w:p w14:paraId="507C03B8" w14:textId="77777777" w:rsidR="00240105" w:rsidRDefault="00240105" w:rsidP="0025799B">
      <w:pPr>
        <w:spacing w:line="480" w:lineRule="auto"/>
      </w:pPr>
      <w:r>
        <w:t>15.</w:t>
      </w:r>
      <w:r w:rsidR="007B69AF">
        <w:t xml:space="preserve"> </w:t>
      </w:r>
      <w:r>
        <w:t>D</w:t>
      </w:r>
      <w:r w:rsidR="00331501">
        <w:t>e</w:t>
      </w:r>
      <w:r w:rsidR="00921E73">
        <w:t>mographic questions</w:t>
      </w:r>
      <w:r w:rsidR="00CE5B56">
        <w:t xml:space="preserve">. </w:t>
      </w:r>
    </w:p>
    <w:p w14:paraId="40A7931E" w14:textId="77777777" w:rsidR="00240105" w:rsidRDefault="00240105" w:rsidP="0025799B">
      <w:pPr>
        <w:spacing w:line="480" w:lineRule="auto"/>
      </w:pPr>
      <w:r>
        <w:t>16. Q</w:t>
      </w:r>
      <w:r w:rsidR="00CE5B56">
        <w:t>uestions about honesty and accuracy of responses.</w:t>
      </w:r>
      <w:r>
        <w:t xml:space="preserve"> </w:t>
      </w:r>
    </w:p>
    <w:p w14:paraId="2CCD59C1" w14:textId="164628F9" w:rsidR="00417EDF" w:rsidRDefault="00240105" w:rsidP="0025799B">
      <w:pPr>
        <w:spacing w:line="480" w:lineRule="auto"/>
      </w:pPr>
      <w:r>
        <w:t>17. D</w:t>
      </w:r>
      <w:r w:rsidR="00F2556E">
        <w:t>ebrief</w:t>
      </w:r>
      <w:r w:rsidR="007B69AF">
        <w:t>.</w:t>
      </w:r>
    </w:p>
    <w:p w14:paraId="09C3E700" w14:textId="77777777" w:rsidR="00F50380" w:rsidRDefault="00F50380" w:rsidP="0025799B">
      <w:pPr>
        <w:spacing w:line="480" w:lineRule="auto"/>
      </w:pPr>
    </w:p>
    <w:p w14:paraId="5CF90FDD" w14:textId="77777777" w:rsidR="00AE2132" w:rsidRPr="00AD0C47" w:rsidRDefault="00AE2132" w:rsidP="0025799B">
      <w:pPr>
        <w:spacing w:line="480" w:lineRule="auto"/>
        <w:rPr>
          <w:b/>
        </w:rPr>
      </w:pPr>
      <w:r w:rsidRPr="00AD0C47">
        <w:rPr>
          <w:b/>
        </w:rPr>
        <w:t>Results</w:t>
      </w:r>
    </w:p>
    <w:p w14:paraId="59E26774" w14:textId="77777777" w:rsidR="00F84660" w:rsidRDefault="00F84660" w:rsidP="0025799B">
      <w:pPr>
        <w:spacing w:line="480" w:lineRule="auto"/>
      </w:pPr>
    </w:p>
    <w:p w14:paraId="1D18ED4B" w14:textId="26138083" w:rsidR="000B5ADD" w:rsidRDefault="009931DC" w:rsidP="0025799B">
      <w:pPr>
        <w:spacing w:line="480" w:lineRule="auto"/>
      </w:pPr>
      <w:r>
        <w:lastRenderedPageBreak/>
        <w:t xml:space="preserve">Descriptive statistics are </w:t>
      </w:r>
      <w:r w:rsidR="00143203">
        <w:t xml:space="preserve">reported in </w:t>
      </w:r>
      <w:r w:rsidR="008306FB">
        <w:t>T</w:t>
      </w:r>
      <w:r w:rsidR="00143203">
        <w:t>able 1</w:t>
      </w:r>
      <w:r w:rsidR="00D10E89">
        <w:t xml:space="preserve"> (</w:t>
      </w:r>
      <w:r w:rsidR="00961972">
        <w:t>see</w:t>
      </w:r>
      <w:r w:rsidR="00D10E89">
        <w:t xml:space="preserve"> supplementary materials Table 1</w:t>
      </w:r>
      <w:r w:rsidR="00FE1949">
        <w:t xml:space="preserve"> for individual-level data used in the analyses</w:t>
      </w:r>
      <w:r w:rsidR="00D10E89">
        <w:t>)</w:t>
      </w:r>
      <w:r w:rsidR="00D13CE7">
        <w:t xml:space="preserve">. </w:t>
      </w:r>
      <w:r w:rsidR="007B2AA8">
        <w:t xml:space="preserve">The </w:t>
      </w:r>
      <w:r w:rsidR="00E64FCD">
        <w:t>mean</w:t>
      </w:r>
      <w:r w:rsidR="000E2CF5">
        <w:t xml:space="preserve"> number of</w:t>
      </w:r>
      <w:r w:rsidR="00E64FCD">
        <w:t xml:space="preserve"> draws to</w:t>
      </w:r>
      <w:r w:rsidR="00961972">
        <w:t xml:space="preserve"> </w:t>
      </w:r>
      <w:r w:rsidR="00E64FCD">
        <w:t xml:space="preserve">decision was 9.17 beads (see supplementary materials Figure 1 for a plot showing the distribution of scores), which is </w:t>
      </w:r>
      <w:r w:rsidR="00BC7100">
        <w:t>very close</w:t>
      </w:r>
      <w:r w:rsidR="00EF53EB">
        <w:t xml:space="preserve"> to the me</w:t>
      </w:r>
      <w:r w:rsidR="001A40FB">
        <w:t>an o</w:t>
      </w:r>
      <w:r w:rsidR="00BE4607">
        <w:t>f 8.71 that was reported in one of the first beads task studies</w:t>
      </w:r>
      <w:r w:rsidR="00BC7100">
        <w:t xml:space="preserve"> that </w:t>
      </w:r>
      <w:r w:rsidR="00461324">
        <w:t>focused on a</w:t>
      </w:r>
      <w:r w:rsidR="00BC7100">
        <w:t xml:space="preserve"> general population </w:t>
      </w:r>
      <w:r w:rsidR="001A40FB">
        <w:t xml:space="preserve">sample </w:t>
      </w:r>
      <w:r w:rsidR="00B95D16">
        <w:fldChar w:fldCharType="begin"/>
      </w:r>
      <w:r w:rsidR="00B95D16">
        <w:instrText xml:space="preserve"> ADDIN EN.CITE &lt;EndNote&gt;&lt;Cite&gt;&lt;Author&gt;Colbert&lt;/Author&gt;&lt;Year&gt;2002&lt;/Year&gt;&lt;RecNum&gt;4364&lt;/RecNum&gt;&lt;DisplayText&gt;(Colbert &amp;amp; Peters, 2002)&lt;/DisplayText&gt;&lt;record&gt;&lt;rec-number&gt;4364&lt;/rec-number&gt;&lt;foreign-keys&gt;&lt;key app="EN" db-id="wf2e9ez5usedrqevawax09t1p0d0x5rexffv" timestamp="1394059098"&gt;4364&lt;/key&gt;&lt;/foreign-keys&gt;&lt;ref-type name="Journal Article"&gt;17&lt;/ref-type&gt;&lt;contributors&gt;&lt;authors&gt;&lt;author&gt;Colbert, S. M.&lt;/author&gt;&lt;author&gt;Peters, E. R.&lt;/author&gt;&lt;/authors&gt;&lt;/contributors&gt;&lt;titles&gt;&lt;title&gt;Need for closure and jumping-to-conclusions in delusion-prone individuals&lt;/title&gt;&lt;secondary-title&gt;Journal of Nervous and Mental Disease&lt;/secondary-title&gt;&lt;/titles&gt;&lt;periodical&gt;&lt;full-title&gt;Journal of Nervous and Mental Disease&lt;/full-title&gt;&lt;/periodical&gt;&lt;pages&gt;27-31&lt;/pages&gt;&lt;volume&gt;190&lt;/volume&gt;&lt;number&gt;1&lt;/number&gt;&lt;dates&gt;&lt;year&gt;2002&lt;/year&gt;&lt;/dates&gt;&lt;urls&gt;&lt;related-urls&gt;&lt;url&gt;http://journals.lww.com/jonmd/Abstract/2002/01000/Need_for_Closure_and_Jumping_To_Conclusions_in.7.aspx&lt;/url&gt;&lt;url&gt;http://graphics.tx.ovid.com/ovftpdfs/FPDDNCJCKBDPPP00/fs033/ovft/live/gv017/00005053/00005053-200201000-00007.pdf&lt;/url&gt;&lt;/related-urls&gt;&lt;/urls&gt;&lt;electronic-resource-num&gt;10.1097/00005053-200201000-00007 &lt;/electronic-resource-num&gt;&lt;remote-database-provider&gt;Google Scholar&lt;/remote-database-provider&gt;&lt;access-date&gt;2013/09/11/21:57:21&lt;/access-date&gt;&lt;/record&gt;&lt;/Cite&gt;&lt;/EndNote&gt;</w:instrText>
      </w:r>
      <w:r w:rsidR="00B95D16">
        <w:fldChar w:fldCharType="separate"/>
      </w:r>
      <w:r w:rsidR="00B95D16">
        <w:rPr>
          <w:noProof/>
        </w:rPr>
        <w:t>(Colbert &amp; Peters, 2002)</w:t>
      </w:r>
      <w:r w:rsidR="00B95D16">
        <w:fldChar w:fldCharType="end"/>
      </w:r>
      <w:r w:rsidR="00B332FD">
        <w:t>.</w:t>
      </w:r>
      <w:r w:rsidR="0069775F">
        <w:t xml:space="preserve"> </w:t>
      </w:r>
      <w:r w:rsidR="007B2AA8">
        <w:t>And</w:t>
      </w:r>
      <w:r w:rsidR="00B332FD">
        <w:t xml:space="preserve"> t</w:t>
      </w:r>
      <w:r w:rsidR="000B5ADD">
        <w:t>he mean PDI score was</w:t>
      </w:r>
      <w:r w:rsidR="00155477">
        <w:t xml:space="preserve"> 58.11</w:t>
      </w:r>
      <w:r w:rsidR="00E64FCD">
        <w:t xml:space="preserve"> (see supplementary materials Figure 2 for a plot showing the distribution of scores)</w:t>
      </w:r>
      <w:r w:rsidR="000B5ADD">
        <w:t>,</w:t>
      </w:r>
      <w:r w:rsidR="00155477">
        <w:t xml:space="preserve"> which is almost identical to the mean of 58.9 t</w:t>
      </w:r>
      <w:r w:rsidR="00BC7100">
        <w:t xml:space="preserve">hat was reported </w:t>
      </w:r>
      <w:r w:rsidR="000E2CF5">
        <w:t>for the</w:t>
      </w:r>
      <w:r w:rsidR="00155477">
        <w:t xml:space="preserve"> </w:t>
      </w:r>
      <w:r w:rsidR="00BC7100">
        <w:t xml:space="preserve">general population </w:t>
      </w:r>
      <w:r w:rsidR="001A40FB">
        <w:t>sample</w:t>
      </w:r>
      <w:r w:rsidR="00BC7100">
        <w:t xml:space="preserve"> in the study</w:t>
      </w:r>
      <w:r w:rsidR="001A40FB">
        <w:t xml:space="preserve"> that introduced the 21-item PDI</w:t>
      </w:r>
      <w:r w:rsidR="000B5ADD">
        <w:t xml:space="preserve"> </w:t>
      </w:r>
      <w:r w:rsidR="00B95D16">
        <w:fldChar w:fldCharType="begin"/>
      </w:r>
      <w:r w:rsidR="00B95D16">
        <w:instrText xml:space="preserve"> ADDIN EN.CITE &lt;EndNote&gt;&lt;Cite&gt;&lt;Author&gt;Peters&lt;/Author&gt;&lt;Year&gt;2004&lt;/Year&gt;&lt;RecNum&gt;4233&lt;/RecNum&gt;&lt;DisplayText&gt;(Peters et al., 2004)&lt;/DisplayText&gt;&lt;record&gt;&lt;rec-number&gt;4233&lt;/rec-number&gt;&lt;foreign-keys&gt;&lt;key app="EN" db-id="wf2e9ez5usedrqevawax09t1p0d0x5rexffv" timestamp="1394059098"&gt;4233&lt;/key&gt;&lt;/foreign-keys&gt;&lt;ref-type name="Journal Article"&gt;17&lt;/ref-type&gt;&lt;contributors&gt;&lt;authors&gt;&lt;author&gt;Peters, E. R.&lt;/author&gt;&lt;author&gt;Joseph, S. A.&lt;/author&gt;&lt;author&gt;Day, S.&lt;/author&gt;&lt;author&gt;Garety, P. A.&lt;/author&gt;&lt;/authors&gt;&lt;/contributors&gt;&lt;titles&gt;&lt;title&gt;Measuring delusional ideation: The 21-Item Peters et al. Delusions Inventory (PDI) &lt;/title&gt;&lt;secondary-title&gt;Schizophrenia Bulletin&lt;/secondary-title&gt;&lt;/titles&gt;&lt;periodical&gt;&lt;full-title&gt;Schizophrenia Bulletin&lt;/full-title&gt;&lt;/periodical&gt;&lt;pages&gt;1005-1022&lt;/pages&gt;&lt;volume&gt;30&lt;/volume&gt;&lt;number&gt;4&lt;/number&gt;&lt;dates&gt;&lt;year&gt;2004&lt;/year&gt;&lt;/dates&gt;&lt;urls&gt;&lt;/urls&gt;&lt;electronic-resource-num&gt;10.1093/oxfordjournals.schbul.a007116 &lt;/electronic-resource-num&gt;&lt;remote-database-provider&gt;Google Scholar&lt;/remote-database-provider&gt;&lt;access-date&gt;2013/02/25/04:42:03&lt;/access-date&gt;&lt;/record&gt;&lt;/Cite&gt;&lt;/EndNote&gt;</w:instrText>
      </w:r>
      <w:r w:rsidR="00B95D16">
        <w:fldChar w:fldCharType="separate"/>
      </w:r>
      <w:r w:rsidR="00B95D16">
        <w:rPr>
          <w:noProof/>
        </w:rPr>
        <w:t>(Peters et al., 2004)</w:t>
      </w:r>
      <w:r w:rsidR="00B95D16">
        <w:fldChar w:fldCharType="end"/>
      </w:r>
      <w:r w:rsidR="000B5ADD">
        <w:t>.</w:t>
      </w:r>
      <w:r w:rsidR="00155477">
        <w:t xml:space="preserve"> </w:t>
      </w:r>
    </w:p>
    <w:p w14:paraId="12DAB1D2" w14:textId="77777777" w:rsidR="000B5ADD" w:rsidRDefault="000B5ADD" w:rsidP="0025799B">
      <w:pPr>
        <w:spacing w:line="480" w:lineRule="auto"/>
      </w:pPr>
    </w:p>
    <w:p w14:paraId="0317045C" w14:textId="0D63FD0A" w:rsidR="000A6BB1" w:rsidRDefault="00D13CE7" w:rsidP="0025799B">
      <w:pPr>
        <w:spacing w:line="480" w:lineRule="auto"/>
      </w:pPr>
      <w:r>
        <w:t>A</w:t>
      </w:r>
      <w:r w:rsidR="002A5869">
        <w:t xml:space="preserve"> mixture of categorical, ordinal</w:t>
      </w:r>
      <w:r w:rsidR="00402F8C">
        <w:t>, and continuous variables</w:t>
      </w:r>
      <w:r>
        <w:t xml:space="preserve"> were analysed</w:t>
      </w:r>
      <w:r w:rsidR="00BE4607">
        <w:t>; and s</w:t>
      </w:r>
      <w:r w:rsidR="00402F8C">
        <w:t xml:space="preserve">ome </w:t>
      </w:r>
      <w:r w:rsidR="007F4EA2">
        <w:t>of the ord</w:t>
      </w:r>
      <w:r w:rsidR="00961972">
        <w:t>inal</w:t>
      </w:r>
      <w:r w:rsidR="00B62BC9">
        <w:t xml:space="preserve"> and continuous </w:t>
      </w:r>
      <w:r w:rsidR="00402F8C">
        <w:t>variables were not normally distribu</w:t>
      </w:r>
      <w:r w:rsidR="0025756F">
        <w:t>ted. For these reasons we use</w:t>
      </w:r>
      <w:r w:rsidR="00EC2131">
        <w:t>d</w:t>
      </w:r>
      <w:r w:rsidR="00402F8C">
        <w:t xml:space="preserve"> Spearman’s rank-order</w:t>
      </w:r>
      <w:r w:rsidR="00C92D52">
        <w:t xml:space="preserve"> </w:t>
      </w:r>
      <w:r w:rsidR="00402F8C">
        <w:t>c</w:t>
      </w:r>
      <w:r w:rsidR="009931DC">
        <w:t>orrelation</w:t>
      </w:r>
      <w:r w:rsidR="00402F8C">
        <w:t>s</w:t>
      </w:r>
      <w:r w:rsidR="00546265">
        <w:t xml:space="preserve"> (</w:t>
      </w:r>
      <w:r w:rsidR="00546265" w:rsidRPr="00EF38ED">
        <w:rPr>
          <w:i/>
        </w:rPr>
        <w:t>r</w:t>
      </w:r>
      <w:r w:rsidR="00546265" w:rsidRPr="00EF38ED">
        <w:rPr>
          <w:i/>
          <w:vertAlign w:val="subscript"/>
        </w:rPr>
        <w:t>s</w:t>
      </w:r>
      <w:r w:rsidR="00546265">
        <w:t>)</w:t>
      </w:r>
      <w:r w:rsidR="0025756F">
        <w:t>, which are reported</w:t>
      </w:r>
      <w:r w:rsidR="00DD06CC">
        <w:t xml:space="preserve"> in Table 2</w:t>
      </w:r>
      <w:r w:rsidR="00B4761B">
        <w:t>.</w:t>
      </w:r>
      <w:r w:rsidR="00476459">
        <w:t xml:space="preserve"> All </w:t>
      </w:r>
      <w:r w:rsidR="002A5869">
        <w:t>four</w:t>
      </w:r>
      <w:r w:rsidR="001A6349">
        <w:t xml:space="preserve"> </w:t>
      </w:r>
      <w:r w:rsidR="00476459">
        <w:t>analytic cognitive style measures (CRT4, CRT</w:t>
      </w:r>
      <w:r w:rsidR="005E2C6B">
        <w:t>3, heuristics and biases battery</w:t>
      </w:r>
      <w:r w:rsidR="00476459">
        <w:t>, and conflict syllogisms</w:t>
      </w:r>
      <w:r w:rsidR="00197A08">
        <w:t xml:space="preserve">) </w:t>
      </w:r>
      <w:r w:rsidR="006E7E20">
        <w:t>were</w:t>
      </w:r>
      <w:r w:rsidR="00197A08">
        <w:t xml:space="preserve"> positively associated with each other</w:t>
      </w:r>
      <w:r w:rsidR="00B4761B">
        <w:t xml:space="preserve"> (all </w:t>
      </w:r>
      <w:r w:rsidR="00B4761B" w:rsidRPr="00EF38ED">
        <w:rPr>
          <w:i/>
        </w:rPr>
        <w:t>p</w:t>
      </w:r>
      <w:r w:rsidR="00B4761B">
        <w:t>-values &lt;</w:t>
      </w:r>
      <w:r w:rsidR="00EF38ED">
        <w:t xml:space="preserve"> </w:t>
      </w:r>
      <w:r w:rsidR="00B4761B">
        <w:t>.01)</w:t>
      </w:r>
      <w:r w:rsidR="00417EDF">
        <w:t>; and the two</w:t>
      </w:r>
      <w:r w:rsidR="00476459">
        <w:t xml:space="preserve"> cognitive ability measures (Wordsum test and numeracy test</w:t>
      </w:r>
      <w:r w:rsidR="006E7E20">
        <w:t>) were</w:t>
      </w:r>
      <w:r w:rsidR="00197A08">
        <w:t xml:space="preserve"> positively asso</w:t>
      </w:r>
      <w:r w:rsidR="00476459">
        <w:t>ciated with each other</w:t>
      </w:r>
      <w:r w:rsidR="00B4761B">
        <w:t xml:space="preserve"> (</w:t>
      </w:r>
      <w:r w:rsidR="00B4761B" w:rsidRPr="00DD06CC">
        <w:rPr>
          <w:i/>
        </w:rPr>
        <w:t>p</w:t>
      </w:r>
      <w:r w:rsidR="00B4761B" w:rsidRPr="00DD06CC">
        <w:t xml:space="preserve"> &lt;</w:t>
      </w:r>
      <w:r w:rsidR="00EF38ED" w:rsidRPr="00DD06CC">
        <w:t xml:space="preserve"> </w:t>
      </w:r>
      <w:r w:rsidR="00B4761B" w:rsidRPr="00DD06CC">
        <w:t>.01</w:t>
      </w:r>
      <w:r w:rsidR="00B4761B">
        <w:t>)</w:t>
      </w:r>
      <w:r w:rsidR="00476459">
        <w:t xml:space="preserve">. </w:t>
      </w:r>
    </w:p>
    <w:p w14:paraId="3B81B2B5" w14:textId="77777777" w:rsidR="00F50380" w:rsidRDefault="00F50380" w:rsidP="0025799B">
      <w:pPr>
        <w:spacing w:line="480" w:lineRule="auto"/>
      </w:pPr>
    </w:p>
    <w:p w14:paraId="250EF94B" w14:textId="77777777" w:rsidR="009A1796" w:rsidRPr="00892C2D" w:rsidRDefault="000A6BB1" w:rsidP="0025799B">
      <w:pPr>
        <w:tabs>
          <w:tab w:val="left" w:pos="1560"/>
        </w:tabs>
        <w:spacing w:line="480" w:lineRule="auto"/>
        <w:jc w:val="center"/>
        <w:rPr>
          <w:rFonts w:cs="Times New Roman"/>
        </w:rPr>
      </w:pPr>
      <w:r>
        <w:rPr>
          <w:rFonts w:cs="Times New Roman"/>
        </w:rPr>
        <w:t>--- Insert Table 1 about here ---</w:t>
      </w:r>
    </w:p>
    <w:p w14:paraId="4A7E6ABE" w14:textId="77F6D15B" w:rsidR="00B55727" w:rsidRDefault="00B55727" w:rsidP="0025799B">
      <w:pPr>
        <w:spacing w:line="480" w:lineRule="auto"/>
        <w:ind w:left="567"/>
        <w:rPr>
          <w:rFonts w:cs="Times"/>
          <w:lang w:val="en-US"/>
        </w:rPr>
      </w:pPr>
      <w:r w:rsidRPr="005B7077">
        <w:rPr>
          <w:b/>
        </w:rPr>
        <w:t>Table 1.</w:t>
      </w:r>
      <w:r w:rsidR="00DD3EDA">
        <w:t xml:space="preserve"> Descriptive statistics.</w:t>
      </w:r>
      <w:r w:rsidR="00D715D0">
        <w:rPr>
          <w:rFonts w:cs="Times"/>
          <w:lang w:val="en-US"/>
        </w:rPr>
        <w:t xml:space="preserve"> Gender</w:t>
      </w:r>
      <w:r w:rsidR="0080242C">
        <w:rPr>
          <w:rFonts w:cs="Times"/>
          <w:lang w:val="en-US"/>
        </w:rPr>
        <w:t xml:space="preserve"> (Male = 0; Female = 1)</w:t>
      </w:r>
      <w:r w:rsidR="00AB3875">
        <w:rPr>
          <w:rFonts w:cs="Times"/>
          <w:lang w:val="en-US"/>
        </w:rPr>
        <w:t>.</w:t>
      </w:r>
      <w:r w:rsidR="0080242C">
        <w:rPr>
          <w:rFonts w:cs="Times"/>
          <w:lang w:val="en-US"/>
        </w:rPr>
        <w:t xml:space="preserve"> S.E. of Skew = 0.1</w:t>
      </w:r>
      <w:r w:rsidR="0025756F">
        <w:rPr>
          <w:rFonts w:cs="Times"/>
          <w:lang w:val="en-US"/>
        </w:rPr>
        <w:t>0</w:t>
      </w:r>
      <w:r w:rsidR="0080242C">
        <w:rPr>
          <w:rFonts w:cs="Times"/>
          <w:lang w:val="en-US"/>
        </w:rPr>
        <w:t>; S.E. of Kurtosis = 0.21.</w:t>
      </w:r>
      <w:r w:rsidR="00DD3EDA">
        <w:rPr>
          <w:rFonts w:cs="Times"/>
          <w:lang w:val="en-US"/>
        </w:rPr>
        <w:t xml:space="preserve"> N = 558.</w:t>
      </w:r>
    </w:p>
    <w:p w14:paraId="6ED1EA37" w14:textId="77777777" w:rsidR="007F4EA2" w:rsidRDefault="007F4EA2" w:rsidP="0025799B">
      <w:pPr>
        <w:spacing w:line="480" w:lineRule="auto"/>
      </w:pPr>
    </w:p>
    <w:p w14:paraId="06132F1A" w14:textId="4BC57FB7" w:rsidR="00FA6656" w:rsidRDefault="00BE4607" w:rsidP="0025799B">
      <w:pPr>
        <w:spacing w:line="480" w:lineRule="auto"/>
      </w:pPr>
      <w:r>
        <w:lastRenderedPageBreak/>
        <w:t xml:space="preserve">We summed scores from individual tests to </w:t>
      </w:r>
      <w:r w:rsidR="00961972">
        <w:t>create</w:t>
      </w:r>
      <w:r>
        <w:t xml:space="preserve"> composite measures of analytic cognitive style and </w:t>
      </w:r>
      <w:r w:rsidRPr="003E226B">
        <w:t xml:space="preserve">cognitive ability, </w:t>
      </w:r>
      <w:r>
        <w:t xml:space="preserve">as has been done in </w:t>
      </w:r>
      <w:r w:rsidRPr="003E226B">
        <w:t xml:space="preserve">earlier </w:t>
      </w:r>
      <w:r w:rsidR="00023396">
        <w:t>research</w:t>
      </w:r>
      <w:r w:rsidRPr="003E226B">
        <w:t xml:space="preserve"> </w:t>
      </w:r>
      <w:r w:rsidR="00B95D16">
        <w:fldChar w:fldCharType="begin">
          <w:fldData xml:space="preserve">PEVuZE5vdGU+PENpdGU+PEF1dGhvcj5QZW5ueWNvb2s8L0F1dGhvcj48WWVhcj4yMDEyPC9ZZWFy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</w:fldData>
        </w:fldChar>
      </w:r>
      <w:r w:rsidR="00B95D16">
        <w:instrText xml:space="preserve"> ADDIN EN.CITE </w:instrText>
      </w:r>
      <w:r w:rsidR="00B95D16">
        <w:fldChar w:fldCharType="begin">
          <w:fldData xml:space="preserve">PEVuZE5vdGU+PENpdGU+PEF1dGhvcj5QZW5ueWNvb2s8L0F1dGhvcj48WWVhcj4yMDEyPC9ZZWFy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</w:fldData>
        </w:fldChar>
      </w:r>
      <w:r w:rsidR="00B95D16">
        <w:instrText xml:space="preserve"> ADDIN EN.CITE.DATA </w:instrText>
      </w:r>
      <w:r w:rsidR="00B95D16">
        <w:fldChar w:fldCharType="end"/>
      </w:r>
      <w:r w:rsidR="00B95D16">
        <w:fldChar w:fldCharType="separate"/>
      </w:r>
      <w:r w:rsidR="00B95D16">
        <w:rPr>
          <w:noProof/>
        </w:rPr>
        <w:t>(Pennycook et al., 2012; Toplak et al., 2011, 2013)</w:t>
      </w:r>
      <w:r w:rsidR="00B95D16">
        <w:fldChar w:fldCharType="end"/>
      </w:r>
      <w:r w:rsidRPr="003E226B">
        <w:t>.</w:t>
      </w:r>
      <w:r>
        <w:t xml:space="preserve"> </w:t>
      </w:r>
      <w:r w:rsidR="00CE0D88">
        <w:t>With respect to the hypotheses bei</w:t>
      </w:r>
      <w:r>
        <w:t>ng tested</w:t>
      </w:r>
      <w:r w:rsidR="00CE0D88">
        <w:t xml:space="preserve">, the </w:t>
      </w:r>
      <w:r w:rsidR="009A1796">
        <w:t xml:space="preserve">most </w:t>
      </w:r>
      <w:r w:rsidR="00CE0D88">
        <w:t>i</w:t>
      </w:r>
      <w:r w:rsidR="00D13CE7">
        <w:t xml:space="preserve">mportant </w:t>
      </w:r>
      <w:r w:rsidR="000E2CF5">
        <w:t>associations</w:t>
      </w:r>
      <w:r w:rsidR="00D13CE7">
        <w:t xml:space="preserve"> are between draws to decision</w:t>
      </w:r>
      <w:r w:rsidR="00A94A5B">
        <w:t xml:space="preserve"> and analytic cognitive style</w:t>
      </w:r>
      <w:r w:rsidR="00C656F8">
        <w:t>,</w:t>
      </w:r>
      <w:r w:rsidR="00263651">
        <w:t xml:space="preserve"> and </w:t>
      </w:r>
      <w:r w:rsidR="00CB5BA0">
        <w:t xml:space="preserve">draws to decision and </w:t>
      </w:r>
      <w:r w:rsidR="00927FAB">
        <w:t xml:space="preserve">the </w:t>
      </w:r>
      <w:r w:rsidR="00263651">
        <w:t>PDI.</w:t>
      </w:r>
      <w:r w:rsidR="00CE0D88">
        <w:t xml:space="preserve"> D</w:t>
      </w:r>
      <w:r w:rsidR="00B4761B">
        <w:t>raws to d</w:t>
      </w:r>
      <w:r w:rsidR="00BA561D">
        <w:t>ecision was</w:t>
      </w:r>
      <w:r w:rsidR="009E2626">
        <w:t xml:space="preserve"> positively correlated</w:t>
      </w:r>
      <w:r w:rsidR="00B4761B">
        <w:t xml:space="preserve"> with </w:t>
      </w:r>
      <w:r w:rsidR="00DE11CA">
        <w:t xml:space="preserve">analytic cognitive </w:t>
      </w:r>
      <w:r w:rsidR="00B55727">
        <w:t>style</w:t>
      </w:r>
      <w:r w:rsidR="00A94A5B">
        <w:t xml:space="preserve"> </w:t>
      </w:r>
      <w:r w:rsidR="00A94A5B" w:rsidRPr="00163581">
        <w:t>(</w:t>
      </w:r>
      <w:r w:rsidR="00A94A5B" w:rsidRPr="00CF3282">
        <w:rPr>
          <w:i/>
        </w:rPr>
        <w:t>r</w:t>
      </w:r>
      <w:r w:rsidR="00A94A5B" w:rsidRPr="00CF3282">
        <w:rPr>
          <w:i/>
          <w:vertAlign w:val="subscript"/>
        </w:rPr>
        <w:t>s</w:t>
      </w:r>
      <w:r w:rsidR="00E61B0D">
        <w:rPr>
          <w:vertAlign w:val="subscript"/>
        </w:rPr>
        <w:t xml:space="preserve"> </w:t>
      </w:r>
      <w:r w:rsidR="00A94A5B" w:rsidRPr="00163581">
        <w:t>=</w:t>
      </w:r>
      <w:r w:rsidR="00E61B0D">
        <w:t xml:space="preserve"> </w:t>
      </w:r>
      <w:r w:rsidR="00A94A5B" w:rsidRPr="00163581">
        <w:t>.2</w:t>
      </w:r>
      <w:r w:rsidR="004E1872">
        <w:t>6</w:t>
      </w:r>
      <w:r w:rsidR="00A94A5B" w:rsidRPr="00163581">
        <w:t>,</w:t>
      </w:r>
      <w:r w:rsidR="00163581" w:rsidRPr="00163581">
        <w:t xml:space="preserve"> </w:t>
      </w:r>
      <w:r w:rsidR="00A94A5B" w:rsidRPr="00163581">
        <w:t>p</w:t>
      </w:r>
      <w:r w:rsidR="00E61B0D">
        <w:t xml:space="preserve"> </w:t>
      </w:r>
      <w:r w:rsidR="00A94A5B" w:rsidRPr="00163581">
        <w:t>&lt;</w:t>
      </w:r>
      <w:r w:rsidR="00E61B0D">
        <w:t xml:space="preserve"> </w:t>
      </w:r>
      <w:r w:rsidR="00A94A5B" w:rsidRPr="00163581">
        <w:t>.01)</w:t>
      </w:r>
      <w:r w:rsidR="00B55727" w:rsidRPr="00163581">
        <w:t xml:space="preserve">, </w:t>
      </w:r>
      <w:r w:rsidR="00BA152F" w:rsidRPr="00163581">
        <w:t xml:space="preserve">but </w:t>
      </w:r>
      <w:r w:rsidR="00B527F3">
        <w:t>no statistically significant association was found</w:t>
      </w:r>
      <w:r w:rsidR="00DA0CAA">
        <w:t xml:space="preserve"> between draws to decision and the</w:t>
      </w:r>
      <w:r w:rsidR="00BA561D">
        <w:t xml:space="preserve"> </w:t>
      </w:r>
      <w:r w:rsidR="00B813A8" w:rsidRPr="00163581">
        <w:t>PDI</w:t>
      </w:r>
      <w:r w:rsidR="00A94A5B" w:rsidRPr="00163581">
        <w:t xml:space="preserve"> (</w:t>
      </w:r>
      <w:r w:rsidR="00A94A5B" w:rsidRPr="00CF3282">
        <w:rPr>
          <w:i/>
        </w:rPr>
        <w:t>r</w:t>
      </w:r>
      <w:r w:rsidR="00A94A5B" w:rsidRPr="00CF3282">
        <w:rPr>
          <w:i/>
          <w:vertAlign w:val="subscript"/>
        </w:rPr>
        <w:t>s</w:t>
      </w:r>
      <w:r w:rsidR="00E61B0D">
        <w:rPr>
          <w:vertAlign w:val="subscript"/>
        </w:rPr>
        <w:t xml:space="preserve"> </w:t>
      </w:r>
      <w:r w:rsidR="00A94A5B" w:rsidRPr="00163581">
        <w:t>=</w:t>
      </w:r>
      <w:r w:rsidR="00E61B0D">
        <w:t xml:space="preserve"> </w:t>
      </w:r>
      <w:r w:rsidR="00A94A5B" w:rsidRPr="00163581">
        <w:t>-.02,</w:t>
      </w:r>
      <w:r w:rsidR="00163581" w:rsidRPr="00163581">
        <w:t xml:space="preserve"> </w:t>
      </w:r>
      <w:r w:rsidR="00A94A5B" w:rsidRPr="00163581">
        <w:t>p</w:t>
      </w:r>
      <w:r w:rsidR="00E61B0D">
        <w:t xml:space="preserve"> </w:t>
      </w:r>
      <w:r w:rsidR="00A94A5B" w:rsidRPr="00163581">
        <w:t>=</w:t>
      </w:r>
      <w:r w:rsidR="00E61B0D">
        <w:t xml:space="preserve"> </w:t>
      </w:r>
      <w:r w:rsidR="00163581" w:rsidRPr="00163581">
        <w:t>.70</w:t>
      </w:r>
      <w:r w:rsidR="00A94A5B" w:rsidRPr="00163581">
        <w:t>)</w:t>
      </w:r>
      <w:r w:rsidR="00B813A8" w:rsidRPr="00163581">
        <w:t>.</w:t>
      </w:r>
      <w:r w:rsidR="00B813A8">
        <w:t xml:space="preserve"> </w:t>
      </w:r>
      <w:r w:rsidR="003B51C8">
        <w:t>Another point</w:t>
      </w:r>
      <w:r w:rsidR="004B009F">
        <w:t xml:space="preserve"> of interest is that no statistically significant association was found</w:t>
      </w:r>
      <w:r w:rsidR="003B51C8">
        <w:t xml:space="preserve"> between</w:t>
      </w:r>
      <w:r w:rsidR="005F0083">
        <w:t xml:space="preserve"> </w:t>
      </w:r>
      <w:r w:rsidR="00DA0CAA">
        <w:t>analytic cognitive style and the PDI</w:t>
      </w:r>
      <w:r w:rsidR="004B009F">
        <w:t xml:space="preserve"> (</w:t>
      </w:r>
      <w:r w:rsidR="004B009F" w:rsidRPr="00CF3282">
        <w:rPr>
          <w:i/>
        </w:rPr>
        <w:t>r</w:t>
      </w:r>
      <w:r w:rsidR="004B009F" w:rsidRPr="00CF3282">
        <w:rPr>
          <w:i/>
          <w:vertAlign w:val="subscript"/>
        </w:rPr>
        <w:t>s</w:t>
      </w:r>
      <w:r w:rsidR="004B009F">
        <w:rPr>
          <w:vertAlign w:val="subscript"/>
        </w:rPr>
        <w:t xml:space="preserve"> </w:t>
      </w:r>
      <w:r w:rsidR="004B009F">
        <w:t>= -.07, p = .</w:t>
      </w:r>
      <w:r w:rsidR="00FC1340">
        <w:t>08</w:t>
      </w:r>
      <w:r w:rsidR="004B009F">
        <w:t>).</w:t>
      </w:r>
    </w:p>
    <w:p w14:paraId="2902BA4F" w14:textId="39D21683" w:rsidR="000A6BB1" w:rsidRDefault="000A6BB1" w:rsidP="0025799B">
      <w:pPr>
        <w:spacing w:line="480" w:lineRule="auto"/>
      </w:pPr>
    </w:p>
    <w:p w14:paraId="68B23593" w14:textId="77777777" w:rsidR="00673436" w:rsidRPr="00892C2D" w:rsidRDefault="000A6BB1" w:rsidP="0025799B">
      <w:pPr>
        <w:tabs>
          <w:tab w:val="left" w:pos="1560"/>
        </w:tabs>
        <w:spacing w:line="480" w:lineRule="auto"/>
        <w:jc w:val="center"/>
        <w:rPr>
          <w:rFonts w:cs="Times New Roman"/>
        </w:rPr>
      </w:pPr>
      <w:r>
        <w:rPr>
          <w:rFonts w:cs="Times New Roman"/>
        </w:rPr>
        <w:t>--- Insert Table 2 about here ---</w:t>
      </w:r>
    </w:p>
    <w:p w14:paraId="17BE302E" w14:textId="73085834" w:rsidR="00397B7E" w:rsidRPr="009931DC" w:rsidRDefault="00B55727" w:rsidP="0025799B">
      <w:pPr>
        <w:spacing w:line="480" w:lineRule="auto"/>
        <w:ind w:left="567"/>
      </w:pPr>
      <w:r>
        <w:rPr>
          <w:b/>
        </w:rPr>
        <w:t>Table 2</w:t>
      </w:r>
      <w:r w:rsidR="00397B7E" w:rsidRPr="00673436">
        <w:rPr>
          <w:b/>
        </w:rPr>
        <w:t>.</w:t>
      </w:r>
      <w:r w:rsidR="00397B7E">
        <w:t xml:space="preserve"> </w:t>
      </w:r>
      <w:r w:rsidR="007F7FDB">
        <w:t>Spearman’s rank-order correlations</w:t>
      </w:r>
      <w:r w:rsidR="007F7FDB" w:rsidRPr="009931DC">
        <w:t xml:space="preserve">. </w:t>
      </w:r>
      <w:r w:rsidR="007B4C7B">
        <w:t xml:space="preserve">Note: </w:t>
      </w:r>
      <w:r w:rsidR="00DD06CC">
        <w:t>DTD = Draws To D</w:t>
      </w:r>
      <w:r w:rsidR="008909BA">
        <w:t xml:space="preserve">ecision; </w:t>
      </w:r>
      <w:r w:rsidR="00DD06CC">
        <w:t xml:space="preserve">PDI = Peters et al. Delusions Inventory; CRT4 = Four Item Cognitive Reflection Test; CRT3 = Three Item Cognitive Reflection Test; H&amp;B = Heuristics and Biases; CS = Conflict Syllogisms; </w:t>
      </w:r>
      <w:r w:rsidR="00446430">
        <w:t xml:space="preserve">ACS = Analytic Cognitive Style; </w:t>
      </w:r>
      <w:r w:rsidR="00DD06CC">
        <w:t xml:space="preserve">Word = WordSum; Numb = Numeracy Test; </w:t>
      </w:r>
      <w:r w:rsidR="00B62854">
        <w:t xml:space="preserve">CA = Cognative Ability; </w:t>
      </w:r>
      <w:r w:rsidR="00DD06CC">
        <w:t xml:space="preserve">RB = Religious Belief; RP = Religious Participation; </w:t>
      </w:r>
      <w:r w:rsidR="00446430">
        <w:t xml:space="preserve">PB = Paranormal Belief; </w:t>
      </w:r>
      <w:r w:rsidR="00DD06CC">
        <w:t xml:space="preserve">Gen = Gender (Male = 0; Female = 1); Edu = Education; Inco = Income. </w:t>
      </w:r>
      <w:r w:rsidR="007F7FDB">
        <w:rPr>
          <w:rFonts w:cs="Times"/>
          <w:lang w:val="en-US"/>
        </w:rPr>
        <w:t>*</w:t>
      </w:r>
      <w:r w:rsidR="007F7FDB" w:rsidRPr="00EF38ED">
        <w:rPr>
          <w:rFonts w:cs="Times"/>
          <w:i/>
          <w:lang w:val="en-US"/>
        </w:rPr>
        <w:t>p</w:t>
      </w:r>
      <w:r w:rsidR="00EF38ED">
        <w:rPr>
          <w:rFonts w:cs="Times"/>
          <w:lang w:val="en-US"/>
        </w:rPr>
        <w:t xml:space="preserve"> </w:t>
      </w:r>
      <w:r w:rsidR="00B62854">
        <w:rPr>
          <w:rFonts w:ascii="Cambria" w:hAnsi="Cambria" w:cs="Times"/>
          <w:lang w:val="en-US"/>
        </w:rPr>
        <w:t>&lt;</w:t>
      </w:r>
      <w:r w:rsidR="00EF38ED">
        <w:rPr>
          <w:rFonts w:ascii="Cambria" w:hAnsi="Cambria" w:cs="Times"/>
          <w:lang w:val="en-US"/>
        </w:rPr>
        <w:t xml:space="preserve"> </w:t>
      </w:r>
      <w:r w:rsidR="007F7FDB">
        <w:rPr>
          <w:rFonts w:cs="Times"/>
          <w:lang w:val="en-US"/>
        </w:rPr>
        <w:t>.05 and **</w:t>
      </w:r>
      <w:r w:rsidR="007F7FDB" w:rsidRPr="00EF38ED">
        <w:rPr>
          <w:rFonts w:cs="Times"/>
          <w:i/>
          <w:lang w:val="en-US"/>
        </w:rPr>
        <w:t>p</w:t>
      </w:r>
      <w:r w:rsidR="00EF38ED">
        <w:rPr>
          <w:rFonts w:cs="Times"/>
          <w:lang w:val="en-US"/>
        </w:rPr>
        <w:t xml:space="preserve"> </w:t>
      </w:r>
      <w:r w:rsidR="00B62854">
        <w:rPr>
          <w:rFonts w:ascii="Cambria" w:hAnsi="Cambria" w:cs="Times"/>
          <w:lang w:val="en-US"/>
        </w:rPr>
        <w:t>&lt;</w:t>
      </w:r>
      <w:r w:rsidR="00EF38ED">
        <w:rPr>
          <w:rFonts w:ascii="Cambria" w:hAnsi="Cambria" w:cs="Times"/>
          <w:lang w:val="en-US"/>
        </w:rPr>
        <w:t xml:space="preserve"> </w:t>
      </w:r>
      <w:r w:rsidR="007F7FDB">
        <w:rPr>
          <w:rFonts w:ascii="Cambria" w:hAnsi="Cambria" w:cs="Times"/>
          <w:lang w:val="en-US"/>
        </w:rPr>
        <w:t>.01, two-tailed tests. N = 558.</w:t>
      </w:r>
    </w:p>
    <w:p w14:paraId="764B1E23" w14:textId="77777777" w:rsidR="00397B7E" w:rsidRDefault="00397B7E" w:rsidP="0025799B">
      <w:pPr>
        <w:spacing w:line="480" w:lineRule="auto"/>
      </w:pPr>
    </w:p>
    <w:p w14:paraId="006E9CEE" w14:textId="04392A29" w:rsidR="006B436E" w:rsidRDefault="00BA561D" w:rsidP="0025799B">
      <w:pPr>
        <w:spacing w:line="480" w:lineRule="auto"/>
        <w:rPr>
          <w:rFonts w:cs="Times"/>
          <w:lang w:val="en-US"/>
        </w:rPr>
      </w:pPr>
      <w:r>
        <w:t xml:space="preserve">The extent to which draws to decision can be predicted by analytic cognitive style and </w:t>
      </w:r>
      <w:r w:rsidR="00461324">
        <w:t xml:space="preserve">the </w:t>
      </w:r>
      <w:r>
        <w:t xml:space="preserve">PDI independently of </w:t>
      </w:r>
      <w:r w:rsidR="00BE4607">
        <w:t xml:space="preserve">each other </w:t>
      </w:r>
      <w:r w:rsidR="00CA020D">
        <w:t>(</w:t>
      </w:r>
      <w:r w:rsidR="00BE4607">
        <w:t>and other factors</w:t>
      </w:r>
      <w:r w:rsidR="001A2E4D">
        <w:t>)</w:t>
      </w:r>
      <w:r w:rsidR="00BE4607">
        <w:t xml:space="preserve"> was</w:t>
      </w:r>
      <w:r>
        <w:t xml:space="preserve"> explored using hierarchical multiple regression. </w:t>
      </w:r>
      <w:r w:rsidR="0074710A">
        <w:t>We entered variables</w:t>
      </w:r>
      <w:r w:rsidR="00674689">
        <w:t xml:space="preserve"> into </w:t>
      </w:r>
      <w:r w:rsidR="00754590">
        <w:t>the</w:t>
      </w:r>
      <w:r w:rsidR="00B813A8">
        <w:t xml:space="preserve"> regression</w:t>
      </w:r>
      <w:r w:rsidR="00674689">
        <w:t xml:space="preserve"> in </w:t>
      </w:r>
      <w:r w:rsidR="004004D9">
        <w:t>the following order</w:t>
      </w:r>
      <w:r w:rsidR="00674689">
        <w:t>: first s</w:t>
      </w:r>
      <w:r w:rsidR="00B813A8">
        <w:t>tep—</w:t>
      </w:r>
      <w:r w:rsidR="000522EC">
        <w:t>demographic variables (age, g</w:t>
      </w:r>
      <w:r w:rsidR="00674689">
        <w:t xml:space="preserve">ender, education </w:t>
      </w:r>
      <w:r w:rsidR="00674689">
        <w:lastRenderedPageBreak/>
        <w:t>and income); se</w:t>
      </w:r>
      <w:r w:rsidR="00B813A8">
        <w:t>cond step—</w:t>
      </w:r>
      <w:r w:rsidR="00405537">
        <w:t xml:space="preserve">the </w:t>
      </w:r>
      <w:r w:rsidR="00B813A8">
        <w:t>PDI; third step—</w:t>
      </w:r>
      <w:r w:rsidR="00B813A8">
        <w:rPr>
          <w:rFonts w:ascii="Times" w:hAnsi="Times"/>
          <w:sz w:val="20"/>
          <w:szCs w:val="20"/>
          <w:lang w:val="en-GB"/>
        </w:rPr>
        <w:t xml:space="preserve"> </w:t>
      </w:r>
      <w:r w:rsidR="00EA302C">
        <w:t>paranormal belief</w:t>
      </w:r>
      <w:r w:rsidR="00674689">
        <w:t>; fourth ste</w:t>
      </w:r>
      <w:r w:rsidR="00B813A8">
        <w:t>p—</w:t>
      </w:r>
      <w:r w:rsidR="00EA302C">
        <w:t>religious belief and rel</w:t>
      </w:r>
      <w:r w:rsidR="00B813A8">
        <w:t>igious engagement; fifth step—</w:t>
      </w:r>
      <w:r w:rsidR="00EA302C">
        <w:t>cognitive ability</w:t>
      </w:r>
      <w:r w:rsidR="00674689">
        <w:t>;</w:t>
      </w:r>
      <w:r w:rsidR="00407332">
        <w:t xml:space="preserve"> and </w:t>
      </w:r>
      <w:r w:rsidR="00B813A8">
        <w:t>sixth step—</w:t>
      </w:r>
      <w:r w:rsidR="00DE11CA">
        <w:t xml:space="preserve">analytic cognitive </w:t>
      </w:r>
      <w:r w:rsidR="00EA302C">
        <w:t>style</w:t>
      </w:r>
      <w:r w:rsidR="000522EC">
        <w:t xml:space="preserve">. </w:t>
      </w:r>
      <w:r w:rsidR="00221F28">
        <w:t>We</w:t>
      </w:r>
      <w:r w:rsidR="004C6387">
        <w:t xml:space="preserve"> enter</w:t>
      </w:r>
      <w:r w:rsidR="00221F28">
        <w:t>ed</w:t>
      </w:r>
      <w:r w:rsidR="004C6387">
        <w:t xml:space="preserve"> analytic cognitive style last</w:t>
      </w:r>
      <w:r w:rsidR="009108AE">
        <w:t xml:space="preserve"> </w:t>
      </w:r>
      <w:r w:rsidR="00221F28">
        <w:t>because</w:t>
      </w:r>
      <w:r w:rsidR="004C6387">
        <w:t xml:space="preserve"> our primary objective was to determine</w:t>
      </w:r>
      <w:r w:rsidR="009108AE">
        <w:t xml:space="preserve"> whether </w:t>
      </w:r>
      <w:r w:rsidR="004C6387">
        <w:t>analytic cognitive style</w:t>
      </w:r>
      <w:r w:rsidR="009108AE">
        <w:t xml:space="preserve"> </w:t>
      </w:r>
      <w:r w:rsidR="00221F28">
        <w:t>explained additional variation</w:t>
      </w:r>
      <w:r w:rsidR="009108AE">
        <w:t xml:space="preserve"> after controlling for</w:t>
      </w:r>
      <w:r w:rsidR="00D7569B">
        <w:t xml:space="preserve"> potential confounds</w:t>
      </w:r>
      <w:r w:rsidR="009108AE">
        <w:t xml:space="preserve">. </w:t>
      </w:r>
      <w:r w:rsidR="00533853">
        <w:t>Visual inspection of a</w:t>
      </w:r>
      <w:r w:rsidR="00C50EB7" w:rsidRPr="009931DC">
        <w:t xml:space="preserve"> plot of </w:t>
      </w:r>
      <w:r w:rsidR="00EA302C">
        <w:t>predicted values of draws to decision</w:t>
      </w:r>
      <w:r w:rsidR="00533853">
        <w:t xml:space="preserve"> against residuals indicated that the</w:t>
      </w:r>
      <w:r w:rsidR="00EC0F6A">
        <w:t xml:space="preserve"> linear model’s</w:t>
      </w:r>
      <w:r w:rsidR="00533853">
        <w:t xml:space="preserve"> assumption of normality </w:t>
      </w:r>
      <w:r w:rsidR="00EC0F6A">
        <w:t>of the error distribution</w:t>
      </w:r>
      <w:r w:rsidR="00674689">
        <w:t xml:space="preserve"> </w:t>
      </w:r>
      <w:r w:rsidR="00533853">
        <w:t>was violated</w:t>
      </w:r>
      <w:r w:rsidR="00C50EB7">
        <w:t xml:space="preserve">. </w:t>
      </w:r>
      <w:r w:rsidR="0074710A">
        <w:t>T</w:t>
      </w:r>
      <w:r w:rsidR="00CF69B6">
        <w:t>o calculate beta coefficients, beta standard errors, bias corrected confidence intervals</w:t>
      </w:r>
      <w:r w:rsidR="00340121">
        <w:t>,</w:t>
      </w:r>
      <w:r w:rsidR="00CF69B6">
        <w:t xml:space="preserve"> and p-values for each of </w:t>
      </w:r>
      <w:r w:rsidR="00D13CE7">
        <w:t>the predictors</w:t>
      </w:r>
      <w:r w:rsidR="00340121">
        <w:t xml:space="preserve"> that are</w:t>
      </w:r>
      <w:r w:rsidR="00CF69B6">
        <w:t xml:space="preserve"> r</w:t>
      </w:r>
      <w:r w:rsidR="00143E27">
        <w:t>o</w:t>
      </w:r>
      <w:r w:rsidR="00C27D29">
        <w:t>bust to this departure from this</w:t>
      </w:r>
      <w:r w:rsidR="00CB2964">
        <w:t xml:space="preserve"> assumption</w:t>
      </w:r>
      <w:r w:rsidR="00CF69B6">
        <w:t xml:space="preserve"> of the linear model</w:t>
      </w:r>
      <w:r w:rsidR="0074710A">
        <w:t>, we followed the advice of</w:t>
      </w:r>
      <w:r w:rsidR="005538B7">
        <w:t xml:space="preserve"> Field</w:t>
      </w:r>
      <w:r w:rsidR="0074710A">
        <w:t xml:space="preserve"> </w:t>
      </w:r>
      <w:r w:rsidR="00B95D16">
        <w:fldChar w:fldCharType="begin"/>
      </w:r>
      <w:r w:rsidR="00B95D16">
        <w:instrText xml:space="preserve"> ADDIN EN.CITE &lt;EndNote&gt;&lt;Cite ExcludeAuth="1"&gt;&lt;Author&gt;Field&lt;/Author&gt;&lt;Year&gt;2013&lt;/Year&gt;&lt;RecNum&gt;6862&lt;/RecNum&gt;&lt;DisplayText&gt;(2013)&lt;/DisplayText&gt;&lt;record&gt;&lt;rec-number&gt;6862&lt;/rec-number&gt;&lt;foreign-keys&gt;&lt;key app="EN" db-id="wf2e9ez5usedrqevawax09t1p0d0x5rexffv" timestamp="1407721953"&gt;6862&lt;/key&gt;&lt;/foreign-keys&gt;&lt;ref-type name="Book"&gt;6&lt;/ref-type&gt;&lt;contributors&gt;&lt;authors&gt;&lt;author&gt;Field, A. P.&lt;/author&gt;&lt;/authors&gt;&lt;/contributors&gt;&lt;titles&gt;&lt;title&gt;Discovering statistics using IBM SPSS Statistics: And sex and drugs and rock &amp;apos;n&amp;apos; roll&lt;/title&gt;&lt;/titles&gt;&lt;edition&gt;4&lt;/edition&gt;&lt;dates&gt;&lt;year&gt;2013&lt;/year&gt;&lt;/dates&gt;&lt;pub-location&gt;Ca, USA&lt;/pub-location&gt;&lt;publisher&gt;Sage&lt;/publisher&gt;&lt;urls&gt;&lt;/urls&gt;&lt;/record&gt;&lt;/Cite&gt;&lt;/EndNote&gt;</w:instrText>
      </w:r>
      <w:r w:rsidR="00B95D16">
        <w:fldChar w:fldCharType="separate"/>
      </w:r>
      <w:r w:rsidR="00B95D16">
        <w:rPr>
          <w:noProof/>
        </w:rPr>
        <w:t>(2013)</w:t>
      </w:r>
      <w:r w:rsidR="00B95D16">
        <w:fldChar w:fldCharType="end"/>
      </w:r>
      <w:r w:rsidR="0074710A">
        <w:t xml:space="preserve"> and re-ran the analysis using the bootstrap resampling</w:t>
      </w:r>
      <w:r w:rsidR="00CE1216">
        <w:t xml:space="preserve"> method</w:t>
      </w:r>
      <w:r w:rsidR="0074710A">
        <w:t xml:space="preserve"> implemented in </w:t>
      </w:r>
      <w:r w:rsidR="0074710A" w:rsidRPr="0074710A">
        <w:t>SPSS</w:t>
      </w:r>
      <w:r w:rsidR="0074710A">
        <w:t xml:space="preserve"> version 21</w:t>
      </w:r>
      <w:r w:rsidR="00B95D16">
        <w:rPr>
          <w:highlight w:val="yellow"/>
        </w:rPr>
        <w:fldChar w:fldCharType="begin"/>
      </w:r>
      <w:r w:rsidR="00B95D16">
        <w:rPr>
          <w:highlight w:val="yellow"/>
        </w:rPr>
        <w:instrText xml:space="preserve"> ADDIN EN.CITE &lt;EndNote&gt;&lt;Cite ExcludeAuth="1" ExcludeYear="1"&gt;&lt;Author&gt;Corp.&lt;/Author&gt;&lt;Year&gt;2012&lt;/Year&gt;&lt;RecNum&gt;247179&lt;/RecNum&gt;&lt;record&gt;&lt;rec-number&gt;247179&lt;/rec-number&gt;&lt;foreign-keys&gt;&lt;key app="EN" db-id="wf2e9ez5usedrqevawax09t1p0d0x5rexffv" timestamp="1418449126"&gt;247179&lt;/key&gt;&lt;/foreign-keys&gt;&lt;ref-type name="Electronic Article"&gt;43&lt;/ref-type&gt;&lt;contributors&gt;&lt;authors&gt;&lt;author&gt;IBM Corp.&lt;/author&gt;&lt;/authors&gt;&lt;/contributors&gt;&lt;titles&gt;&lt;title&gt;IBM SPSS Statistics for Macintosh, Version 21.0.&lt;/title&gt;&lt;/titles&gt;&lt;dates&gt;&lt;year&gt;2012&lt;/year&gt;&lt;/dates&gt;&lt;pub-location&gt;Armonk, NY&lt;/pub-location&gt;&lt;urls&gt;&lt;/urls&gt;&lt;/record&gt;&lt;/Cite&gt;&lt;/EndNote&gt;</w:instrText>
      </w:r>
      <w:r w:rsidR="00B95D16">
        <w:rPr>
          <w:highlight w:val="yellow"/>
        </w:rPr>
        <w:fldChar w:fldCharType="end"/>
      </w:r>
      <w:r w:rsidR="0074710A">
        <w:t xml:space="preserve"> (Armonkm, NY, USA: IBM Corp.)</w:t>
      </w:r>
      <w:r w:rsidR="00A94A5B">
        <w:t>, which</w:t>
      </w:r>
      <w:r w:rsidR="00B813A8">
        <w:t xml:space="preserve"> is re</w:t>
      </w:r>
      <w:r w:rsidR="00A94A5B">
        <w:t xml:space="preserve">ported in </w:t>
      </w:r>
      <w:r w:rsidR="002240B8">
        <w:t>Table 3. This analysis indicated</w:t>
      </w:r>
      <w:r w:rsidR="00A94A5B">
        <w:t xml:space="preserve"> that </w:t>
      </w:r>
      <w:r w:rsidR="00DD19E0">
        <w:t xml:space="preserve">at the sixth step of the regression </w:t>
      </w:r>
      <w:r w:rsidR="00A94A5B">
        <w:t>analytic</w:t>
      </w:r>
      <w:r w:rsidR="00BE4607">
        <w:rPr>
          <w:rFonts w:cs="Times"/>
          <w:lang w:val="en-US"/>
        </w:rPr>
        <w:t xml:space="preserve"> cognitive style predicted</w:t>
      </w:r>
      <w:r w:rsidR="00F86F9C">
        <w:rPr>
          <w:rFonts w:cs="Times"/>
          <w:lang w:val="en-US"/>
        </w:rPr>
        <w:t xml:space="preserve"> dra</w:t>
      </w:r>
      <w:r w:rsidR="00A94A5B">
        <w:rPr>
          <w:rFonts w:cs="Times"/>
          <w:lang w:val="en-US"/>
        </w:rPr>
        <w:t>ws to decision</w:t>
      </w:r>
      <w:r w:rsidR="00DD19E0">
        <w:rPr>
          <w:rFonts w:cs="Times"/>
          <w:lang w:val="en-US"/>
        </w:rPr>
        <w:t xml:space="preserve"> (</w:t>
      </w:r>
      <w:r w:rsidR="0049186E">
        <w:rPr>
          <w:rFonts w:cs="Times"/>
          <w:lang w:val="en-US"/>
        </w:rPr>
        <w:t>B = 0.24, 95% CI [.14, .35], p &lt; .01)</w:t>
      </w:r>
      <w:r w:rsidR="00F86F9C">
        <w:rPr>
          <w:rFonts w:cs="Times"/>
          <w:lang w:val="en-US"/>
        </w:rPr>
        <w:t xml:space="preserve">, but </w:t>
      </w:r>
      <w:r w:rsidR="00927FAB">
        <w:rPr>
          <w:rFonts w:cs="Times"/>
          <w:lang w:val="en-US"/>
        </w:rPr>
        <w:t xml:space="preserve">the </w:t>
      </w:r>
      <w:r w:rsidR="00F86F9C">
        <w:rPr>
          <w:rFonts w:cs="Times"/>
          <w:lang w:val="en-US"/>
        </w:rPr>
        <w:t xml:space="preserve">PDI </w:t>
      </w:r>
      <w:r w:rsidR="00BE4607">
        <w:rPr>
          <w:rFonts w:cs="Times"/>
          <w:lang w:val="en-US"/>
        </w:rPr>
        <w:t>did</w:t>
      </w:r>
      <w:r w:rsidR="00F86F9C">
        <w:rPr>
          <w:rFonts w:cs="Times"/>
          <w:lang w:val="en-US"/>
        </w:rPr>
        <w:t xml:space="preserve"> not</w:t>
      </w:r>
      <w:r w:rsidR="0049186E">
        <w:rPr>
          <w:rFonts w:cs="Times"/>
          <w:lang w:val="en-US"/>
        </w:rPr>
        <w:t xml:space="preserve"> (B &lt;</w:t>
      </w:r>
      <w:r w:rsidR="00E43A73">
        <w:rPr>
          <w:rFonts w:cs="Times"/>
          <w:lang w:val="en-US"/>
        </w:rPr>
        <w:t xml:space="preserve"> </w:t>
      </w:r>
      <w:r w:rsidR="0049186E">
        <w:rPr>
          <w:rFonts w:cs="Times"/>
          <w:lang w:val="en-US"/>
        </w:rPr>
        <w:t>0</w:t>
      </w:r>
      <w:r w:rsidR="00E43A73">
        <w:rPr>
          <w:rFonts w:cs="Times"/>
          <w:lang w:val="en-US"/>
        </w:rPr>
        <w:t>.01</w:t>
      </w:r>
      <w:r w:rsidR="0049186E">
        <w:rPr>
          <w:rFonts w:cs="Times"/>
          <w:lang w:val="en-US"/>
        </w:rPr>
        <w:t>, 95% CI [-0.1, 0.1], p = .76)</w:t>
      </w:r>
      <w:r w:rsidR="00F86F9C">
        <w:rPr>
          <w:rFonts w:cs="Times"/>
          <w:lang w:val="en-US"/>
        </w:rPr>
        <w:t>.</w:t>
      </w:r>
      <w:r w:rsidR="00A94A5B">
        <w:rPr>
          <w:rFonts w:cs="Times"/>
          <w:lang w:val="en-US"/>
        </w:rPr>
        <w:t xml:space="preserve"> </w:t>
      </w:r>
    </w:p>
    <w:p w14:paraId="0EC5C028" w14:textId="77777777" w:rsidR="006B436E" w:rsidRDefault="006B436E" w:rsidP="0025799B">
      <w:pPr>
        <w:spacing w:line="480" w:lineRule="auto"/>
        <w:rPr>
          <w:rFonts w:cs="Times"/>
          <w:lang w:val="en-US"/>
        </w:rPr>
      </w:pPr>
    </w:p>
    <w:p w14:paraId="3AD02538" w14:textId="3FFEAB4F" w:rsidR="00A87076" w:rsidRDefault="00A94A5B" w:rsidP="0025799B">
      <w:pPr>
        <w:spacing w:line="480" w:lineRule="auto"/>
      </w:pPr>
      <w:r>
        <w:rPr>
          <w:rFonts w:cs="Times"/>
          <w:lang w:val="en-US"/>
        </w:rPr>
        <w:t>To test the ro</w:t>
      </w:r>
      <w:r w:rsidR="006B436E">
        <w:rPr>
          <w:rFonts w:cs="Times"/>
          <w:lang w:val="en-US"/>
        </w:rPr>
        <w:t>bustness of this result we also examined whethe</w:t>
      </w:r>
      <w:r w:rsidR="00C17C2A">
        <w:rPr>
          <w:rFonts w:cs="Times"/>
          <w:lang w:val="en-US"/>
        </w:rPr>
        <w:t>r</w:t>
      </w:r>
      <w:r w:rsidR="00894D0B">
        <w:rPr>
          <w:rFonts w:cs="Times"/>
          <w:lang w:val="en-US"/>
        </w:rPr>
        <w:t xml:space="preserve"> the</w:t>
      </w:r>
      <w:r w:rsidR="00C17C2A">
        <w:rPr>
          <w:rFonts w:cs="Times"/>
          <w:lang w:val="en-US"/>
        </w:rPr>
        <w:t xml:space="preserve"> four</w:t>
      </w:r>
      <w:r w:rsidR="00894D0B">
        <w:rPr>
          <w:rFonts w:cs="Times"/>
          <w:lang w:val="en-US"/>
        </w:rPr>
        <w:t xml:space="preserve"> separate </w:t>
      </w:r>
      <w:r w:rsidR="00A31AE5">
        <w:rPr>
          <w:rFonts w:cs="Times"/>
          <w:lang w:val="en-US"/>
        </w:rPr>
        <w:t xml:space="preserve">measures </w:t>
      </w:r>
      <w:r w:rsidR="00011FD8">
        <w:rPr>
          <w:rFonts w:cs="Times"/>
          <w:lang w:val="en-US"/>
        </w:rPr>
        <w:t>of</w:t>
      </w:r>
      <w:r w:rsidR="006B436E">
        <w:rPr>
          <w:rFonts w:cs="Times"/>
          <w:lang w:val="en-US"/>
        </w:rPr>
        <w:t xml:space="preserve"> analytic cognitive style (</w:t>
      </w:r>
      <w:r w:rsidR="00C17C2A">
        <w:rPr>
          <w:rFonts w:cs="Times"/>
          <w:lang w:val="en-US"/>
        </w:rPr>
        <w:t xml:space="preserve">i.e. </w:t>
      </w:r>
      <w:r w:rsidR="006B436E">
        <w:rPr>
          <w:rFonts w:cs="Times"/>
          <w:lang w:val="en-US"/>
        </w:rPr>
        <w:t xml:space="preserve">CRT4, CRT3, </w:t>
      </w:r>
      <w:r w:rsidR="00A31AE5">
        <w:rPr>
          <w:rFonts w:cs="Times"/>
          <w:lang w:val="en-US"/>
        </w:rPr>
        <w:t xml:space="preserve">the </w:t>
      </w:r>
      <w:r w:rsidR="006B436E">
        <w:rPr>
          <w:rFonts w:cs="Times"/>
          <w:lang w:val="en-US"/>
        </w:rPr>
        <w:t xml:space="preserve">heuristics and biases battery, and </w:t>
      </w:r>
      <w:r w:rsidR="00A31AE5">
        <w:rPr>
          <w:rFonts w:cs="Times"/>
          <w:lang w:val="en-US"/>
        </w:rPr>
        <w:t xml:space="preserve">the </w:t>
      </w:r>
      <w:r w:rsidR="006B436E">
        <w:rPr>
          <w:rFonts w:cs="Times"/>
          <w:lang w:val="en-US"/>
        </w:rPr>
        <w:t>conflict syllogi</w:t>
      </w:r>
      <w:r w:rsidR="003B2479">
        <w:rPr>
          <w:rFonts w:cs="Times"/>
          <w:lang w:val="en-US"/>
        </w:rPr>
        <w:t>sms</w:t>
      </w:r>
      <w:r w:rsidR="00C17C2A">
        <w:rPr>
          <w:rFonts w:cs="Times"/>
          <w:lang w:val="en-US"/>
        </w:rPr>
        <w:t xml:space="preserve"> from </w:t>
      </w:r>
      <w:r w:rsidR="00A31AE5">
        <w:rPr>
          <w:rFonts w:cs="Times"/>
          <w:lang w:val="en-US"/>
        </w:rPr>
        <w:t xml:space="preserve">the </w:t>
      </w:r>
      <w:r w:rsidR="00C17C2A">
        <w:rPr>
          <w:rFonts w:cs="Times"/>
          <w:lang w:val="en-US"/>
        </w:rPr>
        <w:t>syllogistic reasoning test</w:t>
      </w:r>
      <w:r w:rsidR="003B2479">
        <w:rPr>
          <w:rFonts w:cs="Times"/>
          <w:lang w:val="en-US"/>
        </w:rPr>
        <w:t xml:space="preserve">) </w:t>
      </w:r>
      <w:r w:rsidR="00C17C2A">
        <w:rPr>
          <w:rFonts w:cs="Times"/>
          <w:lang w:val="en-US"/>
        </w:rPr>
        <w:t xml:space="preserve">each </w:t>
      </w:r>
      <w:r w:rsidR="003B2479">
        <w:rPr>
          <w:rFonts w:cs="Times"/>
          <w:lang w:val="en-US"/>
        </w:rPr>
        <w:t xml:space="preserve">predicted draws to decision when entered into the final step of the regression instead of </w:t>
      </w:r>
      <w:r w:rsidR="00A31AE5">
        <w:rPr>
          <w:rFonts w:cs="Times"/>
          <w:lang w:val="en-US"/>
        </w:rPr>
        <w:t xml:space="preserve">the overall </w:t>
      </w:r>
      <w:r w:rsidR="003B2479">
        <w:rPr>
          <w:rFonts w:cs="Times"/>
          <w:lang w:val="en-US"/>
        </w:rPr>
        <w:t>analytic cognitive style</w:t>
      </w:r>
      <w:r w:rsidR="00A31AE5">
        <w:rPr>
          <w:rFonts w:cs="Times"/>
          <w:lang w:val="en-US"/>
        </w:rPr>
        <w:t xml:space="preserve"> </w:t>
      </w:r>
      <w:r w:rsidR="004F0C1D">
        <w:rPr>
          <w:rFonts w:cs="Times"/>
          <w:lang w:val="en-US"/>
        </w:rPr>
        <w:t>score</w:t>
      </w:r>
      <w:r w:rsidR="00E019C8">
        <w:rPr>
          <w:rFonts w:cs="Times"/>
          <w:lang w:val="en-US"/>
        </w:rPr>
        <w:t xml:space="preserve">. We found that </w:t>
      </w:r>
      <w:r w:rsidR="001A2E4D">
        <w:rPr>
          <w:rFonts w:cs="Times"/>
          <w:lang w:val="en-US"/>
        </w:rPr>
        <w:t>each of these</w:t>
      </w:r>
      <w:r w:rsidR="00C17C2A">
        <w:rPr>
          <w:rFonts w:cs="Times"/>
          <w:lang w:val="en-US"/>
        </w:rPr>
        <w:t xml:space="preserve"> </w:t>
      </w:r>
      <w:r w:rsidR="001A2E4D">
        <w:rPr>
          <w:rFonts w:cs="Times"/>
          <w:lang w:val="en-US"/>
        </w:rPr>
        <w:t>measures</w:t>
      </w:r>
      <w:r w:rsidR="00E019C8">
        <w:rPr>
          <w:rFonts w:cs="Times"/>
          <w:lang w:val="en-US"/>
        </w:rPr>
        <w:t xml:space="preserve"> predicted draws to decision</w:t>
      </w:r>
      <w:r w:rsidR="009B2BC8">
        <w:rPr>
          <w:rFonts w:cs="Times"/>
          <w:lang w:val="en-US"/>
        </w:rPr>
        <w:t xml:space="preserve"> (all p-values &lt;</w:t>
      </w:r>
      <w:r w:rsidR="00E61B0D">
        <w:rPr>
          <w:rFonts w:cs="Times"/>
          <w:lang w:val="en-US"/>
        </w:rPr>
        <w:t xml:space="preserve"> </w:t>
      </w:r>
      <w:r w:rsidR="009B2BC8">
        <w:rPr>
          <w:rFonts w:cs="Times"/>
          <w:lang w:val="en-US"/>
        </w:rPr>
        <w:t>.01</w:t>
      </w:r>
      <w:r w:rsidR="003B2479">
        <w:rPr>
          <w:rFonts w:cs="Times"/>
          <w:lang w:val="en-US"/>
        </w:rPr>
        <w:t>; see supplementary materials</w:t>
      </w:r>
      <w:r w:rsidR="00E019C8">
        <w:rPr>
          <w:rFonts w:cs="Times"/>
          <w:lang w:val="en-US"/>
        </w:rPr>
        <w:t xml:space="preserve"> Table</w:t>
      </w:r>
      <w:r w:rsidR="0060206C">
        <w:rPr>
          <w:rFonts w:cs="Times"/>
          <w:lang w:val="en-US"/>
        </w:rPr>
        <w:t>s</w:t>
      </w:r>
      <w:r w:rsidR="00E019C8">
        <w:rPr>
          <w:rFonts w:cs="Times"/>
          <w:lang w:val="en-US"/>
        </w:rPr>
        <w:t xml:space="preserve"> </w:t>
      </w:r>
      <w:r w:rsidR="00D10E89">
        <w:rPr>
          <w:rFonts w:cs="Times"/>
          <w:lang w:val="en-US"/>
        </w:rPr>
        <w:t>2</w:t>
      </w:r>
      <w:r w:rsidR="0060206C">
        <w:rPr>
          <w:rFonts w:cs="Times"/>
          <w:lang w:val="en-US"/>
        </w:rPr>
        <w:t>-</w:t>
      </w:r>
      <w:r w:rsidR="00D10E89">
        <w:rPr>
          <w:rFonts w:cs="Times"/>
          <w:lang w:val="en-US"/>
        </w:rPr>
        <w:t>5</w:t>
      </w:r>
      <w:r w:rsidR="006B436E">
        <w:rPr>
          <w:rFonts w:cs="Times"/>
          <w:lang w:val="en-US"/>
        </w:rPr>
        <w:t>)</w:t>
      </w:r>
      <w:r w:rsidR="00C17C2A">
        <w:rPr>
          <w:rFonts w:cs="Times"/>
          <w:lang w:val="en-US"/>
        </w:rPr>
        <w:t>, which provide</w:t>
      </w:r>
      <w:r w:rsidR="00C656F8">
        <w:rPr>
          <w:rFonts w:cs="Times"/>
          <w:lang w:val="en-US"/>
        </w:rPr>
        <w:t>d</w:t>
      </w:r>
      <w:r w:rsidR="00C17C2A">
        <w:rPr>
          <w:rFonts w:cs="Times"/>
          <w:lang w:val="en-US"/>
        </w:rPr>
        <w:t xml:space="preserve"> evidence that analytic cognitive style is a robust predictor of data gathering in the beads task</w:t>
      </w:r>
      <w:r w:rsidR="000E2CF5">
        <w:rPr>
          <w:rFonts w:cs="Times"/>
          <w:lang w:val="en-US"/>
        </w:rPr>
        <w:t>.</w:t>
      </w:r>
      <w:r w:rsidR="006B436E">
        <w:rPr>
          <w:rFonts w:cs="Times"/>
          <w:lang w:val="en-US"/>
        </w:rPr>
        <w:t xml:space="preserve"> </w:t>
      </w:r>
    </w:p>
    <w:p w14:paraId="5E309C99" w14:textId="4BB68365" w:rsidR="009931DC" w:rsidRDefault="009931DC" w:rsidP="0025799B">
      <w:pPr>
        <w:spacing w:line="480" w:lineRule="auto"/>
      </w:pPr>
    </w:p>
    <w:p w14:paraId="09F48FD3" w14:textId="77777777" w:rsidR="00FD34A7" w:rsidRPr="0025799B" w:rsidRDefault="000A6BB1" w:rsidP="0025799B">
      <w:pPr>
        <w:tabs>
          <w:tab w:val="left" w:pos="1560"/>
        </w:tabs>
        <w:spacing w:line="480" w:lineRule="auto"/>
        <w:jc w:val="center"/>
        <w:rPr>
          <w:rFonts w:cs="Times New Roman"/>
        </w:rPr>
      </w:pPr>
      <w:r>
        <w:rPr>
          <w:rFonts w:cs="Times New Roman"/>
        </w:rPr>
        <w:t>--- Insert Table 3 about here ---</w:t>
      </w:r>
    </w:p>
    <w:p w14:paraId="5079801B" w14:textId="42827DA2" w:rsidR="008B5AA1" w:rsidRDefault="00B820E4" w:rsidP="002D0725">
      <w:pPr>
        <w:widowControl w:val="0"/>
        <w:autoSpaceDE w:val="0"/>
        <w:autoSpaceDN w:val="0"/>
        <w:adjustRightInd w:val="0"/>
        <w:spacing w:after="240" w:line="480" w:lineRule="auto"/>
        <w:ind w:left="567"/>
        <w:rPr>
          <w:rFonts w:cs="Times"/>
          <w:lang w:val="en-US"/>
        </w:rPr>
      </w:pPr>
      <w:r>
        <w:rPr>
          <w:b/>
        </w:rPr>
        <w:t>Table 3</w:t>
      </w:r>
      <w:r w:rsidR="0081468E" w:rsidRPr="005B7077">
        <w:rPr>
          <w:b/>
        </w:rPr>
        <w:t>.</w:t>
      </w:r>
      <w:r w:rsidR="0081468E" w:rsidRPr="009931DC">
        <w:t xml:space="preserve"> </w:t>
      </w:r>
      <w:r w:rsidR="0081468E" w:rsidRPr="009931DC">
        <w:rPr>
          <w:rFonts w:cs="Times"/>
          <w:lang w:val="en-US"/>
        </w:rPr>
        <w:t xml:space="preserve">Hierarchical multiple regression analyses predicting </w:t>
      </w:r>
      <w:r w:rsidR="00D715D0">
        <w:rPr>
          <w:rFonts w:cs="Times"/>
          <w:lang w:val="en-US"/>
        </w:rPr>
        <w:t>draws to decision. Note: Gender</w:t>
      </w:r>
      <w:r w:rsidR="00C64902">
        <w:rPr>
          <w:rFonts w:cs="Times"/>
          <w:lang w:val="en-US"/>
        </w:rPr>
        <w:t xml:space="preserve"> (Male = 0</w:t>
      </w:r>
      <w:r w:rsidR="00FD0C2C">
        <w:rPr>
          <w:rFonts w:cs="Times"/>
          <w:lang w:val="en-US"/>
        </w:rPr>
        <w:t>; Female = 1) and PDI =</w:t>
      </w:r>
      <w:r w:rsidR="005B7077">
        <w:rPr>
          <w:rFonts w:cs="Times"/>
          <w:lang w:val="en-US"/>
        </w:rPr>
        <w:t xml:space="preserve"> Pe</w:t>
      </w:r>
      <w:r w:rsidR="00C27D29">
        <w:rPr>
          <w:rFonts w:cs="Times"/>
          <w:lang w:val="en-US"/>
        </w:rPr>
        <w:t xml:space="preserve">ters </w:t>
      </w:r>
      <w:r w:rsidR="00F13DBF">
        <w:rPr>
          <w:rFonts w:cs="Times"/>
          <w:lang w:val="en-US"/>
        </w:rPr>
        <w:t xml:space="preserve">et al. </w:t>
      </w:r>
      <w:r w:rsidR="00C27D29">
        <w:rPr>
          <w:rFonts w:cs="Times"/>
          <w:lang w:val="en-US"/>
        </w:rPr>
        <w:t>Delusions I</w:t>
      </w:r>
      <w:r w:rsidR="00FD0C2C">
        <w:rPr>
          <w:rFonts w:cs="Times"/>
          <w:lang w:val="en-US"/>
        </w:rPr>
        <w:t>nventory (PDI).</w:t>
      </w:r>
      <w:r w:rsidR="005B7077">
        <w:rPr>
          <w:rFonts w:cs="Times"/>
          <w:lang w:val="en-US"/>
        </w:rPr>
        <w:t xml:space="preserve"> </w:t>
      </w:r>
      <w:r w:rsidR="00212C9A">
        <w:rPr>
          <w:rFonts w:cs="Times"/>
          <w:lang w:val="en-US"/>
        </w:rPr>
        <w:t>95% bias corrected and accelerated c</w:t>
      </w:r>
      <w:r w:rsidR="0081468E">
        <w:rPr>
          <w:rFonts w:cs="Times"/>
          <w:lang w:val="en-US"/>
        </w:rPr>
        <w:t xml:space="preserve">onfidence intervals and standard errors </w:t>
      </w:r>
      <w:r w:rsidR="00C630A6">
        <w:rPr>
          <w:rFonts w:cs="Times"/>
          <w:lang w:val="en-US"/>
        </w:rPr>
        <w:t xml:space="preserve">are </w:t>
      </w:r>
      <w:r w:rsidR="0081468E">
        <w:rPr>
          <w:rFonts w:cs="Times"/>
          <w:lang w:val="en-US"/>
        </w:rPr>
        <w:t xml:space="preserve">based on 1000 bootstrap </w:t>
      </w:r>
      <w:r w:rsidR="00561850">
        <w:rPr>
          <w:rFonts w:cs="Times"/>
          <w:lang w:val="en-US"/>
        </w:rPr>
        <w:t>re</w:t>
      </w:r>
      <w:r w:rsidR="00C630A6">
        <w:rPr>
          <w:rFonts w:cs="Times"/>
          <w:lang w:val="en-US"/>
        </w:rPr>
        <w:t xml:space="preserve">samples. Note. </w:t>
      </w:r>
      <w:r w:rsidR="00C630A6" w:rsidRPr="00EF38ED">
        <w:rPr>
          <w:rFonts w:cs="Times"/>
          <w:i/>
          <w:lang w:val="en-US"/>
        </w:rPr>
        <w:t>R</w:t>
      </w:r>
      <w:r w:rsidR="00C630A6" w:rsidRPr="00EF38ED">
        <w:rPr>
          <w:rFonts w:cs="Times"/>
          <w:i/>
          <w:vertAlign w:val="superscript"/>
          <w:lang w:val="en-US"/>
        </w:rPr>
        <w:t>2</w:t>
      </w:r>
      <w:r w:rsidR="00C630A6">
        <w:rPr>
          <w:rFonts w:cs="Times"/>
          <w:lang w:val="en-US"/>
        </w:rPr>
        <w:t xml:space="preserve"> = .03 for Step 1 (p</w:t>
      </w:r>
      <w:r w:rsidR="00EF38ED">
        <w:rPr>
          <w:rFonts w:cs="Times"/>
          <w:lang w:val="en-US"/>
        </w:rPr>
        <w:t xml:space="preserve"> </w:t>
      </w:r>
      <w:r w:rsidR="00C630A6">
        <w:rPr>
          <w:rFonts w:cs="Times"/>
          <w:lang w:val="en-US"/>
        </w:rPr>
        <w:t>&lt;</w:t>
      </w:r>
      <w:r w:rsidR="00EF38ED">
        <w:rPr>
          <w:rFonts w:cs="Times"/>
          <w:lang w:val="en-US"/>
        </w:rPr>
        <w:t xml:space="preserve"> </w:t>
      </w:r>
      <w:r w:rsidR="00C630A6">
        <w:rPr>
          <w:rFonts w:cs="Times"/>
          <w:lang w:val="en-US"/>
        </w:rPr>
        <w:t>.01</w:t>
      </w:r>
      <w:r w:rsidR="0081468E">
        <w:rPr>
          <w:rFonts w:cs="Times"/>
          <w:lang w:val="en-US"/>
        </w:rPr>
        <w:t xml:space="preserve">); </w:t>
      </w:r>
      <w:r w:rsidR="0081468E" w:rsidRPr="00EF38ED">
        <w:rPr>
          <w:rFonts w:ascii="Cambria" w:hAnsi="Cambria" w:cs="Times"/>
          <w:i/>
          <w:lang w:val="en-US"/>
        </w:rPr>
        <w:t>Δ</w:t>
      </w:r>
      <w:r w:rsidR="00C630A6" w:rsidRPr="00EF38ED">
        <w:rPr>
          <w:rFonts w:cs="Times"/>
          <w:i/>
          <w:lang w:val="en-US"/>
        </w:rPr>
        <w:t>R</w:t>
      </w:r>
      <w:r w:rsidR="00C630A6" w:rsidRPr="00EF38ED">
        <w:rPr>
          <w:rFonts w:cs="Times"/>
          <w:i/>
          <w:vertAlign w:val="superscript"/>
          <w:lang w:val="en-US"/>
        </w:rPr>
        <w:t>2</w:t>
      </w:r>
      <w:r w:rsidR="00C630A6">
        <w:rPr>
          <w:rFonts w:cs="Times"/>
          <w:lang w:val="en-US"/>
        </w:rPr>
        <w:t xml:space="preserve"> = .00 (</w:t>
      </w:r>
      <w:r w:rsidR="00C630A6" w:rsidRPr="00EF38ED">
        <w:rPr>
          <w:rFonts w:cs="Times"/>
          <w:i/>
          <w:lang w:val="en-US"/>
        </w:rPr>
        <w:t>p</w:t>
      </w:r>
      <w:r w:rsidR="00EF38ED">
        <w:rPr>
          <w:rFonts w:cs="Times"/>
          <w:lang w:val="en-US"/>
        </w:rPr>
        <w:t xml:space="preserve"> </w:t>
      </w:r>
      <w:r w:rsidR="00C630A6">
        <w:rPr>
          <w:rFonts w:cs="Times"/>
          <w:lang w:val="en-US"/>
        </w:rPr>
        <w:t>=</w:t>
      </w:r>
      <w:r w:rsidR="00EF38ED">
        <w:rPr>
          <w:rFonts w:cs="Times"/>
          <w:lang w:val="en-US"/>
        </w:rPr>
        <w:t xml:space="preserve"> </w:t>
      </w:r>
      <w:r w:rsidR="00C630A6">
        <w:rPr>
          <w:rFonts w:cs="Times"/>
          <w:lang w:val="en-US"/>
        </w:rPr>
        <w:t>.39</w:t>
      </w:r>
      <w:r w:rsidR="0081468E">
        <w:rPr>
          <w:rFonts w:cs="Times"/>
          <w:lang w:val="en-US"/>
        </w:rPr>
        <w:t xml:space="preserve">) for Step 2; </w:t>
      </w:r>
      <w:r w:rsidR="0081468E" w:rsidRPr="00EF38ED">
        <w:rPr>
          <w:rFonts w:ascii="Cambria" w:hAnsi="Cambria" w:cs="Times"/>
          <w:i/>
          <w:lang w:val="en-US"/>
        </w:rPr>
        <w:t>Δ</w:t>
      </w:r>
      <w:r w:rsidR="00C630A6" w:rsidRPr="00EF38ED">
        <w:rPr>
          <w:rFonts w:cs="Times"/>
          <w:i/>
          <w:lang w:val="en-US"/>
        </w:rPr>
        <w:t>R</w:t>
      </w:r>
      <w:r w:rsidR="00C630A6" w:rsidRPr="00EF38ED">
        <w:rPr>
          <w:rFonts w:cs="Times"/>
          <w:i/>
          <w:vertAlign w:val="superscript"/>
          <w:lang w:val="en-US"/>
        </w:rPr>
        <w:t>2</w:t>
      </w:r>
      <w:r w:rsidR="00C630A6">
        <w:rPr>
          <w:rFonts w:cs="Times"/>
          <w:lang w:val="en-US"/>
        </w:rPr>
        <w:t xml:space="preserve"> = .01 (</w:t>
      </w:r>
      <w:r w:rsidR="00C630A6" w:rsidRPr="00EF38ED">
        <w:rPr>
          <w:rFonts w:cs="Times"/>
          <w:i/>
          <w:lang w:val="en-US"/>
        </w:rPr>
        <w:t>p</w:t>
      </w:r>
      <w:r w:rsidR="00EF38ED">
        <w:rPr>
          <w:rFonts w:cs="Times"/>
          <w:lang w:val="en-US"/>
        </w:rPr>
        <w:t xml:space="preserve"> </w:t>
      </w:r>
      <w:r w:rsidR="00C630A6">
        <w:rPr>
          <w:rFonts w:cs="Times"/>
          <w:lang w:val="en-US"/>
        </w:rPr>
        <w:t>=</w:t>
      </w:r>
      <w:r w:rsidR="00EF38ED">
        <w:rPr>
          <w:rFonts w:cs="Times"/>
          <w:lang w:val="en-US"/>
        </w:rPr>
        <w:t xml:space="preserve"> </w:t>
      </w:r>
      <w:r w:rsidR="00C630A6">
        <w:rPr>
          <w:rFonts w:cs="Times"/>
          <w:lang w:val="en-US"/>
        </w:rPr>
        <w:t>.05</w:t>
      </w:r>
      <w:r w:rsidR="0081468E">
        <w:rPr>
          <w:rFonts w:cs="Times"/>
          <w:lang w:val="en-US"/>
        </w:rPr>
        <w:t>) for Step 3;</w:t>
      </w:r>
      <w:r w:rsidR="0081468E" w:rsidRPr="00CF3E2A">
        <w:rPr>
          <w:rFonts w:ascii="Cambria" w:hAnsi="Cambria" w:cs="Times"/>
          <w:lang w:val="en-US"/>
        </w:rPr>
        <w:t xml:space="preserve"> </w:t>
      </w:r>
      <w:r w:rsidR="0081468E" w:rsidRPr="00EF38ED">
        <w:rPr>
          <w:rFonts w:ascii="Cambria" w:hAnsi="Cambria" w:cs="Times"/>
          <w:i/>
          <w:lang w:val="en-US"/>
        </w:rPr>
        <w:t>Δ</w:t>
      </w:r>
      <w:r w:rsidR="0081468E" w:rsidRPr="00EF38ED">
        <w:rPr>
          <w:rFonts w:cs="Times"/>
          <w:i/>
          <w:lang w:val="en-US"/>
        </w:rPr>
        <w:t>R</w:t>
      </w:r>
      <w:r w:rsidR="0081468E" w:rsidRPr="00EF38ED">
        <w:rPr>
          <w:rFonts w:cs="Times"/>
          <w:i/>
          <w:vertAlign w:val="superscript"/>
          <w:lang w:val="en-US"/>
        </w:rPr>
        <w:t>2</w:t>
      </w:r>
      <w:r w:rsidR="00C630A6">
        <w:rPr>
          <w:rFonts w:cs="Times"/>
          <w:lang w:val="en-US"/>
        </w:rPr>
        <w:t xml:space="preserve"> = .00 (</w:t>
      </w:r>
      <w:r w:rsidR="00C630A6" w:rsidRPr="00EF38ED">
        <w:rPr>
          <w:rFonts w:cs="Times"/>
          <w:i/>
          <w:lang w:val="en-US"/>
        </w:rPr>
        <w:t>p</w:t>
      </w:r>
      <w:r w:rsidR="00EF38ED">
        <w:rPr>
          <w:rFonts w:cs="Times"/>
          <w:lang w:val="en-US"/>
        </w:rPr>
        <w:t xml:space="preserve"> </w:t>
      </w:r>
      <w:r w:rsidR="00C630A6">
        <w:rPr>
          <w:rFonts w:cs="Times"/>
          <w:lang w:val="en-US"/>
        </w:rPr>
        <w:t>=</w:t>
      </w:r>
      <w:r w:rsidR="00EF38ED">
        <w:rPr>
          <w:rFonts w:cs="Times"/>
          <w:lang w:val="en-US"/>
        </w:rPr>
        <w:t xml:space="preserve"> </w:t>
      </w:r>
      <w:r w:rsidR="00C630A6">
        <w:rPr>
          <w:rFonts w:cs="Times"/>
          <w:lang w:val="en-US"/>
        </w:rPr>
        <w:t>.92</w:t>
      </w:r>
      <w:r w:rsidR="0081468E">
        <w:rPr>
          <w:rFonts w:cs="Times"/>
          <w:lang w:val="en-US"/>
        </w:rPr>
        <w:t xml:space="preserve">) for Step 4; </w:t>
      </w:r>
      <w:r w:rsidR="0081468E" w:rsidRPr="00EF38ED">
        <w:rPr>
          <w:rFonts w:ascii="Cambria" w:hAnsi="Cambria" w:cs="Times"/>
          <w:i/>
          <w:lang w:val="en-US"/>
        </w:rPr>
        <w:t>Δ</w:t>
      </w:r>
      <w:r w:rsidR="0081468E" w:rsidRPr="00EF38ED">
        <w:rPr>
          <w:rFonts w:cs="Times"/>
          <w:i/>
          <w:lang w:val="en-US"/>
        </w:rPr>
        <w:t>R</w:t>
      </w:r>
      <w:r w:rsidR="0081468E" w:rsidRPr="00EF38ED">
        <w:rPr>
          <w:rFonts w:cs="Times"/>
          <w:i/>
          <w:vertAlign w:val="superscript"/>
          <w:lang w:val="en-US"/>
        </w:rPr>
        <w:t>2</w:t>
      </w:r>
      <w:r w:rsidR="00C630A6">
        <w:rPr>
          <w:rFonts w:cs="Times"/>
          <w:lang w:val="en-US"/>
        </w:rPr>
        <w:t xml:space="preserve"> = .01 (p</w:t>
      </w:r>
      <w:r w:rsidR="00EF38ED">
        <w:rPr>
          <w:rFonts w:cs="Times"/>
          <w:lang w:val="en-US"/>
        </w:rPr>
        <w:t xml:space="preserve"> </w:t>
      </w:r>
      <w:r w:rsidR="00C630A6">
        <w:rPr>
          <w:rFonts w:cs="Times"/>
          <w:lang w:val="en-US"/>
        </w:rPr>
        <w:t>=</w:t>
      </w:r>
      <w:r w:rsidR="00EF38ED">
        <w:rPr>
          <w:rFonts w:cs="Times"/>
          <w:lang w:val="en-US"/>
        </w:rPr>
        <w:t xml:space="preserve"> </w:t>
      </w:r>
      <w:r w:rsidR="00141682">
        <w:rPr>
          <w:rFonts w:cs="Times"/>
          <w:lang w:val="en-US"/>
        </w:rPr>
        <w:t>.04</w:t>
      </w:r>
      <w:r w:rsidR="0081468E">
        <w:rPr>
          <w:rFonts w:cs="Times"/>
          <w:lang w:val="en-US"/>
        </w:rPr>
        <w:t xml:space="preserve">) for Step 5; </w:t>
      </w:r>
      <w:r w:rsidR="0081468E" w:rsidRPr="00EF38ED">
        <w:rPr>
          <w:rFonts w:ascii="Cambria" w:hAnsi="Cambria" w:cs="Times"/>
          <w:i/>
          <w:lang w:val="en-US"/>
        </w:rPr>
        <w:t>Δ</w:t>
      </w:r>
      <w:r w:rsidR="0081468E" w:rsidRPr="00EF38ED">
        <w:rPr>
          <w:rFonts w:cs="Times"/>
          <w:i/>
          <w:lang w:val="en-US"/>
        </w:rPr>
        <w:t>R</w:t>
      </w:r>
      <w:r w:rsidR="0081468E" w:rsidRPr="00EF38ED">
        <w:rPr>
          <w:rFonts w:cs="Times"/>
          <w:i/>
          <w:vertAlign w:val="superscript"/>
          <w:lang w:val="en-US"/>
        </w:rPr>
        <w:t>2</w:t>
      </w:r>
      <w:r w:rsidR="00C630A6">
        <w:rPr>
          <w:rFonts w:cs="Times"/>
          <w:lang w:val="en-US"/>
        </w:rPr>
        <w:t xml:space="preserve"> = .04 (</w:t>
      </w:r>
      <w:r w:rsidR="00C630A6" w:rsidRPr="00EF38ED">
        <w:rPr>
          <w:rFonts w:cs="Times"/>
          <w:i/>
          <w:lang w:val="en-US"/>
        </w:rPr>
        <w:t>p</w:t>
      </w:r>
      <w:r w:rsidR="00EF38ED">
        <w:rPr>
          <w:rFonts w:cs="Times"/>
          <w:lang w:val="en-US"/>
        </w:rPr>
        <w:t xml:space="preserve"> </w:t>
      </w:r>
      <w:r w:rsidR="00C630A6">
        <w:rPr>
          <w:rFonts w:cs="Times"/>
          <w:lang w:val="en-US"/>
        </w:rPr>
        <w:t>&lt;</w:t>
      </w:r>
      <w:r w:rsidR="00EF38ED">
        <w:rPr>
          <w:rFonts w:cs="Times"/>
          <w:lang w:val="en-US"/>
        </w:rPr>
        <w:t xml:space="preserve"> </w:t>
      </w:r>
      <w:r w:rsidR="00C630A6">
        <w:rPr>
          <w:rFonts w:cs="Times"/>
          <w:lang w:val="en-US"/>
        </w:rPr>
        <w:t>.01</w:t>
      </w:r>
      <w:r w:rsidR="0081468E">
        <w:rPr>
          <w:rFonts w:cs="Times"/>
          <w:lang w:val="en-US"/>
        </w:rPr>
        <w:t>) for Step 6.</w:t>
      </w:r>
      <w:r w:rsidR="0016672D">
        <w:rPr>
          <w:rFonts w:cs="Times"/>
          <w:lang w:val="en-US"/>
        </w:rPr>
        <w:t xml:space="preserve"> N = 558</w:t>
      </w:r>
      <w:r w:rsidR="00BA3856" w:rsidRPr="009931DC">
        <w:rPr>
          <w:rFonts w:cs="Times"/>
          <w:lang w:val="en-US"/>
        </w:rPr>
        <w:t>.</w:t>
      </w:r>
    </w:p>
    <w:p w14:paraId="161E9990" w14:textId="77777777" w:rsidR="00AB14BF" w:rsidRPr="0086638E" w:rsidRDefault="00991796" w:rsidP="0025799B">
      <w:pPr>
        <w:spacing w:line="480" w:lineRule="auto"/>
        <w:rPr>
          <w:b/>
        </w:rPr>
      </w:pPr>
      <w:r>
        <w:rPr>
          <w:b/>
        </w:rPr>
        <w:t>D</w:t>
      </w:r>
      <w:r w:rsidR="00AD0C47" w:rsidRPr="0086638E">
        <w:rPr>
          <w:b/>
        </w:rPr>
        <w:t>iscussion</w:t>
      </w:r>
    </w:p>
    <w:p w14:paraId="2EF5D6B8" w14:textId="77777777" w:rsidR="00AD0C47" w:rsidRPr="0086638E" w:rsidRDefault="00AD0C47" w:rsidP="0025799B">
      <w:pPr>
        <w:spacing w:line="480" w:lineRule="auto"/>
      </w:pPr>
    </w:p>
    <w:p w14:paraId="283B2D88" w14:textId="07BBDA6F" w:rsidR="00E32234" w:rsidRDefault="00C17C2A" w:rsidP="0025799B">
      <w:pPr>
        <w:spacing w:line="480" w:lineRule="auto"/>
      </w:pPr>
      <w:r>
        <w:t xml:space="preserve">The present study </w:t>
      </w:r>
      <w:r w:rsidR="006F5032">
        <w:t>provided</w:t>
      </w:r>
      <w:r w:rsidR="001A2E4D">
        <w:t xml:space="preserve"> evidence</w:t>
      </w:r>
      <w:r w:rsidR="00984A16">
        <w:t xml:space="preserve"> </w:t>
      </w:r>
      <w:r w:rsidR="00E7407E">
        <w:t>that</w:t>
      </w:r>
      <w:r w:rsidR="00EA16A6" w:rsidRPr="00904502">
        <w:t xml:space="preserve"> analytic cognitive st</w:t>
      </w:r>
      <w:r w:rsidR="00F86F9C">
        <w:t>yle</w:t>
      </w:r>
      <w:r w:rsidR="00011F40">
        <w:t xml:space="preserve"> </w:t>
      </w:r>
      <w:r w:rsidR="00E7407E">
        <w:t>predicts</w:t>
      </w:r>
      <w:r w:rsidR="00EA16A6" w:rsidRPr="00904502">
        <w:t xml:space="preserve"> </w:t>
      </w:r>
      <w:r w:rsidR="00904502">
        <w:t xml:space="preserve">data </w:t>
      </w:r>
      <w:r w:rsidR="00EA16A6" w:rsidRPr="00904502">
        <w:t>gather</w:t>
      </w:r>
      <w:r w:rsidR="002D27DF">
        <w:t>ing</w:t>
      </w:r>
      <w:r w:rsidR="00E7407E">
        <w:t xml:space="preserve"> in the beads task</w:t>
      </w:r>
      <w:r w:rsidR="00011F40">
        <w:t xml:space="preserve"> independently of</w:t>
      </w:r>
      <w:r w:rsidR="005E5129">
        <w:t xml:space="preserve"> the</w:t>
      </w:r>
      <w:r w:rsidR="00011F40">
        <w:t xml:space="preserve"> other variables</w:t>
      </w:r>
      <w:r w:rsidR="002D0725">
        <w:t xml:space="preserve"> considered in this study</w:t>
      </w:r>
      <w:r>
        <w:t xml:space="preserve">. </w:t>
      </w:r>
      <w:r w:rsidR="00011F40">
        <w:t>That is to say, d</w:t>
      </w:r>
      <w:r w:rsidR="002240B8">
        <w:t>raws to decision was</w:t>
      </w:r>
      <w:r w:rsidR="00B868CC">
        <w:t xml:space="preserve"> </w:t>
      </w:r>
      <w:r w:rsidR="00F635F0">
        <w:t>predicte</w:t>
      </w:r>
      <w:r>
        <w:t>d by performance</w:t>
      </w:r>
      <w:r w:rsidR="00961972">
        <w:t xml:space="preserve"> in</w:t>
      </w:r>
      <w:r w:rsidR="00BA561D">
        <w:t xml:space="preserve"> tests</w:t>
      </w:r>
      <w:r w:rsidR="00B813A8">
        <w:t xml:space="preserve"> that index analytic cognit</w:t>
      </w:r>
      <w:r>
        <w:t xml:space="preserve">ive style, even </w:t>
      </w:r>
      <w:r w:rsidR="00CB5BA0">
        <w:t>when</w:t>
      </w:r>
      <w:r w:rsidR="00B813A8">
        <w:t xml:space="preserve"> </w:t>
      </w:r>
      <w:r w:rsidR="004E0E2B">
        <w:t>c</w:t>
      </w:r>
      <w:r w:rsidR="00E7407E">
        <w:t xml:space="preserve">ontrolling for </w:t>
      </w:r>
      <w:r w:rsidR="00984A16">
        <w:t xml:space="preserve">general </w:t>
      </w:r>
      <w:r w:rsidR="00CB5BA0">
        <w:t>cognitive ability, delusional ideation</w:t>
      </w:r>
      <w:r w:rsidR="00E7407E">
        <w:t xml:space="preserve">, </w:t>
      </w:r>
      <w:r w:rsidR="00BA561D">
        <w:t xml:space="preserve">paranormal belief, </w:t>
      </w:r>
      <w:r w:rsidR="002D0725">
        <w:t>religious belief</w:t>
      </w:r>
      <w:r w:rsidR="00CB5BA0">
        <w:t>,</w:t>
      </w:r>
      <w:r w:rsidR="00F635F0">
        <w:t xml:space="preserve"> </w:t>
      </w:r>
      <w:r w:rsidR="002D0725">
        <w:t xml:space="preserve">religious participation, </w:t>
      </w:r>
      <w:r w:rsidR="007C12EE">
        <w:t>and various demographic variables</w:t>
      </w:r>
      <w:r w:rsidR="00B813A8">
        <w:t xml:space="preserve">. </w:t>
      </w:r>
      <w:r w:rsidR="00B868CC">
        <w:t>That we controlled</w:t>
      </w:r>
      <w:r w:rsidR="00B813A8">
        <w:t xml:space="preserve"> for cognitive ability is</w:t>
      </w:r>
      <w:r w:rsidR="00F635F0">
        <w:t xml:space="preserve"> important because all</w:t>
      </w:r>
      <w:r w:rsidR="004E0E2B">
        <w:t xml:space="preserve"> tasks</w:t>
      </w:r>
      <w:r w:rsidR="00BA561D">
        <w:t xml:space="preserve"> that have been</w:t>
      </w:r>
      <w:r w:rsidR="004E0E2B">
        <w:t xml:space="preserve"> designed </w:t>
      </w:r>
      <w:r w:rsidR="00F1618E">
        <w:t xml:space="preserve">to </w:t>
      </w:r>
      <w:r w:rsidR="002240B8">
        <w:t>index</w:t>
      </w:r>
      <w:r w:rsidR="00F635F0">
        <w:t xml:space="preserve"> analytic cognitive style </w:t>
      </w:r>
      <w:r w:rsidR="00D9616D">
        <w:t>also depend</w:t>
      </w:r>
      <w:r w:rsidR="00937E61">
        <w:t xml:space="preserve"> on cognitive ability</w:t>
      </w:r>
      <w:r w:rsidR="00F7014F">
        <w:t xml:space="preserve"> </w:t>
      </w:r>
      <w:r w:rsidR="00B95D16">
        <w:rPr>
          <w:rFonts w:cs="Times"/>
          <w:lang w:val="en-US"/>
        </w:rPr>
        <w:fldChar w:fldCharType="begin">
          <w:fldData xml:space="preserve">PEVuZE5vdGU+PENpdGU+PEF1dGhvcj5TdGFub3ZpY2g8L0F1dGhvcj48WWVhcj4yMDExPC9ZZWFy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</w:fldData>
        </w:fldChar>
      </w:r>
      <w:r w:rsidR="00B95D16">
        <w:rPr>
          <w:rFonts w:cs="Times"/>
          <w:lang w:val="en-US"/>
        </w:rPr>
        <w:instrText xml:space="preserve"> ADDIN EN.CITE </w:instrText>
      </w:r>
      <w:r w:rsidR="00B95D16">
        <w:rPr>
          <w:rFonts w:cs="Times"/>
          <w:lang w:val="en-US"/>
        </w:rPr>
        <w:fldChar w:fldCharType="begin">
          <w:fldData xml:space="preserve">PEVuZE5vdGU+PENpdGU+PEF1dGhvcj5TdGFub3ZpY2g8L0F1dGhvcj48WWVhcj4yMDExPC9ZZWFy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</w:fldData>
        </w:fldChar>
      </w:r>
      <w:r w:rsidR="00B95D16">
        <w:rPr>
          <w:rFonts w:cs="Times"/>
          <w:lang w:val="en-US"/>
        </w:rPr>
        <w:instrText xml:space="preserve"> ADDIN EN.CITE.DATA </w:instrText>
      </w:r>
      <w:r w:rsidR="00B95D16">
        <w:rPr>
          <w:rFonts w:cs="Times"/>
          <w:lang w:val="en-US"/>
        </w:rPr>
      </w:r>
      <w:r w:rsidR="00B95D16">
        <w:rPr>
          <w:rFonts w:cs="Times"/>
          <w:lang w:val="en-US"/>
        </w:rPr>
        <w:fldChar w:fldCharType="end"/>
      </w:r>
      <w:r w:rsidR="00B95D16">
        <w:rPr>
          <w:rFonts w:cs="Times"/>
          <w:lang w:val="en-US"/>
        </w:rPr>
      </w:r>
      <w:r w:rsidR="00B95D16">
        <w:rPr>
          <w:rFonts w:cs="Times"/>
          <w:lang w:val="en-US"/>
        </w:rPr>
        <w:fldChar w:fldCharType="separate"/>
      </w:r>
      <w:r w:rsidR="00B95D16">
        <w:rPr>
          <w:rFonts w:cs="Times"/>
          <w:noProof/>
          <w:lang w:val="en-US"/>
        </w:rPr>
        <w:t>(Pennycook et al., 2015; Pennycook &amp; Ross, 2016; Stanovich, 2011; Stanovich &amp; West, 2008; Toplak et al., 2011, 2013)</w:t>
      </w:r>
      <w:r w:rsidR="00B95D16">
        <w:rPr>
          <w:rFonts w:cs="Times"/>
          <w:lang w:val="en-US"/>
        </w:rPr>
        <w:fldChar w:fldCharType="end"/>
      </w:r>
      <w:r w:rsidR="00B813A8">
        <w:t xml:space="preserve">. </w:t>
      </w:r>
    </w:p>
    <w:p w14:paraId="014E8856" w14:textId="77777777" w:rsidR="00173846" w:rsidRDefault="00173846" w:rsidP="0025799B">
      <w:pPr>
        <w:spacing w:line="480" w:lineRule="auto"/>
      </w:pPr>
    </w:p>
    <w:p w14:paraId="3AF77F87" w14:textId="0EC11A15" w:rsidR="00BE4607" w:rsidRDefault="00E62629" w:rsidP="0025799B">
      <w:pPr>
        <w:spacing w:line="480" w:lineRule="auto"/>
      </w:pPr>
      <w:r>
        <w:t>The pr</w:t>
      </w:r>
      <w:r w:rsidR="0067273D">
        <w:t>esent stu</w:t>
      </w:r>
      <w:r w:rsidR="002D27DF">
        <w:t>dy did</w:t>
      </w:r>
      <w:r w:rsidR="00F86F9C">
        <w:t xml:space="preserve"> not</w:t>
      </w:r>
      <w:r w:rsidR="002F3DA4">
        <w:t xml:space="preserve"> provide</w:t>
      </w:r>
      <w:r w:rsidR="00B868CC">
        <w:t xml:space="preserve"> evidence that delusional ideation predicts</w:t>
      </w:r>
      <w:r w:rsidR="00720007">
        <w:t xml:space="preserve"> data </w:t>
      </w:r>
      <w:r w:rsidR="00386A72">
        <w:t>gathering</w:t>
      </w:r>
      <w:r w:rsidR="00337C7D">
        <w:t xml:space="preserve">. </w:t>
      </w:r>
      <w:r w:rsidR="00011F40">
        <w:t xml:space="preserve">By contrast, </w:t>
      </w:r>
      <w:r w:rsidR="00EF727D">
        <w:t xml:space="preserve">a </w:t>
      </w:r>
      <w:r w:rsidR="00EB5125">
        <w:t xml:space="preserve">recent </w:t>
      </w:r>
      <w:r w:rsidR="002740FE">
        <w:t>meta-analysis</w:t>
      </w:r>
      <w:r w:rsidR="002240B8">
        <w:t xml:space="preserve"> found</w:t>
      </w:r>
      <w:r w:rsidR="00EF727D">
        <w:t xml:space="preserve"> </w:t>
      </w:r>
      <w:r w:rsidR="006C1F18">
        <w:t>that</w:t>
      </w:r>
      <w:r w:rsidR="0074710A">
        <w:t xml:space="preserve"> delusional ideation</w:t>
      </w:r>
      <w:r w:rsidR="002740FE">
        <w:t xml:space="preserve"> </w:t>
      </w:r>
      <w:r w:rsidR="006C1F18">
        <w:lastRenderedPageBreak/>
        <w:t>was negatively associated with</w:t>
      </w:r>
      <w:r w:rsidR="002740FE">
        <w:t xml:space="preserve"> </w:t>
      </w:r>
      <w:r w:rsidR="000E2CF5">
        <w:t>data gathering</w:t>
      </w:r>
      <w:r w:rsidR="00573990">
        <w:t xml:space="preserve"> </w:t>
      </w:r>
      <w:r w:rsidR="00B95D16">
        <w:fldChar w:fldCharType="begin"/>
      </w:r>
      <w:r w:rsidR="00B95D16">
        <w:instrText xml:space="preserve"> ADDIN EN.CITE &lt;EndNote&gt;&lt;Cite&gt;&lt;Author&gt;Ross&lt;/Author&gt;&lt;Year&gt;2015&lt;/Year&gt;&lt;RecNum&gt;247729&lt;/RecNum&gt;&lt;DisplayText&gt;(Ross et al., 2015)&lt;/DisplayText&gt;&lt;record&gt;&lt;rec-number&gt;247729&lt;/rec-number&gt;&lt;foreign-keys&gt;&lt;key app="EN" db-id="wf2e9ez5usedrqevawax09t1p0d0x5rexffv" timestamp="1422150388"&gt;247729&lt;/key&gt;&lt;key app="ENWeb" db-id=""&gt;0&lt;/key&gt;&lt;/foreign-keys&gt;&lt;ref-type name="Journal Article"&gt;17&lt;/ref-type&gt;&lt;contributors&gt;&lt;authors&gt;&lt;author&gt;Ross, R. M.&lt;/author&gt;&lt;author&gt;McKay, R.&lt;/author&gt;&lt;author&gt;Coltheart, M.&lt;/author&gt;&lt;author&gt;Langdon, R.&lt;/author&gt;&lt;/authors&gt;&lt;/contributors&gt;&lt;titles&gt;&lt;title&gt;Jumping to conclusions about the beads task? A meta-analysis of delusional ideation and data-gathering&lt;/title&gt;&lt;secondary-title&gt;Schizophrenia Bulletin&lt;/secondary-title&gt;&lt;/titles&gt;&lt;periodical&gt;&lt;full-title&gt;Schizophrenia Bulletin&lt;/full-title&gt;&lt;/periodical&gt;&lt;pages&gt;1183-1191&lt;/pages&gt;&lt;volume&gt;41&lt;/volume&gt;&lt;number&gt;5&lt;/number&gt;&lt;dates&gt;&lt;year&gt;2015&lt;/year&gt;&lt;/dates&gt;&lt;isbn&gt;0586-7614&amp;#xD;1745-1701&lt;/isbn&gt;&lt;urls&gt;&lt;/urls&gt;&lt;electronic-resource-num&gt;10.1093/schbul/sbu187&lt;/electronic-resource-num&gt;&lt;/record&gt;&lt;/Cite&gt;&lt;/EndNote&gt;</w:instrText>
      </w:r>
      <w:r w:rsidR="00B95D16">
        <w:fldChar w:fldCharType="separate"/>
      </w:r>
      <w:r w:rsidR="00B95D16">
        <w:rPr>
          <w:noProof/>
        </w:rPr>
        <w:t>(Ross et al., 2015)</w:t>
      </w:r>
      <w:r w:rsidR="00B95D16">
        <w:fldChar w:fldCharType="end"/>
      </w:r>
      <w:r w:rsidR="00EF727D">
        <w:t>. Nevertheless</w:t>
      </w:r>
      <w:r w:rsidR="0074710A">
        <w:t xml:space="preserve">, the effect size </w:t>
      </w:r>
      <w:r w:rsidR="00EF727D">
        <w:t>reported in the meta-analysis was</w:t>
      </w:r>
      <w:r w:rsidR="0074710A">
        <w:t xml:space="preserve"> very small</w:t>
      </w:r>
      <w:r w:rsidR="000E2CF5">
        <w:t>, which</w:t>
      </w:r>
      <w:r w:rsidR="0086191B">
        <w:t xml:space="preserve"> suggest</w:t>
      </w:r>
      <w:r w:rsidR="00BE4607">
        <w:t>s that if there exists</w:t>
      </w:r>
      <w:r w:rsidR="00EF727D">
        <w:t xml:space="preserve"> a </w:t>
      </w:r>
      <w:r w:rsidR="005C6F90">
        <w:t>true association, a sample</w:t>
      </w:r>
      <w:r w:rsidR="0086191B">
        <w:t xml:space="preserve"> </w:t>
      </w:r>
      <w:r w:rsidR="00EB5125">
        <w:t xml:space="preserve">of </w:t>
      </w:r>
      <w:r w:rsidR="0086191B">
        <w:t xml:space="preserve">558 </w:t>
      </w:r>
      <w:r w:rsidR="005C6F90">
        <w:t xml:space="preserve">participants </w:t>
      </w:r>
      <w:r w:rsidR="0086191B">
        <w:t>might be to</w:t>
      </w:r>
      <w:r w:rsidR="00AF4D9A">
        <w:t>o</w:t>
      </w:r>
      <w:r w:rsidR="005C6F90">
        <w:t xml:space="preserve"> small to reliably reject </w:t>
      </w:r>
      <w:r w:rsidR="00BE4607">
        <w:t>a</w:t>
      </w:r>
      <w:r w:rsidR="00EB5125">
        <w:t xml:space="preserve"> </w:t>
      </w:r>
      <w:r w:rsidR="005C6F90">
        <w:t>false</w:t>
      </w:r>
      <w:r w:rsidR="0086191B">
        <w:t xml:space="preserve"> null hypothesis of no association</w:t>
      </w:r>
      <w:r w:rsidR="0074710A">
        <w:t xml:space="preserve">. </w:t>
      </w:r>
      <w:r w:rsidR="00011F40">
        <w:t>Alternatively, the putative association</w:t>
      </w:r>
      <w:r w:rsidR="000E2CF5">
        <w:t xml:space="preserve"> reported </w:t>
      </w:r>
      <w:r w:rsidR="00D11E72">
        <w:t>in</w:t>
      </w:r>
      <w:r w:rsidR="00C12E27">
        <w:t xml:space="preserve"> this</w:t>
      </w:r>
      <w:r w:rsidR="000E2CF5">
        <w:t xml:space="preserve"> meta-analysis</w:t>
      </w:r>
      <w:r w:rsidR="00011F40">
        <w:t xml:space="preserve"> might be the result of public</w:t>
      </w:r>
      <w:r w:rsidR="00534817">
        <w:t>ation bias, which is</w:t>
      </w:r>
      <w:r w:rsidR="00EA637D">
        <w:t xml:space="preserve"> a problem in the social sciences </w:t>
      </w:r>
      <w:r w:rsidR="00B95D16">
        <w:fldChar w:fldCharType="begin">
          <w:fldData xml:space="preserve">PEVuZE5vdGU+PENpdGU+PEF1dGhvcj5GcmFuY288L0F1dGhvcj48WWVhcj4yMDE0PC9ZZWFyPjxS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</w:fldData>
        </w:fldChar>
      </w:r>
      <w:r w:rsidR="00B95D16">
        <w:instrText xml:space="preserve"> ADDIN EN.CITE </w:instrText>
      </w:r>
      <w:r w:rsidR="00B95D16">
        <w:fldChar w:fldCharType="begin">
          <w:fldData xml:space="preserve">PEVuZE5vdGU+PENpdGU+PEF1dGhvcj5GcmFuY288L0F1dGhvcj48WWVhcj4yMDE0PC9ZZWFyPjxS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</w:fldData>
        </w:fldChar>
      </w:r>
      <w:r w:rsidR="00B95D16">
        <w:instrText xml:space="preserve"> ADDIN EN.CITE.DATA </w:instrText>
      </w:r>
      <w:r w:rsidR="00B95D16">
        <w:fldChar w:fldCharType="end"/>
      </w:r>
      <w:r w:rsidR="00B95D16">
        <w:fldChar w:fldCharType="separate"/>
      </w:r>
      <w:r w:rsidR="00B95D16">
        <w:rPr>
          <w:noProof/>
        </w:rPr>
        <w:t>(Ferguson &amp; Heene, 2012; Franco, Malhotra, &amp; Simonovits, 2014)</w:t>
      </w:r>
      <w:r w:rsidR="00B95D16">
        <w:fldChar w:fldCharType="end"/>
      </w:r>
      <w:r w:rsidR="00EA637D">
        <w:t xml:space="preserve">. </w:t>
      </w:r>
      <w:r w:rsidR="00011F40">
        <w:t xml:space="preserve"> </w:t>
      </w:r>
    </w:p>
    <w:p w14:paraId="08328117" w14:textId="77777777" w:rsidR="005F0083" w:rsidRDefault="005F0083" w:rsidP="0025799B">
      <w:pPr>
        <w:spacing w:line="480" w:lineRule="auto"/>
      </w:pPr>
    </w:p>
    <w:p w14:paraId="05E8DC5B" w14:textId="0E77AC0F" w:rsidR="007074D9" w:rsidRDefault="005F0083" w:rsidP="0025799B">
      <w:pPr>
        <w:spacing w:line="480" w:lineRule="auto"/>
      </w:pPr>
      <w:r>
        <w:t>The present study</w:t>
      </w:r>
      <w:r w:rsidR="0010081C">
        <w:t xml:space="preserve"> did not </w:t>
      </w:r>
      <w:r w:rsidR="002C5A8E">
        <w:t>find</w:t>
      </w:r>
      <w:r>
        <w:t xml:space="preserve"> </w:t>
      </w:r>
      <w:r w:rsidR="00566858">
        <w:t>evidence for an association</w:t>
      </w:r>
      <w:r>
        <w:t xml:space="preserve"> between delusional ideation and </w:t>
      </w:r>
      <w:r w:rsidR="004B009F">
        <w:t>analytic cognitive style</w:t>
      </w:r>
      <w:r w:rsidR="00737A1B">
        <w:t xml:space="preserve">, </w:t>
      </w:r>
      <w:r w:rsidR="00856996">
        <w:t>so</w:t>
      </w:r>
      <w:r w:rsidR="00D11E72">
        <w:t xml:space="preserve"> does not </w:t>
      </w:r>
      <w:r w:rsidR="002C5A8E">
        <w:t xml:space="preserve">provide </w:t>
      </w:r>
      <w:r w:rsidR="00D11E72">
        <w:t>support</w:t>
      </w:r>
      <w:r w:rsidR="002C5A8E">
        <w:t xml:space="preserve"> for</w:t>
      </w:r>
      <w:r w:rsidR="004B009F">
        <w:t xml:space="preserve"> suggestions that </w:t>
      </w:r>
      <w:r w:rsidR="00566858">
        <w:t xml:space="preserve">the cognitive underpinning of </w:t>
      </w:r>
      <w:r w:rsidR="004B009F">
        <w:t>delusions</w:t>
      </w:r>
      <w:r w:rsidR="00C656F8">
        <w:t xml:space="preserve"> can</w:t>
      </w:r>
      <w:r w:rsidR="00566858">
        <w:t xml:space="preserve"> be interpreted using dual process theories of reasoning</w:t>
      </w:r>
      <w:r w:rsidR="004B009F">
        <w:t>.</w:t>
      </w:r>
      <w:r w:rsidR="00566858">
        <w:t xml:space="preserve"> </w:t>
      </w:r>
      <w:r w:rsidR="00C656F8">
        <w:t>Nevertheless</w:t>
      </w:r>
      <w:r w:rsidR="00566858">
        <w:t>, the present study</w:t>
      </w:r>
      <w:r w:rsidR="0071359F">
        <w:t xml:space="preserve"> did</w:t>
      </w:r>
      <w:r w:rsidR="002C5A8E">
        <w:t xml:space="preserve"> find</w:t>
      </w:r>
      <w:r w:rsidR="0010081C">
        <w:t xml:space="preserve"> evidence</w:t>
      </w:r>
      <w:r w:rsidR="00566858">
        <w:t xml:space="preserve"> that analytic cognitive style is negatively associated with </w:t>
      </w:r>
      <w:r w:rsidR="00D11E72">
        <w:t xml:space="preserve">both </w:t>
      </w:r>
      <w:r w:rsidR="00566858">
        <w:t xml:space="preserve">religious belief and paranormal belief, which is consistent with earlier research </w:t>
      </w:r>
      <w:r w:rsidR="00B95D16">
        <w:fldChar w:fldCharType="begin">
          <w:fldData xml:space="preserve">PEVuZE5vdGU+PENpdGU+PEF1dGhvcj5QZW5ueWNvb2s8L0F1dGhvcj48WWVhcj4yMDE2PC9ZZWFy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</w:fldData>
        </w:fldChar>
      </w:r>
      <w:r w:rsidR="00B95D16">
        <w:instrText xml:space="preserve"> ADDIN EN.CITE </w:instrText>
      </w:r>
      <w:r w:rsidR="00B95D16">
        <w:fldChar w:fldCharType="begin">
          <w:fldData xml:space="preserve">PEVuZE5vdGU+PENpdGU+PEF1dGhvcj5QZW5ueWNvb2s8L0F1dGhvcj48WWVhcj4yMDE2PC9ZZWFy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</w:fldData>
        </w:fldChar>
      </w:r>
      <w:r w:rsidR="00B95D16">
        <w:instrText xml:space="preserve"> ADDIN EN.CITE.DATA </w:instrText>
      </w:r>
      <w:r w:rsidR="00B95D16">
        <w:fldChar w:fldCharType="end"/>
      </w:r>
      <w:r w:rsidR="00B95D16">
        <w:fldChar w:fldCharType="separate"/>
      </w:r>
      <w:r w:rsidR="00B95D16">
        <w:rPr>
          <w:noProof/>
        </w:rPr>
        <w:t>(Pennycook et al., 2015; Pennycook, Ross, Koehler, &amp; Fugelsang, 2016)</w:t>
      </w:r>
      <w:r w:rsidR="00B95D16">
        <w:fldChar w:fldCharType="end"/>
      </w:r>
      <w:r w:rsidR="0010081C">
        <w:t>.</w:t>
      </w:r>
      <w:r w:rsidR="00EC67A4">
        <w:t xml:space="preserve"> </w:t>
      </w:r>
      <w:r w:rsidR="00123A98">
        <w:t>These contrasting</w:t>
      </w:r>
      <w:r w:rsidR="00C656F8">
        <w:t xml:space="preserve"> results leave us with a question: why is there an</w:t>
      </w:r>
      <w:r w:rsidR="00C12E27">
        <w:t xml:space="preserve"> association with religious belief and paranormal belief, but not delusional ideation</w:t>
      </w:r>
      <w:r w:rsidR="009C767B">
        <w:t xml:space="preserve">? </w:t>
      </w:r>
      <w:r w:rsidR="002C5A8E">
        <w:t>An</w:t>
      </w:r>
      <w:r w:rsidR="00737A1B">
        <w:t xml:space="preserve"> obvious </w:t>
      </w:r>
      <w:r w:rsidR="002C5A8E">
        <w:t>possibility</w:t>
      </w:r>
      <w:r w:rsidR="00C656F8">
        <w:t xml:space="preserve"> is</w:t>
      </w:r>
      <w:r w:rsidR="00737A1B">
        <w:t xml:space="preserve"> that</w:t>
      </w:r>
      <w:r w:rsidR="00C656F8">
        <w:t xml:space="preserve"> delusion-like belief</w:t>
      </w:r>
      <w:r w:rsidR="00737A1B">
        <w:t xml:space="preserve"> differs from</w:t>
      </w:r>
      <w:r w:rsidR="00123A98">
        <w:t xml:space="preserve"> religious belief and paranormal belief in that it is</w:t>
      </w:r>
      <w:r w:rsidR="00C656F8">
        <w:t xml:space="preserve"> no</w:t>
      </w:r>
      <w:r w:rsidR="00123A98">
        <w:t xml:space="preserve">t </w:t>
      </w:r>
      <w:r w:rsidR="002C5A8E">
        <w:t>in fact associated with</w:t>
      </w:r>
      <w:r w:rsidR="00123A98">
        <w:t xml:space="preserve"> analytic cognitive style. However, we </w:t>
      </w:r>
      <w:r w:rsidR="008468C1">
        <w:t>suggest that an alternative explanation is worth considering</w:t>
      </w:r>
      <w:r w:rsidR="00123A98">
        <w:t xml:space="preserve">. </w:t>
      </w:r>
      <w:r w:rsidR="00C12E27">
        <w:t>A noteworthy difference between the PDI and</w:t>
      </w:r>
      <w:r w:rsidR="002C5A8E">
        <w:t xml:space="preserve"> the</w:t>
      </w:r>
      <w:r w:rsidR="007074D9">
        <w:t xml:space="preserve"> </w:t>
      </w:r>
      <w:r w:rsidR="0010081C">
        <w:t>religious belief and paranormal</w:t>
      </w:r>
      <w:r w:rsidR="009C767B">
        <w:t xml:space="preserve"> belief </w:t>
      </w:r>
      <w:r w:rsidR="007074D9">
        <w:t>scales</w:t>
      </w:r>
      <w:r w:rsidR="001B6811">
        <w:t xml:space="preserve"> used in the present</w:t>
      </w:r>
      <w:r w:rsidR="002C5A8E">
        <w:t xml:space="preserve"> study</w:t>
      </w:r>
      <w:r w:rsidR="00C12E27">
        <w:t xml:space="preserve"> is that the PDI</w:t>
      </w:r>
      <w:r w:rsidR="007074D9">
        <w:t xml:space="preserve"> does not probe</w:t>
      </w:r>
      <w:r w:rsidR="009C767B">
        <w:t xml:space="preserve"> be</w:t>
      </w:r>
      <w:r w:rsidR="000F504A">
        <w:t>lief directly</w:t>
      </w:r>
      <w:r w:rsidR="00C12E27">
        <w:t>.</w:t>
      </w:r>
      <w:r w:rsidR="007074D9">
        <w:t xml:space="preserve"> </w:t>
      </w:r>
      <w:r w:rsidR="00C12E27">
        <w:t>M</w:t>
      </w:r>
      <w:r w:rsidR="007074D9">
        <w:t>ost items in the PDI start with the qualification “</w:t>
      </w:r>
      <w:r w:rsidR="001B6811">
        <w:t xml:space="preserve">Do you ever feel </w:t>
      </w:r>
      <w:r w:rsidR="007074D9">
        <w:t>as if</w:t>
      </w:r>
      <w:r w:rsidR="001B6811">
        <w:t>…</w:t>
      </w:r>
      <w:r w:rsidR="007074D9">
        <w:t>” (e.g.</w:t>
      </w:r>
      <w:r w:rsidR="001B6811">
        <w:t>,</w:t>
      </w:r>
      <w:r w:rsidR="007074D9">
        <w:t xml:space="preserve"> “Do you ever feel as if people are reading your mind?”)</w:t>
      </w:r>
      <w:r w:rsidR="00F43AA3">
        <w:t>. And</w:t>
      </w:r>
      <w:r w:rsidR="00856996">
        <w:t xml:space="preserve"> </w:t>
      </w:r>
      <w:r w:rsidR="003B5495">
        <w:t>it asks</w:t>
      </w:r>
      <w:r w:rsidR="00856996">
        <w:t xml:space="preserve"> follow up questions about distress, preoccupation, and conviction for items that participants answer with a “yes”</w:t>
      </w:r>
      <w:r w:rsidR="0010081C">
        <w:t xml:space="preserve">. </w:t>
      </w:r>
      <w:r w:rsidR="007074D9">
        <w:lastRenderedPageBreak/>
        <w:t>Consequently,</w:t>
      </w:r>
      <w:r w:rsidR="00C12E27">
        <w:t xml:space="preserve"> </w:t>
      </w:r>
      <w:r w:rsidR="0010081C">
        <w:t xml:space="preserve">it is possible that the </w:t>
      </w:r>
      <w:r w:rsidR="007074D9">
        <w:t>PDI is</w:t>
      </w:r>
      <w:r w:rsidR="0010081C">
        <w:t xml:space="preserve"> not well </w:t>
      </w:r>
      <w:r w:rsidR="00123A98">
        <w:t>suited</w:t>
      </w:r>
      <w:r w:rsidR="008468C1">
        <w:t xml:space="preserve"> to</w:t>
      </w:r>
      <w:r w:rsidR="00B73A23">
        <w:t xml:space="preserve"> </w:t>
      </w:r>
      <w:r w:rsidR="00C12E27">
        <w:t>examining</w:t>
      </w:r>
      <w:r w:rsidR="0071359F">
        <w:t xml:space="preserve"> association</w:t>
      </w:r>
      <w:r w:rsidR="00C12E27">
        <w:t>s</w:t>
      </w:r>
      <w:r w:rsidR="0010081C">
        <w:t xml:space="preserve"> between analytic cognitive style</w:t>
      </w:r>
      <w:r w:rsidR="00737A1B">
        <w:t xml:space="preserve"> and</w:t>
      </w:r>
      <w:r w:rsidR="0010081C">
        <w:t xml:space="preserve"> </w:t>
      </w:r>
      <w:r w:rsidR="0010081C" w:rsidRPr="00CF3282">
        <w:rPr>
          <w:i/>
        </w:rPr>
        <w:t>belief</w:t>
      </w:r>
      <w:r w:rsidR="007074D9" w:rsidRPr="00CF3282">
        <w:t>, which might explain the lack of association</w:t>
      </w:r>
      <w:r w:rsidR="00C12E27">
        <w:t xml:space="preserve"> in the present study</w:t>
      </w:r>
      <w:r w:rsidR="00737A1B">
        <w:t>.</w:t>
      </w:r>
    </w:p>
    <w:p w14:paraId="0EDCB1C3" w14:textId="77777777" w:rsidR="007074D9" w:rsidRDefault="007074D9" w:rsidP="0025799B">
      <w:pPr>
        <w:spacing w:line="480" w:lineRule="auto"/>
      </w:pPr>
    </w:p>
    <w:p w14:paraId="1A447CBB" w14:textId="39312994" w:rsidR="00441D55" w:rsidRDefault="00123A98" w:rsidP="0025799B">
      <w:pPr>
        <w:spacing w:line="480" w:lineRule="auto"/>
      </w:pPr>
      <w:r>
        <w:t>W</w:t>
      </w:r>
      <w:r w:rsidR="007074D9">
        <w:t xml:space="preserve">e </w:t>
      </w:r>
      <w:r w:rsidR="00936C11">
        <w:t>have three</w:t>
      </w:r>
      <w:r w:rsidR="003F579B">
        <w:t xml:space="preserve"> suggestions for </w:t>
      </w:r>
      <w:r w:rsidR="006F5032">
        <w:t xml:space="preserve">how </w:t>
      </w:r>
      <w:r w:rsidR="009D2E8C">
        <w:t xml:space="preserve">future research </w:t>
      </w:r>
      <w:r w:rsidR="006F5032">
        <w:t>could examine</w:t>
      </w:r>
      <w:r w:rsidR="009D2E8C">
        <w:t xml:space="preserve"> relationships among data gathering, analytic cognitive style, and delusions</w:t>
      </w:r>
      <w:r w:rsidR="003F579B">
        <w:t>. First,</w:t>
      </w:r>
      <w:r w:rsidR="002139E6">
        <w:t xml:space="preserve"> </w:t>
      </w:r>
      <w:r w:rsidR="009D2E8C">
        <w:t>use</w:t>
      </w:r>
      <w:r w:rsidR="003F579B">
        <w:t xml:space="preserve"> </w:t>
      </w:r>
      <w:r w:rsidR="009D0E19">
        <w:t>measure</w:t>
      </w:r>
      <w:r w:rsidR="0010081C">
        <w:t>s</w:t>
      </w:r>
      <w:r w:rsidR="009D2E8C">
        <w:t xml:space="preserve"> of delusion-like</w:t>
      </w:r>
      <w:r w:rsidR="009D0E19">
        <w:t xml:space="preserve"> </w:t>
      </w:r>
      <w:r w:rsidR="009D2E8C">
        <w:t xml:space="preserve">belief </w:t>
      </w:r>
      <w:r w:rsidR="0010081C">
        <w:t>that</w:t>
      </w:r>
      <w:r w:rsidR="009D2E8C">
        <w:t xml:space="preserve"> </w:t>
      </w:r>
      <w:r w:rsidR="0010081C">
        <w:t xml:space="preserve">tap </w:t>
      </w:r>
      <w:r w:rsidR="00C948B7">
        <w:t>more directly in</w:t>
      </w:r>
      <w:r w:rsidR="00807FEC">
        <w:t>to</w:t>
      </w:r>
      <w:r w:rsidR="00737A1B">
        <w:t xml:space="preserve"> participants’</w:t>
      </w:r>
      <w:r w:rsidR="003F579B">
        <w:t xml:space="preserve"> </w:t>
      </w:r>
      <w:r w:rsidR="003F579B" w:rsidRPr="00CF3282">
        <w:rPr>
          <w:i/>
        </w:rPr>
        <w:t>belie</w:t>
      </w:r>
      <w:r w:rsidR="00737A1B" w:rsidRPr="00737A1B">
        <w:rPr>
          <w:i/>
        </w:rPr>
        <w:t>f</w:t>
      </w:r>
      <w:r w:rsidR="00737A1B">
        <w:rPr>
          <w:i/>
        </w:rPr>
        <w:t>s</w:t>
      </w:r>
      <w:r w:rsidR="006F5032" w:rsidRPr="006F5032">
        <w:t xml:space="preserve"> than the PDI</w:t>
      </w:r>
      <w:r w:rsidR="0010081C">
        <w:t>.</w:t>
      </w:r>
      <w:r w:rsidR="00C948B7">
        <w:t xml:space="preserve"> One possibility could be t</w:t>
      </w:r>
      <w:r w:rsidR="00902197">
        <w:t>o use measures</w:t>
      </w:r>
      <w:r w:rsidR="00936C11">
        <w:t xml:space="preserve"> that tease apart anomalous experiences and</w:t>
      </w:r>
      <w:r w:rsidR="009D2E8C">
        <w:t xml:space="preserve"> </w:t>
      </w:r>
      <w:r w:rsidR="00902197">
        <w:t>paranormal/</w:t>
      </w:r>
      <w:r w:rsidR="009D2E8C">
        <w:t>delusion-like</w:t>
      </w:r>
      <w:r w:rsidR="00936C11">
        <w:t xml:space="preserve"> attributions for those</w:t>
      </w:r>
      <w:r w:rsidR="00C948B7">
        <w:t xml:space="preserve"> experiences</w:t>
      </w:r>
      <w:r>
        <w:t xml:space="preserve"> </w:t>
      </w:r>
      <w:r w:rsidR="00441D55">
        <w:t>(e.g.</w:t>
      </w:r>
      <w:r w:rsidR="00A71763">
        <w:t xml:space="preserve">, </w:t>
      </w:r>
      <w:r w:rsidR="00B95D16">
        <w:fldChar w:fldCharType="begin"/>
      </w:r>
      <w:r w:rsidR="00B95D16">
        <w:instrText xml:space="preserve"> ADDIN EN.CITE &lt;EndNote&gt;&lt;Cite&gt;&lt;Author&gt;Irwin&lt;/Author&gt;&lt;Year&gt;2013&lt;/Year&gt;&lt;RecNum&gt;247091&lt;/RecNum&gt;&lt;DisplayText&gt;(Irwin, Dagnall, &amp;amp; Drinkwater, 2013)&lt;/DisplayText&gt;&lt;record&gt;&lt;rec-number&gt;247091&lt;/rec-number&gt;&lt;foreign-keys&gt;&lt;key app="EN" db-id="wf2e9ez5usedrqevawax09t1p0d0x5rexffv" timestamp="1416962951"&gt;247091&lt;/key&gt;&lt;key app="ENWeb" db-id=""&gt;0&lt;/key&gt;&lt;/foreign-keys&gt;&lt;ref-type name="Journal Article"&gt;17&lt;/ref-type&gt;&lt;contributors&gt;&lt;authors&gt;&lt;author&gt;Irwin, H. J.&lt;/author&gt;&lt;author&gt;Dagnall, N.&lt;/author&gt;&lt;author&gt;Drinkwater, K.&lt;/author&gt;&lt;/authors&gt;&lt;/contributors&gt;&lt;titles&gt;&lt;title&gt;Parapsychology experience as anomalous experience plus paranormal attribution: A questionnaire based on a new approach to measurement&lt;/title&gt;&lt;secondary-title&gt;Journal of Parapsychology&lt;/secondary-title&gt;&lt;/titles&gt;&lt;periodical&gt;&lt;full-title&gt;Journal of Parapsychology&lt;/full-title&gt;&lt;/periodical&gt;&lt;dates&gt;&lt;year&gt;2013&lt;/year&gt;&lt;/dates&gt;&lt;urls&gt;&lt;/urls&gt;&lt;/record&gt;&lt;/Cite&gt;&lt;/EndNote&gt;</w:instrText>
      </w:r>
      <w:r w:rsidR="00B95D16">
        <w:fldChar w:fldCharType="separate"/>
      </w:r>
      <w:r w:rsidR="00B95D16">
        <w:rPr>
          <w:noProof/>
        </w:rPr>
        <w:t>Irwin, Dagnall, &amp; Drinkwater, 2013)</w:t>
      </w:r>
      <w:r w:rsidR="00B95D16">
        <w:fldChar w:fldCharType="end"/>
      </w:r>
      <w:r w:rsidR="00C948B7">
        <w:t>.</w:t>
      </w:r>
      <w:r w:rsidR="003F579B">
        <w:t xml:space="preserve"> </w:t>
      </w:r>
      <w:r w:rsidR="009D2E8C">
        <w:t>Second, use</w:t>
      </w:r>
      <w:r w:rsidR="002139E6" w:rsidRPr="002139E6">
        <w:t xml:space="preserve"> clinical populations, perhaps comparing schizophrenia patients with and without delusions</w:t>
      </w:r>
      <w:r w:rsidR="009D2E8C">
        <w:t xml:space="preserve"> using performance-based measure of analytic cognitive style</w:t>
      </w:r>
      <w:r w:rsidR="002139E6" w:rsidRPr="002139E6">
        <w:t>. Third</w:t>
      </w:r>
      <w:r w:rsidR="009D2E8C">
        <w:t>,</w:t>
      </w:r>
      <w:r w:rsidR="00902197">
        <w:t xml:space="preserve"> us</w:t>
      </w:r>
      <w:r w:rsidR="002139E6" w:rsidRPr="002139E6">
        <w:t>e data gathering paradigms that afford the possibility of comparing</w:t>
      </w:r>
      <w:r w:rsidR="009D2E8C">
        <w:t xml:space="preserve"> performance</w:t>
      </w:r>
      <w:r w:rsidR="00902197">
        <w:t xml:space="preserve"> to normative standards for</w:t>
      </w:r>
      <w:r w:rsidR="002139E6" w:rsidRPr="002139E6">
        <w:t xml:space="preserve"> data gathering </w:t>
      </w:r>
      <w:r w:rsidR="003B5495">
        <w:t xml:space="preserve">(e.g., </w:t>
      </w:r>
      <w:r w:rsidR="00B95D16">
        <w:rPr>
          <w:rFonts w:cs="Arial"/>
          <w:lang w:val="en-US"/>
        </w:rPr>
        <w:fldChar w:fldCharType="begin"/>
      </w:r>
      <w:r w:rsidR="00B95D16">
        <w:rPr>
          <w:rFonts w:cs="Arial"/>
          <w:lang w:val="en-US"/>
        </w:rPr>
        <w:instrText xml:space="preserve"> ADDIN EN.CITE &lt;EndNote&gt;&lt;Cite&gt;&lt;Author&gt;van der Leer&lt;/Author&gt;&lt;Year&gt;2015&lt;/Year&gt;&lt;RecNum&gt;6953&lt;/RecNum&gt;&lt;DisplayText&gt;(van der Leer et al., 2015)&lt;/DisplayText&gt;&lt;record&gt;&lt;rec-number&gt;6953&lt;/rec-number&gt;&lt;foreign-keys&gt;&lt;key app="EN" db-id="wf2e9ez5usedrqevawax09t1p0d0x5rexffv" timestamp="1409121743"&gt;6953&lt;/key&gt;&lt;key app="ENWeb" db-id=""&gt;0&lt;/key&gt;&lt;/foreign-keys&gt;&lt;ref-type name="Journal Article"&gt;17&lt;/ref-type&gt;&lt;contributors&gt;&lt;authors&gt;&lt;author&gt;van der Leer, L.&lt;/author&gt;&lt;author&gt;Hartig, B.&lt;/author&gt;&lt;author&gt;Goldmanis, M.&lt;/author&gt;&lt;author&gt;McKay, R.&lt;/author&gt;&lt;/authors&gt;&lt;/contributors&gt;&lt;titles&gt;&lt;title&gt;Delusion-proneness and &amp;apos;jumping to conclusions&amp;apos;: Relative and absolute effects&lt;/title&gt;&lt;secondary-title&gt;Psychological Medicine&lt;/secondary-title&gt;&lt;/titles&gt;&lt;periodical&gt;&lt;full-title&gt;Psychological Medicine&lt;/full-title&gt;&lt;/periodical&gt;&lt;pages&gt;1253-1262&lt;/pages&gt;&lt;volume&gt;45&lt;/volume&gt;&lt;dates&gt;&lt;year&gt;2015&lt;/year&gt;&lt;/dates&gt;&lt;urls&gt;&lt;/urls&gt;&lt;electronic-resource-num&gt;10.1017/s0033291714002359 &lt;/electronic-resource-num&gt;&lt;/record&gt;&lt;/Cite&gt;&lt;/EndNote&gt;</w:instrText>
      </w:r>
      <w:r w:rsidR="00B95D16">
        <w:rPr>
          <w:rFonts w:cs="Arial"/>
          <w:lang w:val="en-US"/>
        </w:rPr>
        <w:fldChar w:fldCharType="separate"/>
      </w:r>
      <w:r w:rsidR="00B95D16">
        <w:rPr>
          <w:rFonts w:cs="Arial"/>
          <w:noProof/>
          <w:lang w:val="en-US"/>
        </w:rPr>
        <w:t>van der Leer et al., 2015)</w:t>
      </w:r>
      <w:r w:rsidR="00B95D16">
        <w:rPr>
          <w:rFonts w:cs="Arial"/>
          <w:lang w:val="en-US"/>
        </w:rPr>
        <w:fldChar w:fldCharType="end"/>
      </w:r>
      <w:r w:rsidR="00936C11">
        <w:rPr>
          <w:rFonts w:cs="Arial"/>
          <w:lang w:val="en-US"/>
        </w:rPr>
        <w:t>.</w:t>
      </w:r>
    </w:p>
    <w:p w14:paraId="5071D2E5" w14:textId="77777777" w:rsidR="00441D55" w:rsidRDefault="00441D55" w:rsidP="0025799B">
      <w:pPr>
        <w:spacing w:line="480" w:lineRule="auto"/>
      </w:pPr>
    </w:p>
    <w:p w14:paraId="39B4878A" w14:textId="7BB2D518" w:rsidR="00441D55" w:rsidRDefault="00441D55" w:rsidP="0025799B">
      <w:pPr>
        <w:spacing w:line="480" w:lineRule="auto"/>
      </w:pPr>
      <w:r>
        <w:t>Final</w:t>
      </w:r>
      <w:r w:rsidR="00123A98">
        <w:t>ly, we should highlight an important limitation of the present study:</w:t>
      </w:r>
      <w:r>
        <w:t xml:space="preserve"> </w:t>
      </w:r>
      <w:r w:rsidR="00123A98">
        <w:t>it</w:t>
      </w:r>
      <w:r>
        <w:t xml:space="preserve"> is correlational, not experimental. Consequently, despite </w:t>
      </w:r>
      <w:r w:rsidR="00123A98">
        <w:t>our</w:t>
      </w:r>
      <w:r>
        <w:t xml:space="preserve"> </w:t>
      </w:r>
      <w:r w:rsidR="00123A98">
        <w:t xml:space="preserve">attempts to </w:t>
      </w:r>
      <w:r>
        <w:t xml:space="preserve">control for confounding factors, we </w:t>
      </w:r>
      <w:r w:rsidR="00910902">
        <w:t>cannot</w:t>
      </w:r>
      <w:r w:rsidR="00123A98">
        <w:t xml:space="preserve"> make causal inferences</w:t>
      </w:r>
      <w:r w:rsidR="00902197">
        <w:t>. F</w:t>
      </w:r>
      <w:r>
        <w:t>uture research could use experimental parad</w:t>
      </w:r>
      <w:r w:rsidR="00123A98">
        <w:t>igms that</w:t>
      </w:r>
      <w:r>
        <w:t xml:space="preserve"> </w:t>
      </w:r>
      <w:r w:rsidR="00936C11">
        <w:t>examine whether</w:t>
      </w:r>
      <w:r w:rsidR="00123A98">
        <w:t xml:space="preserve"> manipulatin</w:t>
      </w:r>
      <w:r w:rsidR="00902197">
        <w:t>g analytic cognitive style</w:t>
      </w:r>
      <w:r w:rsidR="00123A98">
        <w:t xml:space="preserve"> influence</w:t>
      </w:r>
      <w:r w:rsidR="00902197">
        <w:t>s</w:t>
      </w:r>
      <w:r>
        <w:t xml:space="preserve"> data gathering in the beads task and delu</w:t>
      </w:r>
      <w:r w:rsidR="00902197">
        <w:t>sions (and delusion</w:t>
      </w:r>
      <w:r w:rsidR="009D2E8C">
        <w:t>-like beliefs)</w:t>
      </w:r>
      <w:r w:rsidR="00047A91">
        <w:t xml:space="preserve">. </w:t>
      </w:r>
      <w:r w:rsidR="00123A98">
        <w:t xml:space="preserve">Such manipulations could take the form of </w:t>
      </w:r>
      <w:r w:rsidR="007A6CC6">
        <w:t>explicit or implicit</w:t>
      </w:r>
      <w:r w:rsidR="00047A91">
        <w:t xml:space="preserve"> primes</w:t>
      </w:r>
      <w:r>
        <w:t xml:space="preserve"> </w:t>
      </w:r>
      <w:r w:rsidR="007A6CC6">
        <w:t xml:space="preserve">that </w:t>
      </w:r>
      <w:r>
        <w:t xml:space="preserve">have been </w:t>
      </w:r>
      <w:r w:rsidR="00902197">
        <w:t>used to</w:t>
      </w:r>
      <w:r w:rsidR="007A6CC6">
        <w:t xml:space="preserve"> influence</w:t>
      </w:r>
      <w:r>
        <w:t xml:space="preserve"> religious belief </w:t>
      </w:r>
      <w:r w:rsidR="00B95D16">
        <w:fldChar w:fldCharType="begin">
          <w:fldData xml:space="preserve">PEVuZE5vdGU+PENpdGU+PEF1dGhvcj5HZXJ2YWlzPC9BdXRob3I+PFllYXI+MjAxMjwvWWVhcj48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</w:fldData>
        </w:fldChar>
      </w:r>
      <w:r w:rsidR="00B95D16">
        <w:instrText xml:space="preserve"> ADDIN EN.CITE </w:instrText>
      </w:r>
      <w:r w:rsidR="00B95D16">
        <w:fldChar w:fldCharType="begin">
          <w:fldData xml:space="preserve">PEVuZE5vdGU+PENpdGU+PEF1dGhvcj5HZXJ2YWlzPC9BdXRob3I+PFllYXI+MjAxMjwvWWVhcj48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</w:fldData>
        </w:fldChar>
      </w:r>
      <w:r w:rsidR="00B95D16">
        <w:instrText xml:space="preserve"> ADDIN EN.CITE.DATA </w:instrText>
      </w:r>
      <w:r w:rsidR="00B95D16">
        <w:fldChar w:fldCharType="end"/>
      </w:r>
      <w:r w:rsidR="00B95D16">
        <w:fldChar w:fldCharType="separate"/>
      </w:r>
      <w:r w:rsidR="00B95D16">
        <w:rPr>
          <w:noProof/>
        </w:rPr>
        <w:t>(Gervais &amp; Norenzayan, 2012; Shenhav, Rand, &amp; Greene, 2012)</w:t>
      </w:r>
      <w:r w:rsidR="00B95D16">
        <w:fldChar w:fldCharType="end"/>
      </w:r>
      <w:r w:rsidR="00047A91">
        <w:t>.</w:t>
      </w:r>
    </w:p>
    <w:p w14:paraId="534C91A5" w14:textId="3302C008" w:rsidR="00B679E1" w:rsidRDefault="00B679E1" w:rsidP="00576FE1">
      <w:pPr>
        <w:spacing w:line="480" w:lineRule="auto"/>
      </w:pPr>
    </w:p>
    <w:p w14:paraId="4252B7AD" w14:textId="77777777" w:rsidR="00193F61" w:rsidRDefault="00193F61" w:rsidP="0025799B">
      <w:pPr>
        <w:spacing w:line="480" w:lineRule="auto"/>
      </w:pPr>
    </w:p>
    <w:p w14:paraId="7A5D3279" w14:textId="77777777" w:rsidR="00D30919" w:rsidRPr="00FA02BC" w:rsidRDefault="00D30919" w:rsidP="0025799B">
      <w:pPr>
        <w:spacing w:line="480" w:lineRule="auto"/>
        <w:rPr>
          <w:b/>
        </w:rPr>
      </w:pPr>
      <w:r w:rsidRPr="00D30919">
        <w:rPr>
          <w:b/>
        </w:rPr>
        <w:lastRenderedPageBreak/>
        <w:t>Conclusion</w:t>
      </w:r>
    </w:p>
    <w:p w14:paraId="646648DC" w14:textId="77777777" w:rsidR="00FA02BC" w:rsidRDefault="00FA02BC" w:rsidP="0025799B">
      <w:pPr>
        <w:spacing w:line="480" w:lineRule="auto"/>
      </w:pPr>
    </w:p>
    <w:p w14:paraId="494ABF0B" w14:textId="461028E1" w:rsidR="00A22D40" w:rsidRDefault="00A22D40" w:rsidP="0025799B">
      <w:pPr>
        <w:spacing w:line="480" w:lineRule="auto"/>
      </w:pPr>
      <w:r>
        <w:t xml:space="preserve">In the largest </w:t>
      </w:r>
      <w:r w:rsidR="00E862D4">
        <w:t xml:space="preserve">published </w:t>
      </w:r>
      <w:r>
        <w:t>beads task study to date, w</w:t>
      </w:r>
      <w:r w:rsidR="0086191B">
        <w:t>e examined whether</w:t>
      </w:r>
      <w:r w:rsidR="002D27DF">
        <w:t xml:space="preserve"> </w:t>
      </w:r>
      <w:r w:rsidR="0059109E">
        <w:t>analy</w:t>
      </w:r>
      <w:r w:rsidR="00DE11CA">
        <w:t>tic cognitive</w:t>
      </w:r>
      <w:r w:rsidR="00AC510D">
        <w:t xml:space="preserve"> style</w:t>
      </w:r>
      <w:r w:rsidR="0059109E">
        <w:t xml:space="preserve"> </w:t>
      </w:r>
      <w:r w:rsidR="002D27DF">
        <w:t xml:space="preserve">and delusional ideation </w:t>
      </w:r>
      <w:r w:rsidR="0059109E">
        <w:t xml:space="preserve">predict </w:t>
      </w:r>
      <w:r w:rsidR="002D27DF">
        <w:t>data ga</w:t>
      </w:r>
      <w:r w:rsidR="00EF727D">
        <w:t>thering independently of each other</w:t>
      </w:r>
      <w:r w:rsidR="005931C9">
        <w:t xml:space="preserve">. </w:t>
      </w:r>
      <w:r w:rsidR="00F05C69">
        <w:t>We found that</w:t>
      </w:r>
      <w:r w:rsidR="00EF727D">
        <w:t xml:space="preserve"> </w:t>
      </w:r>
      <w:r w:rsidR="009D2E8C">
        <w:t>increased</w:t>
      </w:r>
      <w:r w:rsidR="00B0083C">
        <w:t xml:space="preserve"> </w:t>
      </w:r>
      <w:r w:rsidR="00AC510D">
        <w:t>analytic co</w:t>
      </w:r>
      <w:r w:rsidR="00B0083C">
        <w:t>gnitive style pred</w:t>
      </w:r>
      <w:r w:rsidR="000A17E4">
        <w:t>icted</w:t>
      </w:r>
      <w:r w:rsidR="00B0083C">
        <w:t xml:space="preserve"> greater data gathering</w:t>
      </w:r>
      <w:r w:rsidR="00AC510D">
        <w:t>,</w:t>
      </w:r>
      <w:r w:rsidR="00B0083C">
        <w:t xml:space="preserve"> even when</w:t>
      </w:r>
      <w:r w:rsidR="00FF2D52">
        <w:t xml:space="preserve"> controlling for </w:t>
      </w:r>
      <w:r w:rsidR="00B0083C">
        <w:t xml:space="preserve">delusional ideation, </w:t>
      </w:r>
      <w:r w:rsidR="00FF2D52">
        <w:t>cognit</w:t>
      </w:r>
      <w:r w:rsidR="00B0083C">
        <w:t>ive ability</w:t>
      </w:r>
      <w:r w:rsidR="00FF2D52">
        <w:t>, paranormal belief, relig</w:t>
      </w:r>
      <w:r w:rsidR="00B0083C">
        <w:t>iosity</w:t>
      </w:r>
      <w:r w:rsidR="0086191B">
        <w:t>, and demographic variables</w:t>
      </w:r>
      <w:r w:rsidR="00FF2D52">
        <w:t>. Conversely, w</w:t>
      </w:r>
      <w:r w:rsidR="005931C9">
        <w:t xml:space="preserve">e </w:t>
      </w:r>
      <w:r w:rsidR="00D30919">
        <w:t>did not</w:t>
      </w:r>
      <w:r w:rsidR="00FF2D52">
        <w:t xml:space="preserve"> find</w:t>
      </w:r>
      <w:r w:rsidR="00577CE5">
        <w:t xml:space="preserve"> any</w:t>
      </w:r>
      <w:r w:rsidR="00410F7A">
        <w:t xml:space="preserve"> evidence that</w:t>
      </w:r>
      <w:r w:rsidR="007E457B">
        <w:t xml:space="preserve"> delusion</w:t>
      </w:r>
      <w:r w:rsidR="00CA75A1">
        <w:t>al</w:t>
      </w:r>
      <w:r w:rsidR="007E457B">
        <w:t xml:space="preserve"> ideation </w:t>
      </w:r>
      <w:r w:rsidR="00410F7A">
        <w:t>predicted</w:t>
      </w:r>
      <w:r w:rsidR="007E457B">
        <w:t xml:space="preserve"> data gathering</w:t>
      </w:r>
      <w:r w:rsidR="009D2E8C">
        <w:t xml:space="preserve"> or was associated</w:t>
      </w:r>
      <w:r w:rsidR="002E0EE6">
        <w:t xml:space="preserve"> with analytic cognitive style. Overall, our results suggest that data gathering </w:t>
      </w:r>
      <w:r w:rsidR="009D2E8C">
        <w:t xml:space="preserve">in the beads task </w:t>
      </w:r>
      <w:r w:rsidR="002E0EE6">
        <w:t xml:space="preserve">can be interpreted within the framework of dual process theories of reasoning, but more work </w:t>
      </w:r>
      <w:r w:rsidR="00FA0E32">
        <w:t>is needed to determine</w:t>
      </w:r>
      <w:r w:rsidR="009D2E8C">
        <w:t xml:space="preserve"> whether</w:t>
      </w:r>
      <w:r w:rsidR="00902197">
        <w:t xml:space="preserve"> reasoning impairments and biases associated with</w:t>
      </w:r>
      <w:r w:rsidR="009D2E8C">
        <w:t xml:space="preserve"> delusions</w:t>
      </w:r>
      <w:r w:rsidR="00FA0E32">
        <w:t xml:space="preserve"> and delusion</w:t>
      </w:r>
      <w:r w:rsidR="00902197">
        <w:t>-like beliefs can be interpreted in terms of</w:t>
      </w:r>
      <w:r w:rsidR="00FA0E32">
        <w:t xml:space="preserve"> this framework</w:t>
      </w:r>
      <w:r w:rsidR="00902197">
        <w:t xml:space="preserve"> too</w:t>
      </w:r>
      <w:r w:rsidR="00FA0E32">
        <w:t>.</w:t>
      </w:r>
    </w:p>
    <w:p w14:paraId="5DC5D295" w14:textId="77777777" w:rsidR="001735DD" w:rsidRDefault="001735DD" w:rsidP="0025799B">
      <w:pPr>
        <w:spacing w:line="480" w:lineRule="auto"/>
        <w:rPr>
          <w:b/>
        </w:rPr>
      </w:pPr>
    </w:p>
    <w:p w14:paraId="591F335F" w14:textId="0CDEE362" w:rsidR="001735DD" w:rsidRDefault="001735DD" w:rsidP="0025799B">
      <w:pPr>
        <w:spacing w:line="480" w:lineRule="auto"/>
        <w:rPr>
          <w:b/>
        </w:rPr>
      </w:pPr>
      <w:r>
        <w:rPr>
          <w:b/>
        </w:rPr>
        <w:t>Financial support</w:t>
      </w:r>
    </w:p>
    <w:p w14:paraId="1D02BB79" w14:textId="686ED34E" w:rsidR="001735DD" w:rsidRPr="00960C0D" w:rsidRDefault="005441DC" w:rsidP="0025799B">
      <w:pPr>
        <w:spacing w:line="480" w:lineRule="auto"/>
      </w:pPr>
      <w:r>
        <w:t xml:space="preserve">This research was supported by </w:t>
      </w:r>
      <w:r w:rsidRPr="005441DC">
        <w:t>Australian Research Council (ARC) Centre of Excellence in Cognition and its Disorders grant - CE110001021</w:t>
      </w:r>
      <w:r>
        <w:t xml:space="preserve"> (R. L</w:t>
      </w:r>
      <w:r w:rsidR="00EC2131">
        <w:t>. &amp;</w:t>
      </w:r>
      <w:r>
        <w:t xml:space="preserve"> M. C.)</w:t>
      </w:r>
      <w:r w:rsidRPr="005441DC">
        <w:t>; Australian Research Council (ARC) Future Fellowship - FT110100631</w:t>
      </w:r>
      <w:r w:rsidR="00EC2131">
        <w:t xml:space="preserve"> (R. L.)</w:t>
      </w:r>
      <w:r w:rsidRPr="005441DC">
        <w:t>; Macquarie University - MQRES PhD scholarship</w:t>
      </w:r>
      <w:r>
        <w:t xml:space="preserve"> (R. M. R.)</w:t>
      </w:r>
      <w:r w:rsidRPr="005441DC">
        <w:t xml:space="preserve">; Natural Sciences and </w:t>
      </w:r>
      <w:r w:rsidRPr="00960C0D">
        <w:t>Engineering Research Council of Canada - PhD scholarship (G. P.).</w:t>
      </w:r>
    </w:p>
    <w:p w14:paraId="413A45DE" w14:textId="77777777" w:rsidR="005441DC" w:rsidRPr="00960C0D" w:rsidRDefault="005441DC" w:rsidP="0025799B">
      <w:pPr>
        <w:spacing w:line="480" w:lineRule="auto"/>
        <w:rPr>
          <w:b/>
        </w:rPr>
      </w:pPr>
    </w:p>
    <w:p w14:paraId="092C8FE0" w14:textId="3419DEBC" w:rsidR="001735DD" w:rsidRPr="00960C0D" w:rsidRDefault="00F02BAD" w:rsidP="00960C0D">
      <w:pPr>
        <w:spacing w:line="480" w:lineRule="auto"/>
        <w:rPr>
          <w:b/>
        </w:rPr>
      </w:pPr>
      <w:r>
        <w:rPr>
          <w:b/>
        </w:rPr>
        <w:t>Disclosure Statement</w:t>
      </w:r>
    </w:p>
    <w:p w14:paraId="6BF1C105" w14:textId="3265290B" w:rsidR="00960C0D" w:rsidRPr="00960C0D" w:rsidRDefault="00F02BAD" w:rsidP="00960C0D">
      <w:pPr>
        <w:spacing w:line="480" w:lineRule="auto"/>
      </w:pPr>
      <w:r>
        <w:t>None</w:t>
      </w:r>
    </w:p>
    <w:p w14:paraId="11E32EDB" w14:textId="77777777" w:rsidR="00B95D16" w:rsidRDefault="00716D7A" w:rsidP="00B47D28">
      <w:pPr>
        <w:spacing w:line="480" w:lineRule="auto"/>
        <w:rPr>
          <w:b/>
        </w:rPr>
      </w:pPr>
      <w:r>
        <w:rPr>
          <w:b/>
        </w:rPr>
        <w:t>References</w:t>
      </w:r>
    </w:p>
    <w:p w14:paraId="55D2559A" w14:textId="77777777" w:rsidR="00B95D16" w:rsidRDefault="00B95D16" w:rsidP="00B47D28">
      <w:pPr>
        <w:spacing w:line="480" w:lineRule="auto"/>
        <w:rPr>
          <w:b/>
        </w:rPr>
      </w:pPr>
    </w:p>
    <w:p w14:paraId="4EDED06F" w14:textId="77777777" w:rsidR="00B95D16" w:rsidRPr="00B95D16" w:rsidRDefault="00B95D16" w:rsidP="00B95D16">
      <w:pPr>
        <w:pStyle w:val="EndNoteBibliography"/>
        <w:ind w:left="720" w:hanging="720"/>
        <w:rPr>
          <w:noProof/>
        </w:rPr>
      </w:pPr>
      <w:r>
        <w:rPr>
          <w:b/>
        </w:rPr>
        <w:lastRenderedPageBreak/>
        <w:fldChar w:fldCharType="begin"/>
      </w:r>
      <w:r>
        <w:rPr>
          <w:b/>
        </w:rPr>
        <w:instrText xml:space="preserve"> ADDIN EN.REFLIST </w:instrText>
      </w:r>
      <w:r>
        <w:rPr>
          <w:b/>
        </w:rPr>
        <w:fldChar w:fldCharType="separate"/>
      </w:r>
      <w:r w:rsidRPr="00B95D16">
        <w:rPr>
          <w:noProof/>
        </w:rPr>
        <w:t xml:space="preserve">Aimola Davies, A. M., &amp; Davies, M. (2009). Explaining pathologies of belief. In M. R. Broome &amp; L. Bortolotti (Eds.), </w:t>
      </w:r>
      <w:r w:rsidRPr="00B95D16">
        <w:rPr>
          <w:i/>
          <w:noProof/>
        </w:rPr>
        <w:t>Psychiatry as cognitive neuroscience: philosophical perspectives</w:t>
      </w:r>
      <w:r w:rsidRPr="00B95D16">
        <w:rPr>
          <w:noProof/>
        </w:rPr>
        <w:t xml:space="preserve"> (pp. 285-323).</w:t>
      </w:r>
    </w:p>
    <w:p w14:paraId="529A1024" w14:textId="77777777" w:rsidR="00B95D16" w:rsidRPr="00B95D16" w:rsidRDefault="00B95D16" w:rsidP="00B95D16">
      <w:pPr>
        <w:pStyle w:val="EndNoteBibliography"/>
        <w:ind w:left="720" w:hanging="720"/>
        <w:rPr>
          <w:noProof/>
        </w:rPr>
      </w:pPr>
      <w:r w:rsidRPr="00B95D16">
        <w:rPr>
          <w:noProof/>
        </w:rPr>
        <w:t xml:space="preserve">Brosnan, M., Ashwin, C., &amp; Gamble, T. (2013). Greater empathizing and reduced systemizing in people who show a jumping to conclusions bias in the general population: Implications for psychosis. </w:t>
      </w:r>
      <w:r w:rsidRPr="00B95D16">
        <w:rPr>
          <w:i/>
          <w:noProof/>
        </w:rPr>
        <w:t>Psychosis, 5</w:t>
      </w:r>
      <w:r w:rsidRPr="00B95D16">
        <w:rPr>
          <w:noProof/>
        </w:rPr>
        <w:t>(1), 71-81. doi:10.1080/17522439.2011.626526</w:t>
      </w:r>
    </w:p>
    <w:p w14:paraId="6C4344CB" w14:textId="77777777" w:rsidR="00B95D16" w:rsidRPr="00B95D16" w:rsidRDefault="00B95D16" w:rsidP="00B95D16">
      <w:pPr>
        <w:pStyle w:val="EndNoteBibliography"/>
        <w:ind w:left="720" w:hanging="720"/>
        <w:rPr>
          <w:noProof/>
        </w:rPr>
      </w:pPr>
      <w:r w:rsidRPr="00B95D16">
        <w:rPr>
          <w:noProof/>
        </w:rPr>
        <w:t xml:space="preserve">Brosnan, M., Hollinworth, M., Antoniadou, K., &amp; Lewton, M. (2014). Is empathizing intuitive and systemizing deliberative? </w:t>
      </w:r>
      <w:r w:rsidRPr="00B95D16">
        <w:rPr>
          <w:i/>
          <w:noProof/>
        </w:rPr>
        <w:t>Personality and Individual Differences, 66</w:t>
      </w:r>
      <w:r w:rsidRPr="00B95D16">
        <w:rPr>
          <w:noProof/>
        </w:rPr>
        <w:t>, 39-43. doi:10.1016/j.paid.2014.03.006</w:t>
      </w:r>
    </w:p>
    <w:p w14:paraId="437FCF56" w14:textId="77777777" w:rsidR="00B95D16" w:rsidRPr="00B95D16" w:rsidRDefault="00B95D16" w:rsidP="00B95D16">
      <w:pPr>
        <w:pStyle w:val="EndNoteBibliography"/>
        <w:ind w:left="720" w:hanging="720"/>
        <w:rPr>
          <w:noProof/>
        </w:rPr>
      </w:pPr>
      <w:r w:rsidRPr="00B95D16">
        <w:rPr>
          <w:noProof/>
        </w:rPr>
        <w:t xml:space="preserve">Buhrmester, M., Kwang, T., &amp; Gosling, S. D. (2011). Amazon's Mechanical Turk: A new source of inexpensive, yet high-quality, data? </w:t>
      </w:r>
      <w:r w:rsidRPr="00B95D16">
        <w:rPr>
          <w:i/>
          <w:noProof/>
        </w:rPr>
        <w:t>Perspectives on Psychological Science, 6</w:t>
      </w:r>
      <w:r w:rsidRPr="00B95D16">
        <w:rPr>
          <w:noProof/>
        </w:rPr>
        <w:t>, 3-5. doi:10.1177/1745691610393980</w:t>
      </w:r>
    </w:p>
    <w:p w14:paraId="1673167B" w14:textId="77777777" w:rsidR="00B95D16" w:rsidRPr="00B95D16" w:rsidRDefault="00B95D16" w:rsidP="00B95D16">
      <w:pPr>
        <w:pStyle w:val="EndNoteBibliography"/>
        <w:ind w:left="720" w:hanging="720"/>
        <w:rPr>
          <w:noProof/>
        </w:rPr>
      </w:pPr>
      <w:r w:rsidRPr="00B95D16">
        <w:rPr>
          <w:noProof/>
        </w:rPr>
        <w:t xml:space="preserve">Colbert, S. M., &amp; Peters, E. R. (2002). Need for closure and jumping-to-conclusions in delusion-prone individuals. </w:t>
      </w:r>
      <w:r w:rsidRPr="00B95D16">
        <w:rPr>
          <w:i/>
          <w:noProof/>
        </w:rPr>
        <w:t>Journal of Nervous and Mental Disease, 190</w:t>
      </w:r>
      <w:r w:rsidRPr="00B95D16">
        <w:rPr>
          <w:noProof/>
        </w:rPr>
        <w:t xml:space="preserve">(1), 27-31. doi:10.1097/00005053-200201000-00007 </w:t>
      </w:r>
    </w:p>
    <w:p w14:paraId="15AC9AB5" w14:textId="77777777" w:rsidR="00B95D16" w:rsidRPr="00B95D16" w:rsidRDefault="00B95D16" w:rsidP="00B95D16">
      <w:pPr>
        <w:pStyle w:val="EndNoteBibliography"/>
        <w:ind w:left="720" w:hanging="720"/>
        <w:rPr>
          <w:noProof/>
        </w:rPr>
      </w:pPr>
      <w:r w:rsidRPr="00B95D16">
        <w:rPr>
          <w:noProof/>
        </w:rPr>
        <w:t xml:space="preserve">Coltheart, M., Langdon, R., &amp; McKay, R. (2011). Delusional belief. </w:t>
      </w:r>
      <w:r w:rsidRPr="00B95D16">
        <w:rPr>
          <w:i/>
          <w:noProof/>
        </w:rPr>
        <w:t>Annual Review of Psychology, 62</w:t>
      </w:r>
      <w:r w:rsidRPr="00B95D16">
        <w:rPr>
          <w:noProof/>
        </w:rPr>
        <w:t>(5), 271-298. doi:10.1146/annurev.psych.121208.131622</w:t>
      </w:r>
    </w:p>
    <w:p w14:paraId="69B6235C" w14:textId="77777777" w:rsidR="00B95D16" w:rsidRPr="00B95D16" w:rsidRDefault="00B95D16" w:rsidP="00B95D16">
      <w:pPr>
        <w:pStyle w:val="EndNoteBibliography"/>
        <w:ind w:left="720" w:hanging="720"/>
        <w:rPr>
          <w:noProof/>
        </w:rPr>
      </w:pPr>
      <w:r w:rsidRPr="00B95D16">
        <w:rPr>
          <w:noProof/>
        </w:rPr>
        <w:t xml:space="preserve">Connors, M. H., &amp; Halligan, P. W. (2015). A cognitive account of belief: A tentative roadmap. </w:t>
      </w:r>
      <w:r w:rsidRPr="00B95D16">
        <w:rPr>
          <w:i/>
          <w:noProof/>
        </w:rPr>
        <w:t>Frontiers in Psychology, 5</w:t>
      </w:r>
      <w:r w:rsidRPr="00B95D16">
        <w:rPr>
          <w:noProof/>
        </w:rPr>
        <w:t>(1588), 1-14. doi:10.3389/fpsyg.2014.01588</w:t>
      </w:r>
    </w:p>
    <w:p w14:paraId="5183DA3B" w14:textId="77777777" w:rsidR="00B95D16" w:rsidRPr="00B95D16" w:rsidRDefault="00B95D16" w:rsidP="00B95D16">
      <w:pPr>
        <w:pStyle w:val="EndNoteBibliography"/>
        <w:ind w:left="720" w:hanging="720"/>
        <w:rPr>
          <w:noProof/>
        </w:rPr>
      </w:pPr>
      <w:r w:rsidRPr="00B95D16">
        <w:rPr>
          <w:noProof/>
        </w:rPr>
        <w:t xml:space="preserve">Corlett, P. R., &amp; Fletcher, P. C. (2014). Computational psychiatry: A Rosetta Stone linking the brain to mental illness. </w:t>
      </w:r>
      <w:r w:rsidRPr="00B95D16">
        <w:rPr>
          <w:i/>
          <w:noProof/>
        </w:rPr>
        <w:t>The Lancet Psychiatry, 1</w:t>
      </w:r>
      <w:r w:rsidRPr="00B95D16">
        <w:rPr>
          <w:noProof/>
        </w:rPr>
        <w:t>(5), 399-402. doi:10.1016/s2215-0366(14)70298-6</w:t>
      </w:r>
    </w:p>
    <w:p w14:paraId="27B9DCF3" w14:textId="77777777" w:rsidR="00B95D16" w:rsidRPr="00B95D16" w:rsidRDefault="00B95D16" w:rsidP="00B95D16">
      <w:pPr>
        <w:pStyle w:val="EndNoteBibliography"/>
        <w:ind w:left="720" w:hanging="720"/>
        <w:rPr>
          <w:noProof/>
        </w:rPr>
      </w:pPr>
      <w:r w:rsidRPr="00B95D16">
        <w:rPr>
          <w:noProof/>
        </w:rPr>
        <w:t xml:space="preserve">Corp., I. (2012). IBM SPSS Statistics for Macintosh, Version 21.0. Retrieved from </w:t>
      </w:r>
    </w:p>
    <w:p w14:paraId="7B97EB65" w14:textId="77777777" w:rsidR="00B95D16" w:rsidRPr="00B95D16" w:rsidRDefault="00B95D16" w:rsidP="00B95D16">
      <w:pPr>
        <w:pStyle w:val="EndNoteBibliography"/>
        <w:ind w:left="720" w:hanging="720"/>
        <w:rPr>
          <w:noProof/>
        </w:rPr>
      </w:pPr>
      <w:r w:rsidRPr="00B95D16">
        <w:rPr>
          <w:noProof/>
        </w:rPr>
        <w:t xml:space="preserve">Davies, J. A., &amp; Smith, T. W. (1994). </w:t>
      </w:r>
      <w:r w:rsidRPr="00B95D16">
        <w:rPr>
          <w:i/>
          <w:noProof/>
        </w:rPr>
        <w:t>General social surveys 1972-1994: Cumulative codebook</w:t>
      </w:r>
      <w:r w:rsidRPr="00B95D16">
        <w:rPr>
          <w:noProof/>
        </w:rPr>
        <w:t>. Chicago, Il: National Opinion Research Center.</w:t>
      </w:r>
    </w:p>
    <w:p w14:paraId="286B0940" w14:textId="77777777" w:rsidR="00B95D16" w:rsidRPr="00B95D16" w:rsidRDefault="00B95D16" w:rsidP="00B95D16">
      <w:pPr>
        <w:pStyle w:val="EndNoteBibliography"/>
        <w:ind w:left="720" w:hanging="720"/>
        <w:rPr>
          <w:noProof/>
        </w:rPr>
      </w:pPr>
      <w:r w:rsidRPr="00B95D16">
        <w:rPr>
          <w:noProof/>
        </w:rPr>
        <w:t xml:space="preserve">De Neys, W., &amp; Franssens, S. (2009). Belief inhibition during thinking: Not always winning but at least taking part. </w:t>
      </w:r>
      <w:r w:rsidRPr="00B95D16">
        <w:rPr>
          <w:i/>
          <w:noProof/>
        </w:rPr>
        <w:t>Cognition, 113</w:t>
      </w:r>
      <w:r w:rsidRPr="00B95D16">
        <w:rPr>
          <w:noProof/>
        </w:rPr>
        <w:t>(1), 45-61. doi:10.1016/j.cognition.2009.07.009</w:t>
      </w:r>
    </w:p>
    <w:p w14:paraId="37BF3B4A" w14:textId="77777777" w:rsidR="00B95D16" w:rsidRPr="00B95D16" w:rsidRDefault="00B95D16" w:rsidP="00B95D16">
      <w:pPr>
        <w:pStyle w:val="EndNoteBibliography"/>
        <w:ind w:left="720" w:hanging="720"/>
        <w:rPr>
          <w:noProof/>
        </w:rPr>
      </w:pPr>
      <w:r w:rsidRPr="00B95D16">
        <w:rPr>
          <w:noProof/>
        </w:rPr>
        <w:t xml:space="preserve">Dudley, R., Cavanagh, K., Daley, K., &amp; Smith, S. (2015). Reasoning and delusions: Do people with delusions really jump to conclusions? </w:t>
      </w:r>
      <w:r w:rsidRPr="00B95D16">
        <w:rPr>
          <w:i/>
          <w:noProof/>
        </w:rPr>
        <w:t>Aberrant Beliefs and Reasoning</w:t>
      </w:r>
      <w:r w:rsidRPr="00B95D16">
        <w:rPr>
          <w:noProof/>
        </w:rPr>
        <w:t xml:space="preserve"> (pp. 55-79). London, UK: Psychology Press.</w:t>
      </w:r>
    </w:p>
    <w:p w14:paraId="5C029DE1" w14:textId="77777777" w:rsidR="00B95D16" w:rsidRPr="00B95D16" w:rsidRDefault="00B95D16" w:rsidP="00B95D16">
      <w:pPr>
        <w:pStyle w:val="EndNoteBibliography"/>
        <w:ind w:left="720" w:hanging="720"/>
        <w:rPr>
          <w:noProof/>
        </w:rPr>
      </w:pPr>
      <w:r w:rsidRPr="00B95D16">
        <w:rPr>
          <w:noProof/>
        </w:rPr>
        <w:t xml:space="preserve">Dudley, R., Taylor, P., Wickham, S., &amp; Hutton, P. (2015). Psychosis, delusions and the "jumping to conclusions" reasoning bias: A systematic review and meta-analysis. </w:t>
      </w:r>
      <w:r w:rsidRPr="00B95D16">
        <w:rPr>
          <w:i/>
          <w:noProof/>
        </w:rPr>
        <w:t>Schizophrenia Bulletin</w:t>
      </w:r>
      <w:r w:rsidRPr="00B95D16">
        <w:rPr>
          <w:noProof/>
        </w:rPr>
        <w:t>. doi:10.1093/schbul/sbv150</w:t>
      </w:r>
    </w:p>
    <w:p w14:paraId="31AC1EB0" w14:textId="77777777" w:rsidR="00B95D16" w:rsidRPr="00B95D16" w:rsidRDefault="00B95D16" w:rsidP="00B95D16">
      <w:pPr>
        <w:pStyle w:val="EndNoteBibliography"/>
        <w:ind w:left="720" w:hanging="720"/>
        <w:rPr>
          <w:noProof/>
        </w:rPr>
      </w:pPr>
      <w:r w:rsidRPr="00B95D16">
        <w:rPr>
          <w:noProof/>
        </w:rPr>
        <w:t xml:space="preserve">Evans, J. S. B. T. (2007). On the resolution of conflict in dual process theories of reasoning. </w:t>
      </w:r>
      <w:r w:rsidRPr="00B95D16">
        <w:rPr>
          <w:i/>
          <w:noProof/>
        </w:rPr>
        <w:t>Thinking &amp; Reasoning, 13</w:t>
      </w:r>
      <w:r w:rsidRPr="00B95D16">
        <w:rPr>
          <w:noProof/>
        </w:rPr>
        <w:t xml:space="preserve">(4), 321-339. doi:10.1080/13546780601008825 </w:t>
      </w:r>
    </w:p>
    <w:p w14:paraId="3D389D57" w14:textId="77777777" w:rsidR="00B95D16" w:rsidRPr="00B95D16" w:rsidRDefault="00B95D16" w:rsidP="00B95D16">
      <w:pPr>
        <w:pStyle w:val="EndNoteBibliography"/>
        <w:ind w:left="720" w:hanging="720"/>
        <w:rPr>
          <w:noProof/>
        </w:rPr>
      </w:pPr>
      <w:r w:rsidRPr="00B95D16">
        <w:rPr>
          <w:noProof/>
        </w:rPr>
        <w:t xml:space="preserve">Evans, J. S. B. T. (2010). </w:t>
      </w:r>
      <w:r w:rsidRPr="00B95D16">
        <w:rPr>
          <w:i/>
          <w:noProof/>
        </w:rPr>
        <w:t>Thinking twice: Two minds in one brain</w:t>
      </w:r>
      <w:r w:rsidRPr="00B95D16">
        <w:rPr>
          <w:noProof/>
        </w:rPr>
        <w:t>. Oxford, UK: Oxford University Press.</w:t>
      </w:r>
    </w:p>
    <w:p w14:paraId="23A7C654" w14:textId="77777777" w:rsidR="00B95D16" w:rsidRPr="00B95D16" w:rsidRDefault="00B95D16" w:rsidP="00B95D16">
      <w:pPr>
        <w:pStyle w:val="EndNoteBibliography"/>
        <w:ind w:left="720" w:hanging="720"/>
        <w:rPr>
          <w:noProof/>
        </w:rPr>
      </w:pPr>
      <w:r w:rsidRPr="00B95D16">
        <w:rPr>
          <w:noProof/>
        </w:rPr>
        <w:t xml:space="preserve">Evans, J. S. B. T., &amp; Stanovich, K. E. (2013). Dual-process theories of higher cognition: Advancing the debate. </w:t>
      </w:r>
      <w:r w:rsidRPr="00B95D16">
        <w:rPr>
          <w:i/>
          <w:noProof/>
        </w:rPr>
        <w:t>Perspectives on Psychological Science, 8</w:t>
      </w:r>
      <w:r w:rsidRPr="00B95D16">
        <w:rPr>
          <w:noProof/>
        </w:rPr>
        <w:t>(3), 223-241. doi:10.1177/1745691612460685</w:t>
      </w:r>
    </w:p>
    <w:p w14:paraId="4D56F7F5" w14:textId="77777777" w:rsidR="00B95D16" w:rsidRPr="00B95D16" w:rsidRDefault="00B95D16" w:rsidP="00B95D16">
      <w:pPr>
        <w:pStyle w:val="EndNoteBibliography"/>
        <w:ind w:left="720" w:hanging="720"/>
        <w:rPr>
          <w:noProof/>
        </w:rPr>
      </w:pPr>
      <w:r w:rsidRPr="00B95D16">
        <w:rPr>
          <w:noProof/>
        </w:rPr>
        <w:t xml:space="preserve">Evans, S., Averbeck, B., &amp; Furl, N. (2015). Jumping to conclusions in schizophrenia. </w:t>
      </w:r>
      <w:r w:rsidRPr="00B95D16">
        <w:rPr>
          <w:i/>
          <w:noProof/>
        </w:rPr>
        <w:t>Neuropsychiatric Disease and Treatment, 11</w:t>
      </w:r>
      <w:r w:rsidRPr="00B95D16">
        <w:rPr>
          <w:noProof/>
        </w:rPr>
        <w:t>, 1615-1624. doi:10.2147/ndt.s56870</w:t>
      </w:r>
    </w:p>
    <w:p w14:paraId="2EE9D299" w14:textId="77777777" w:rsidR="00B95D16" w:rsidRPr="00B95D16" w:rsidRDefault="00B95D16" w:rsidP="00B95D16">
      <w:pPr>
        <w:pStyle w:val="EndNoteBibliography"/>
        <w:ind w:left="720" w:hanging="720"/>
        <w:rPr>
          <w:noProof/>
        </w:rPr>
      </w:pPr>
      <w:r w:rsidRPr="00B95D16">
        <w:rPr>
          <w:noProof/>
        </w:rPr>
        <w:lastRenderedPageBreak/>
        <w:t xml:space="preserve">Ferguson, C. J., &amp; Heene, M. (2012). A vast graveyard of undead theories: Publication bias and psychological science's aversion to the null. </w:t>
      </w:r>
      <w:r w:rsidRPr="00B95D16">
        <w:rPr>
          <w:i/>
          <w:noProof/>
        </w:rPr>
        <w:t>Perspectives on Psychological Science, 7</w:t>
      </w:r>
      <w:r w:rsidRPr="00B95D16">
        <w:rPr>
          <w:noProof/>
        </w:rPr>
        <w:t>(6), 555-561. doi:10.1177/1745691612459059</w:t>
      </w:r>
    </w:p>
    <w:p w14:paraId="3AEF5740" w14:textId="77777777" w:rsidR="00B95D16" w:rsidRPr="00B95D16" w:rsidRDefault="00B95D16" w:rsidP="00B95D16">
      <w:pPr>
        <w:pStyle w:val="EndNoteBibliography"/>
        <w:ind w:left="720" w:hanging="720"/>
        <w:rPr>
          <w:noProof/>
        </w:rPr>
      </w:pPr>
      <w:r w:rsidRPr="00B95D16">
        <w:rPr>
          <w:noProof/>
        </w:rPr>
        <w:t xml:space="preserve">Field, A. P. (2013). </w:t>
      </w:r>
      <w:r w:rsidRPr="00B95D16">
        <w:rPr>
          <w:i/>
          <w:noProof/>
        </w:rPr>
        <w:t>Discovering statistics using IBM SPSS Statistics: And sex and drugs and rock 'n' roll</w:t>
      </w:r>
      <w:r w:rsidRPr="00B95D16">
        <w:rPr>
          <w:noProof/>
        </w:rPr>
        <w:t xml:space="preserve"> (4 ed.). Ca, USA: Sage.</w:t>
      </w:r>
    </w:p>
    <w:p w14:paraId="2820EBAB" w14:textId="77777777" w:rsidR="00B95D16" w:rsidRPr="00B95D16" w:rsidRDefault="00B95D16" w:rsidP="00B95D16">
      <w:pPr>
        <w:pStyle w:val="EndNoteBibliography"/>
        <w:ind w:left="720" w:hanging="720"/>
        <w:rPr>
          <w:noProof/>
        </w:rPr>
      </w:pPr>
      <w:r w:rsidRPr="00B95D16">
        <w:rPr>
          <w:noProof/>
        </w:rPr>
        <w:t xml:space="preserve">Franco, A., Malhotra, N., &amp; Simonovits, G. (2014). Publication bias in the social sciences: Unlocking the file drawer. </w:t>
      </w:r>
      <w:r w:rsidRPr="00B95D16">
        <w:rPr>
          <w:i/>
          <w:noProof/>
        </w:rPr>
        <w:t>Science, 345</w:t>
      </w:r>
      <w:r w:rsidRPr="00B95D16">
        <w:rPr>
          <w:noProof/>
        </w:rPr>
        <w:t xml:space="preserve">(6203), 1502-1505. </w:t>
      </w:r>
    </w:p>
    <w:p w14:paraId="3C72B744" w14:textId="77777777" w:rsidR="00B95D16" w:rsidRPr="00B95D16" w:rsidRDefault="00B95D16" w:rsidP="00B95D16">
      <w:pPr>
        <w:pStyle w:val="EndNoteBibliography"/>
        <w:ind w:left="720" w:hanging="720"/>
        <w:rPr>
          <w:noProof/>
        </w:rPr>
      </w:pPr>
      <w:r w:rsidRPr="00B95D16">
        <w:rPr>
          <w:noProof/>
        </w:rPr>
        <w:t xml:space="preserve">Frankish, K. (2009). Delusions: A two-level framework. In M. R. Broome &amp; L. Bortolotti (Eds.), </w:t>
      </w:r>
      <w:r w:rsidRPr="00B95D16">
        <w:rPr>
          <w:i/>
          <w:noProof/>
        </w:rPr>
        <w:t>Psychiatry as cognitive neuroscience: philosophical perspectives</w:t>
      </w:r>
      <w:r w:rsidRPr="00B95D16">
        <w:rPr>
          <w:noProof/>
        </w:rPr>
        <w:t xml:space="preserve"> (pp. 269-284).</w:t>
      </w:r>
    </w:p>
    <w:p w14:paraId="17987937" w14:textId="77777777" w:rsidR="00B95D16" w:rsidRPr="00B95D16" w:rsidRDefault="00B95D16" w:rsidP="00B95D16">
      <w:pPr>
        <w:pStyle w:val="EndNoteBibliography"/>
        <w:ind w:left="720" w:hanging="720"/>
        <w:rPr>
          <w:noProof/>
        </w:rPr>
      </w:pPr>
      <w:r w:rsidRPr="00B95D16">
        <w:rPr>
          <w:noProof/>
        </w:rPr>
        <w:t xml:space="preserve">Frederick, S. (2005). Cognitive reflection and decision making. </w:t>
      </w:r>
      <w:r w:rsidRPr="00B95D16">
        <w:rPr>
          <w:i/>
          <w:noProof/>
        </w:rPr>
        <w:t>Journal of Economic Perspectives, 19</w:t>
      </w:r>
      <w:r w:rsidRPr="00B95D16">
        <w:rPr>
          <w:noProof/>
        </w:rPr>
        <w:t xml:space="preserve">(4), 25-42. doi:10.1257/089533005775196732 </w:t>
      </w:r>
    </w:p>
    <w:p w14:paraId="6567CAB7" w14:textId="77777777" w:rsidR="00B95D16" w:rsidRPr="00B95D16" w:rsidRDefault="00B95D16" w:rsidP="00B95D16">
      <w:pPr>
        <w:pStyle w:val="EndNoteBibliography"/>
        <w:ind w:left="720" w:hanging="720"/>
        <w:rPr>
          <w:noProof/>
        </w:rPr>
      </w:pPr>
      <w:r w:rsidRPr="00B95D16">
        <w:rPr>
          <w:noProof/>
        </w:rPr>
        <w:t xml:space="preserve">Freeman, D., Evans, N., &amp; Lister, R. (2012). Gut feelings, deliberative thought, and paranoid ideation: A study of experiential and rational reasoning. </w:t>
      </w:r>
      <w:r w:rsidRPr="00B95D16">
        <w:rPr>
          <w:i/>
          <w:noProof/>
        </w:rPr>
        <w:t>Psychiatry Research, 197</w:t>
      </w:r>
      <w:r w:rsidRPr="00B95D16">
        <w:rPr>
          <w:noProof/>
        </w:rPr>
        <w:t>(1-2), 119-122. doi:10.1016/j.psychres.2011.12.031</w:t>
      </w:r>
    </w:p>
    <w:p w14:paraId="6B787886" w14:textId="77777777" w:rsidR="00B95D16" w:rsidRPr="00B95D16" w:rsidRDefault="00B95D16" w:rsidP="00B95D16">
      <w:pPr>
        <w:pStyle w:val="EndNoteBibliography"/>
        <w:ind w:left="720" w:hanging="720"/>
        <w:rPr>
          <w:noProof/>
        </w:rPr>
      </w:pPr>
      <w:r w:rsidRPr="00B95D16">
        <w:rPr>
          <w:noProof/>
        </w:rPr>
        <w:t xml:space="preserve">Freeman, D., Lister, R., &amp; Evans, N. (2014). The use of intuitive and analytic reasoning styles by patients with persecutory delusions. </w:t>
      </w:r>
      <w:r w:rsidRPr="00B95D16">
        <w:rPr>
          <w:i/>
          <w:noProof/>
        </w:rPr>
        <w:t>Journal of Behavioral Therapy and Experimental Psychiatry, 45</w:t>
      </w:r>
      <w:r w:rsidRPr="00B95D16">
        <w:rPr>
          <w:noProof/>
        </w:rPr>
        <w:t>(4), 454-458. doi:10.1016/j.jbtep.2014.06.005</w:t>
      </w:r>
    </w:p>
    <w:p w14:paraId="21C8E606" w14:textId="77777777" w:rsidR="00B95D16" w:rsidRPr="00B95D16" w:rsidRDefault="00B95D16" w:rsidP="00B95D16">
      <w:pPr>
        <w:pStyle w:val="EndNoteBibliography"/>
        <w:ind w:left="720" w:hanging="720"/>
        <w:rPr>
          <w:noProof/>
        </w:rPr>
      </w:pPr>
      <w:r w:rsidRPr="00B95D16">
        <w:rPr>
          <w:noProof/>
        </w:rPr>
        <w:t xml:space="preserve">Garety, P. A., &amp; Freeman, D. (1999). Cognitive approaches to delusions: A critical review of theories and evidence. </w:t>
      </w:r>
      <w:r w:rsidRPr="00B95D16">
        <w:rPr>
          <w:i/>
          <w:noProof/>
        </w:rPr>
        <w:t>British Journal of Clinical Psychology, 38</w:t>
      </w:r>
      <w:r w:rsidRPr="00B95D16">
        <w:rPr>
          <w:noProof/>
        </w:rPr>
        <w:t xml:space="preserve">, 113-154. doi:10.1348/014466599162700 </w:t>
      </w:r>
    </w:p>
    <w:p w14:paraId="3E9C63F9" w14:textId="77777777" w:rsidR="00B95D16" w:rsidRPr="00B95D16" w:rsidRDefault="00B95D16" w:rsidP="00B95D16">
      <w:pPr>
        <w:pStyle w:val="EndNoteBibliography"/>
        <w:ind w:left="720" w:hanging="720"/>
        <w:rPr>
          <w:noProof/>
        </w:rPr>
      </w:pPr>
      <w:r w:rsidRPr="00B95D16">
        <w:rPr>
          <w:noProof/>
        </w:rPr>
        <w:t xml:space="preserve">Garety, P. A., &amp; Freeman, D. (2013). The past and future of delusions research: From the inexplicable to the treatable. </w:t>
      </w:r>
      <w:r w:rsidRPr="00B95D16">
        <w:rPr>
          <w:i/>
          <w:noProof/>
        </w:rPr>
        <w:t>British Journal of Psychiatry, 203</w:t>
      </w:r>
      <w:r w:rsidRPr="00B95D16">
        <w:rPr>
          <w:noProof/>
        </w:rPr>
        <w:t>(5), 327-333. doi:10.1192/bjp.bp.113.126953</w:t>
      </w:r>
    </w:p>
    <w:p w14:paraId="0E9D456F" w14:textId="77777777" w:rsidR="00B95D16" w:rsidRPr="00B95D16" w:rsidRDefault="00B95D16" w:rsidP="00B95D16">
      <w:pPr>
        <w:pStyle w:val="EndNoteBibliography"/>
        <w:ind w:left="720" w:hanging="720"/>
        <w:rPr>
          <w:noProof/>
        </w:rPr>
      </w:pPr>
      <w:r w:rsidRPr="00B95D16">
        <w:rPr>
          <w:noProof/>
        </w:rPr>
        <w:t xml:space="preserve">Garety, P. A., Freeman, D., Jolley, S., Dunn, G., Bebbington, P. E., Fowler, D. G., . . . Dudley, R. (2005). Reasoning, emotions, and delusional conviction in psychosis. </w:t>
      </w:r>
      <w:r w:rsidRPr="00B95D16">
        <w:rPr>
          <w:i/>
          <w:noProof/>
        </w:rPr>
        <w:t>Journal of Abnormal Psychology, 114</w:t>
      </w:r>
      <w:r w:rsidRPr="00B95D16">
        <w:rPr>
          <w:noProof/>
        </w:rPr>
        <w:t>(3), 373-384. doi:10.1037/0021-843X.114.3.373</w:t>
      </w:r>
    </w:p>
    <w:p w14:paraId="1F7F6740" w14:textId="77777777" w:rsidR="00B95D16" w:rsidRPr="00B95D16" w:rsidRDefault="00B95D16" w:rsidP="00B95D16">
      <w:pPr>
        <w:pStyle w:val="EndNoteBibliography"/>
        <w:ind w:left="720" w:hanging="720"/>
        <w:rPr>
          <w:noProof/>
        </w:rPr>
      </w:pPr>
      <w:r w:rsidRPr="00B95D16">
        <w:rPr>
          <w:noProof/>
        </w:rPr>
        <w:t xml:space="preserve">Gervais, W. M., &amp; Norenzayan, A. (2012). Analytic thinking promotes religious disbelief. </w:t>
      </w:r>
      <w:r w:rsidRPr="00B95D16">
        <w:rPr>
          <w:i/>
          <w:noProof/>
        </w:rPr>
        <w:t>Science, 336</w:t>
      </w:r>
      <w:r w:rsidRPr="00B95D16">
        <w:rPr>
          <w:noProof/>
        </w:rPr>
        <w:t>(6080), 493-496. doi:10.1126/science.1215647</w:t>
      </w:r>
    </w:p>
    <w:p w14:paraId="64369367" w14:textId="77777777" w:rsidR="00B95D16" w:rsidRPr="00B95D16" w:rsidRDefault="00B95D16" w:rsidP="00B95D16">
      <w:pPr>
        <w:pStyle w:val="EndNoteBibliography"/>
        <w:ind w:left="720" w:hanging="720"/>
        <w:rPr>
          <w:noProof/>
        </w:rPr>
      </w:pPr>
      <w:r w:rsidRPr="00B95D16">
        <w:rPr>
          <w:noProof/>
        </w:rPr>
        <w:t xml:space="preserve">Gold, J., &amp; Gold, I. (2014). </w:t>
      </w:r>
      <w:r w:rsidRPr="00B95D16">
        <w:rPr>
          <w:i/>
          <w:noProof/>
        </w:rPr>
        <w:t>Suspicious minds: how culture shapes madness</w:t>
      </w:r>
      <w:r w:rsidRPr="00B95D16">
        <w:rPr>
          <w:noProof/>
        </w:rPr>
        <w:t>. New York, NY: Free Press.</w:t>
      </w:r>
    </w:p>
    <w:p w14:paraId="470D591E" w14:textId="77777777" w:rsidR="00B95D16" w:rsidRPr="00B95D16" w:rsidRDefault="00B95D16" w:rsidP="00B95D16">
      <w:pPr>
        <w:pStyle w:val="EndNoteBibliography"/>
        <w:ind w:left="720" w:hanging="720"/>
        <w:rPr>
          <w:noProof/>
        </w:rPr>
      </w:pPr>
      <w:r w:rsidRPr="00B95D16">
        <w:rPr>
          <w:noProof/>
        </w:rPr>
        <w:t xml:space="preserve">Huang, M. H., &amp; Hauser, R. M. (1998). Trends in black-white test score differentials: II The WORDSUM vocabulary test. In U. Neisser (Ed.), </w:t>
      </w:r>
      <w:r w:rsidRPr="00B95D16">
        <w:rPr>
          <w:i/>
          <w:noProof/>
        </w:rPr>
        <w:t>The rising curve: Long-term gains in IQ and related measures</w:t>
      </w:r>
      <w:r w:rsidRPr="00B95D16">
        <w:rPr>
          <w:noProof/>
        </w:rPr>
        <w:t xml:space="preserve"> (pp. 303-332). Washington, DC: American Psychological Association.</w:t>
      </w:r>
    </w:p>
    <w:p w14:paraId="5CB4AA43" w14:textId="77777777" w:rsidR="00B95D16" w:rsidRPr="00B95D16" w:rsidRDefault="00B95D16" w:rsidP="00B95D16">
      <w:pPr>
        <w:pStyle w:val="EndNoteBibliography"/>
        <w:ind w:left="720" w:hanging="720"/>
        <w:rPr>
          <w:noProof/>
        </w:rPr>
      </w:pPr>
      <w:r w:rsidRPr="00B95D16">
        <w:rPr>
          <w:noProof/>
        </w:rPr>
        <w:t xml:space="preserve">Huq, S. F., Garety, P. A., &amp; Hemsley, D. R. (1988). Probabilistic judgments in deluded and non-deluded subjects. </w:t>
      </w:r>
      <w:r w:rsidRPr="00B95D16">
        <w:rPr>
          <w:i/>
          <w:noProof/>
        </w:rPr>
        <w:t>Quarterly Journal of Experimental Psychology Section A, 40</w:t>
      </w:r>
      <w:r w:rsidRPr="00B95D16">
        <w:rPr>
          <w:noProof/>
        </w:rPr>
        <w:t>(4), 801-812. doi:10.1080/14640748808402300</w:t>
      </w:r>
    </w:p>
    <w:p w14:paraId="575426DE" w14:textId="77777777" w:rsidR="00B95D16" w:rsidRPr="00B95D16" w:rsidRDefault="00B95D16" w:rsidP="00B95D16">
      <w:pPr>
        <w:pStyle w:val="EndNoteBibliography"/>
        <w:ind w:left="720" w:hanging="720"/>
        <w:rPr>
          <w:noProof/>
        </w:rPr>
      </w:pPr>
      <w:r w:rsidRPr="00B95D16">
        <w:rPr>
          <w:noProof/>
        </w:rPr>
        <w:t xml:space="preserve">Irwin, H. J., Dagnall, N., &amp; Drinkwater, K. (2013). Parapsychology experience as anomalous experience plus paranormal attribution: A questionnaire based on a new approach to measurement. </w:t>
      </w:r>
      <w:r w:rsidRPr="00B95D16">
        <w:rPr>
          <w:i/>
          <w:noProof/>
        </w:rPr>
        <w:t>Journal of Parapsychology</w:t>
      </w:r>
      <w:r w:rsidRPr="00B95D16">
        <w:rPr>
          <w:noProof/>
        </w:rPr>
        <w:t xml:space="preserve">. </w:t>
      </w:r>
    </w:p>
    <w:p w14:paraId="5FDB98EA" w14:textId="77777777" w:rsidR="00B95D16" w:rsidRPr="00B95D16" w:rsidRDefault="00B95D16" w:rsidP="00B95D16">
      <w:pPr>
        <w:pStyle w:val="EndNoteBibliography"/>
        <w:ind w:left="720" w:hanging="720"/>
        <w:rPr>
          <w:noProof/>
        </w:rPr>
      </w:pPr>
      <w:r w:rsidRPr="00B95D16">
        <w:rPr>
          <w:noProof/>
        </w:rPr>
        <w:t xml:space="preserve">Irwin, H. J., Drinkwater, K., &amp; Dagnall, N. (2014). Are believers in the paranormal inclined to jump to conclusions? </w:t>
      </w:r>
      <w:r w:rsidRPr="00B95D16">
        <w:rPr>
          <w:i/>
          <w:noProof/>
        </w:rPr>
        <w:t>Australian Journal of Parapsychology, 14</w:t>
      </w:r>
      <w:r w:rsidRPr="00B95D16">
        <w:rPr>
          <w:noProof/>
        </w:rPr>
        <w:t xml:space="preserve">(1), 69-82. </w:t>
      </w:r>
    </w:p>
    <w:p w14:paraId="5AB7D4DF" w14:textId="77777777" w:rsidR="00B95D16" w:rsidRPr="00B95D16" w:rsidRDefault="00B95D16" w:rsidP="00B95D16">
      <w:pPr>
        <w:pStyle w:val="EndNoteBibliography"/>
        <w:ind w:left="720" w:hanging="720"/>
        <w:rPr>
          <w:noProof/>
        </w:rPr>
      </w:pPr>
      <w:r w:rsidRPr="00B95D16">
        <w:rPr>
          <w:noProof/>
        </w:rPr>
        <w:lastRenderedPageBreak/>
        <w:t xml:space="preserve">Kahneman, D. (2011). </w:t>
      </w:r>
      <w:r w:rsidRPr="00B95D16">
        <w:rPr>
          <w:i/>
          <w:noProof/>
        </w:rPr>
        <w:t>Thinking, fast and slow</w:t>
      </w:r>
      <w:r w:rsidRPr="00B95D16">
        <w:rPr>
          <w:noProof/>
        </w:rPr>
        <w:t>. New York, NY: Farrar, Straus and Giroux.</w:t>
      </w:r>
    </w:p>
    <w:p w14:paraId="5C44960C" w14:textId="77777777" w:rsidR="00B95D16" w:rsidRPr="00B95D16" w:rsidRDefault="00B95D16" w:rsidP="00B95D16">
      <w:pPr>
        <w:pStyle w:val="EndNoteBibliography"/>
        <w:ind w:left="720" w:hanging="720"/>
        <w:rPr>
          <w:noProof/>
        </w:rPr>
      </w:pPr>
      <w:r w:rsidRPr="00B95D16">
        <w:rPr>
          <w:noProof/>
        </w:rPr>
        <w:t xml:space="preserve">Linscott, R. J., &amp; van Os, J. (2013). An updated and conservative systematic review and meta-analysis of epidemiological evidence on psychotic experiences in children and adults: On the pathway from proneness to persistence to dimensional expression across mental disorders. </w:t>
      </w:r>
      <w:r w:rsidRPr="00B95D16">
        <w:rPr>
          <w:i/>
          <w:noProof/>
        </w:rPr>
        <w:t>Psychological Medicine, 43</w:t>
      </w:r>
      <w:r w:rsidRPr="00B95D16">
        <w:rPr>
          <w:noProof/>
        </w:rPr>
        <w:t>(6), 1133-1149. doi:10.1017/S0033291712001626</w:t>
      </w:r>
    </w:p>
    <w:p w14:paraId="58AAD0C3" w14:textId="77777777" w:rsidR="00B95D16" w:rsidRPr="00B95D16" w:rsidRDefault="00B95D16" w:rsidP="00B95D16">
      <w:pPr>
        <w:pStyle w:val="EndNoteBibliography"/>
        <w:ind w:left="720" w:hanging="720"/>
        <w:rPr>
          <w:noProof/>
        </w:rPr>
      </w:pPr>
      <w:r w:rsidRPr="00B95D16">
        <w:rPr>
          <w:noProof/>
        </w:rPr>
        <w:t xml:space="preserve">Lipkus, I. M., Samsa, G., &amp; Rimer, B. K. (2001). General performance on a numeracy scale among highly educated samples. </w:t>
      </w:r>
      <w:r w:rsidRPr="00B95D16">
        <w:rPr>
          <w:i/>
          <w:noProof/>
        </w:rPr>
        <w:t>Medical Decision Making, 21</w:t>
      </w:r>
      <w:r w:rsidRPr="00B95D16">
        <w:rPr>
          <w:noProof/>
        </w:rPr>
        <w:t xml:space="preserve">(1), 37-44. doi:10.1177/0272989x0102100105 </w:t>
      </w:r>
    </w:p>
    <w:p w14:paraId="25C530F9" w14:textId="77777777" w:rsidR="00B95D16" w:rsidRPr="00B95D16" w:rsidRDefault="00B95D16" w:rsidP="00B95D16">
      <w:pPr>
        <w:pStyle w:val="EndNoteBibliography"/>
        <w:ind w:left="720" w:hanging="720"/>
        <w:rPr>
          <w:noProof/>
        </w:rPr>
      </w:pPr>
      <w:r w:rsidRPr="00B95D16">
        <w:rPr>
          <w:noProof/>
        </w:rPr>
        <w:t xml:space="preserve">Malhotra, A. K., Krosnick, J. A., &amp; Haertel, E. (2007). The Psychometric Properties of the GSS Wordsum Vocabulary Test (GSS Methodological Report No. 111). Chicago: NORC. </w:t>
      </w:r>
    </w:p>
    <w:p w14:paraId="4FDEC8BF" w14:textId="77777777" w:rsidR="00B95D16" w:rsidRPr="00B95D16" w:rsidRDefault="00B95D16" w:rsidP="00B95D16">
      <w:pPr>
        <w:pStyle w:val="EndNoteBibliography"/>
        <w:ind w:left="720" w:hanging="720"/>
        <w:rPr>
          <w:noProof/>
        </w:rPr>
      </w:pPr>
      <w:r w:rsidRPr="00B95D16">
        <w:rPr>
          <w:noProof/>
        </w:rPr>
        <w:t xml:space="preserve">Oppenheimer, D. M., Meyvis, T., &amp; Davidenko, N. (2009). Instructional manipulation checks: Detecting satisficing to increase statistical power. </w:t>
      </w:r>
      <w:r w:rsidRPr="00B95D16">
        <w:rPr>
          <w:i/>
          <w:noProof/>
        </w:rPr>
        <w:t>Journal of Experimental Social Psychology, 45</w:t>
      </w:r>
      <w:r w:rsidRPr="00B95D16">
        <w:rPr>
          <w:noProof/>
        </w:rPr>
        <w:t>(4), 867-872. doi:10.1016/j.jesp.2009.03.009</w:t>
      </w:r>
    </w:p>
    <w:p w14:paraId="6B5DD729" w14:textId="77777777" w:rsidR="00B95D16" w:rsidRPr="00B95D16" w:rsidRDefault="00B95D16" w:rsidP="00B95D16">
      <w:pPr>
        <w:pStyle w:val="EndNoteBibliography"/>
        <w:ind w:left="720" w:hanging="720"/>
        <w:rPr>
          <w:noProof/>
        </w:rPr>
      </w:pPr>
      <w:r w:rsidRPr="00B95D16">
        <w:rPr>
          <w:noProof/>
        </w:rPr>
        <w:t xml:space="preserve">Pennycook, G., Cheyne, J. A., Seli, P., Koehler, D. J., &amp; Fugelsang, J. A. (2012). Analytic cognitive style predicts religious and paranormal belief. </w:t>
      </w:r>
      <w:r w:rsidRPr="00B95D16">
        <w:rPr>
          <w:i/>
          <w:noProof/>
        </w:rPr>
        <w:t>Cognition, 123</w:t>
      </w:r>
      <w:r w:rsidRPr="00B95D16">
        <w:rPr>
          <w:noProof/>
        </w:rPr>
        <w:t>(3), 335-346. doi:10.1016/j.cognition.2012.03.003</w:t>
      </w:r>
    </w:p>
    <w:p w14:paraId="48112132" w14:textId="77777777" w:rsidR="00B95D16" w:rsidRPr="00B95D16" w:rsidRDefault="00B95D16" w:rsidP="00B95D16">
      <w:pPr>
        <w:pStyle w:val="EndNoteBibliography"/>
        <w:ind w:left="720" w:hanging="720"/>
        <w:rPr>
          <w:noProof/>
        </w:rPr>
      </w:pPr>
      <w:r w:rsidRPr="00B95D16">
        <w:rPr>
          <w:noProof/>
        </w:rPr>
        <w:t xml:space="preserve">Pennycook, G., Fugelsang, J. A., &amp; Koehler, D. J. (2015). Everyday consequences of analytic thinking. </w:t>
      </w:r>
      <w:r w:rsidRPr="00B95D16">
        <w:rPr>
          <w:i/>
          <w:noProof/>
        </w:rPr>
        <w:t>Current Directions in Psychological Science, 24</w:t>
      </w:r>
      <w:r w:rsidRPr="00B95D16">
        <w:rPr>
          <w:noProof/>
        </w:rPr>
        <w:t>(6), 425-432. doi:10.1177/0963721415604610</w:t>
      </w:r>
    </w:p>
    <w:p w14:paraId="054C3D24" w14:textId="77777777" w:rsidR="00B95D16" w:rsidRPr="00B95D16" w:rsidRDefault="00B95D16" w:rsidP="00B95D16">
      <w:pPr>
        <w:pStyle w:val="EndNoteBibliography"/>
        <w:ind w:left="720" w:hanging="720"/>
        <w:rPr>
          <w:noProof/>
        </w:rPr>
      </w:pPr>
      <w:r w:rsidRPr="00B95D16">
        <w:rPr>
          <w:noProof/>
        </w:rPr>
        <w:t xml:space="preserve">Pennycook, G., &amp; Ross, R. M. (2016). Commentary: Cognitive reflection vs. calculation in decision making. </w:t>
      </w:r>
      <w:r w:rsidRPr="00B95D16">
        <w:rPr>
          <w:i/>
          <w:noProof/>
        </w:rPr>
        <w:t>Frontiers in Psychology, 7</w:t>
      </w:r>
      <w:r w:rsidRPr="00B95D16">
        <w:rPr>
          <w:noProof/>
        </w:rPr>
        <w:t>, 9. doi:10.3389/fpsyg.2015.00532</w:t>
      </w:r>
    </w:p>
    <w:p w14:paraId="4D4639A8" w14:textId="77777777" w:rsidR="00B95D16" w:rsidRPr="00B95D16" w:rsidRDefault="00B95D16" w:rsidP="00B95D16">
      <w:pPr>
        <w:pStyle w:val="EndNoteBibliography"/>
        <w:ind w:left="720" w:hanging="720"/>
        <w:rPr>
          <w:noProof/>
        </w:rPr>
      </w:pPr>
      <w:r w:rsidRPr="00B95D16">
        <w:rPr>
          <w:noProof/>
        </w:rPr>
        <w:t xml:space="preserve">Pennycook, G., Ross, R. M., Koehler, D. J., &amp; Fugelsang, J. A. (2016). Atheists and agnostics are more reflective than religious believers: Four empirical studies and a meta-analysis. </w:t>
      </w:r>
      <w:r w:rsidRPr="00B95D16">
        <w:rPr>
          <w:i/>
          <w:noProof/>
        </w:rPr>
        <w:t>PLOS ONE, 11</w:t>
      </w:r>
      <w:r w:rsidRPr="00B95D16">
        <w:rPr>
          <w:noProof/>
        </w:rPr>
        <w:t>(4), e0153039. doi:10.1371/journal.pone.0153039</w:t>
      </w:r>
    </w:p>
    <w:p w14:paraId="7925FC67" w14:textId="77777777" w:rsidR="00B95D16" w:rsidRPr="00B95D16" w:rsidRDefault="00B95D16" w:rsidP="00B95D16">
      <w:pPr>
        <w:pStyle w:val="EndNoteBibliography"/>
        <w:ind w:left="720" w:hanging="720"/>
        <w:rPr>
          <w:noProof/>
        </w:rPr>
      </w:pPr>
      <w:r w:rsidRPr="00B95D16">
        <w:rPr>
          <w:noProof/>
        </w:rPr>
        <w:t xml:space="preserve">Peters, E. R., Joseph, S. A., Day, S., &amp; Garety, P. A. (2004). Measuring delusional ideation: The 21-Item Peters et al. Delusions Inventory (PDI) </w:t>
      </w:r>
      <w:r w:rsidRPr="00B95D16">
        <w:rPr>
          <w:i/>
          <w:noProof/>
        </w:rPr>
        <w:t>Schizophrenia Bulletin, 30</w:t>
      </w:r>
      <w:r w:rsidRPr="00B95D16">
        <w:rPr>
          <w:noProof/>
        </w:rPr>
        <w:t xml:space="preserve">(4), 1005-1022. doi:10.1093/oxfordjournals.schbul.a007116 </w:t>
      </w:r>
    </w:p>
    <w:p w14:paraId="7FE20ED9" w14:textId="77777777" w:rsidR="00B95D16" w:rsidRPr="00B95D16" w:rsidRDefault="00B95D16" w:rsidP="00B95D16">
      <w:pPr>
        <w:pStyle w:val="EndNoteBibliography"/>
        <w:ind w:left="720" w:hanging="720"/>
        <w:rPr>
          <w:noProof/>
        </w:rPr>
      </w:pPr>
      <w:r w:rsidRPr="00B95D16">
        <w:rPr>
          <w:noProof/>
        </w:rPr>
        <w:t xml:space="preserve">Peters, E. R., Joseph, S. A., &amp; Garety, P. A. (1999). Measurement of delusional ideation in the normal population: Introducing the PDI (Peters et al. Delusions Inventory). </w:t>
      </w:r>
      <w:r w:rsidRPr="00B95D16">
        <w:rPr>
          <w:i/>
          <w:noProof/>
        </w:rPr>
        <w:t>Schizophrenia Bulletin, 25</w:t>
      </w:r>
      <w:r w:rsidRPr="00B95D16">
        <w:rPr>
          <w:noProof/>
        </w:rPr>
        <w:t xml:space="preserve">(3), 553-576. doi:10.1093/oxfordjournals.schbul.a033401 </w:t>
      </w:r>
    </w:p>
    <w:p w14:paraId="7C872A3C" w14:textId="77777777" w:rsidR="00B95D16" w:rsidRPr="00B95D16" w:rsidRDefault="00B95D16" w:rsidP="00B95D16">
      <w:pPr>
        <w:pStyle w:val="EndNoteBibliography"/>
        <w:ind w:left="720" w:hanging="720"/>
        <w:rPr>
          <w:noProof/>
        </w:rPr>
      </w:pPr>
      <w:r w:rsidRPr="00B95D16">
        <w:rPr>
          <w:noProof/>
        </w:rPr>
        <w:t xml:space="preserve">Phillips, L. D., &amp; Edwards, W. (1966). Conservatism in a simple probability inference task. </w:t>
      </w:r>
      <w:r w:rsidRPr="00B95D16">
        <w:rPr>
          <w:i/>
          <w:noProof/>
        </w:rPr>
        <w:t>Journal of Experimental Psychology, 72</w:t>
      </w:r>
      <w:r w:rsidRPr="00B95D16">
        <w:rPr>
          <w:noProof/>
        </w:rPr>
        <w:t xml:space="preserve">(3), 346-354. doi:10.1037/h0023653 </w:t>
      </w:r>
    </w:p>
    <w:p w14:paraId="35267344" w14:textId="77777777" w:rsidR="00B95D16" w:rsidRPr="00B95D16" w:rsidRDefault="00B95D16" w:rsidP="00B95D16">
      <w:pPr>
        <w:pStyle w:val="EndNoteBibliography"/>
        <w:ind w:left="720" w:hanging="720"/>
        <w:rPr>
          <w:noProof/>
        </w:rPr>
      </w:pPr>
      <w:r w:rsidRPr="00B95D16">
        <w:rPr>
          <w:noProof/>
        </w:rPr>
        <w:t xml:space="preserve">Ross, R. M., McKay, R., Coltheart, M., &amp; Langdon, R. (2015). Jumping to conclusions about the beads task? A meta-analysis of delusional ideation and data-gathering. </w:t>
      </w:r>
      <w:r w:rsidRPr="00B95D16">
        <w:rPr>
          <w:i/>
          <w:noProof/>
        </w:rPr>
        <w:t>Schizophrenia Bulletin, 41</w:t>
      </w:r>
      <w:r w:rsidRPr="00B95D16">
        <w:rPr>
          <w:noProof/>
        </w:rPr>
        <w:t>(5), 1183-1191. doi:10.1093/schbul/sbu187</w:t>
      </w:r>
    </w:p>
    <w:p w14:paraId="5DC1D4EA" w14:textId="77777777" w:rsidR="00B95D16" w:rsidRPr="00B95D16" w:rsidRDefault="00B95D16" w:rsidP="00B95D16">
      <w:pPr>
        <w:pStyle w:val="EndNoteBibliography"/>
        <w:ind w:left="720" w:hanging="720"/>
        <w:rPr>
          <w:noProof/>
        </w:rPr>
      </w:pPr>
      <w:r w:rsidRPr="00B95D16">
        <w:rPr>
          <w:noProof/>
        </w:rPr>
        <w:t xml:space="preserve">Schwartz, L. M., Woloshin, S., Black, W., &amp; Welch, H. G. (1997). The role of numeracy in understanding the benefit of screening mammography. </w:t>
      </w:r>
      <w:r w:rsidRPr="00B95D16">
        <w:rPr>
          <w:i/>
          <w:noProof/>
        </w:rPr>
        <w:t>Annuals of Internal Medicine, 127</w:t>
      </w:r>
      <w:r w:rsidRPr="00B95D16">
        <w:rPr>
          <w:noProof/>
        </w:rPr>
        <w:t xml:space="preserve">(11), 966-972. </w:t>
      </w:r>
    </w:p>
    <w:p w14:paraId="5418A3D4" w14:textId="77777777" w:rsidR="00B95D16" w:rsidRPr="00B95D16" w:rsidRDefault="00B95D16" w:rsidP="00B95D16">
      <w:pPr>
        <w:pStyle w:val="EndNoteBibliography"/>
        <w:ind w:left="720" w:hanging="720"/>
        <w:rPr>
          <w:noProof/>
        </w:rPr>
      </w:pPr>
      <w:r w:rsidRPr="00B95D16">
        <w:rPr>
          <w:noProof/>
        </w:rPr>
        <w:lastRenderedPageBreak/>
        <w:t xml:space="preserve">Shenhav, A., Rand, D. G., &amp; Greene, J. D. (2012). Divine intuition: Cognitive style influences belief in God. </w:t>
      </w:r>
      <w:r w:rsidRPr="00B95D16">
        <w:rPr>
          <w:i/>
          <w:noProof/>
        </w:rPr>
        <w:t>Journal of Experimental Psychology: General, 141</w:t>
      </w:r>
      <w:r w:rsidRPr="00B95D16">
        <w:rPr>
          <w:noProof/>
        </w:rPr>
        <w:t>(3), 423-428. doi:10.1037/a0025391</w:t>
      </w:r>
    </w:p>
    <w:p w14:paraId="6DB14DCC" w14:textId="77777777" w:rsidR="00B95D16" w:rsidRPr="00B95D16" w:rsidRDefault="00B95D16" w:rsidP="00B95D16">
      <w:pPr>
        <w:pStyle w:val="EndNoteBibliography"/>
        <w:ind w:left="720" w:hanging="720"/>
        <w:rPr>
          <w:noProof/>
        </w:rPr>
      </w:pPr>
      <w:r w:rsidRPr="00B95D16">
        <w:rPr>
          <w:noProof/>
        </w:rPr>
        <w:t xml:space="preserve">Speechley, W. J., &amp; Ngan, E. T. C. (2008). Dual-stream modulation failure: A novel hypothesis for the formation and maintenance of delusions in schizophrenia. </w:t>
      </w:r>
      <w:r w:rsidRPr="00B95D16">
        <w:rPr>
          <w:i/>
          <w:noProof/>
        </w:rPr>
        <w:t>Medical Hypotheses, 70</w:t>
      </w:r>
      <w:r w:rsidRPr="00B95D16">
        <w:rPr>
          <w:noProof/>
        </w:rPr>
        <w:t>(6), 1210-1214. doi:10.1016/j.mehy.2007.11.017</w:t>
      </w:r>
    </w:p>
    <w:p w14:paraId="6693A20E" w14:textId="77777777" w:rsidR="00B95D16" w:rsidRPr="00B95D16" w:rsidRDefault="00B95D16" w:rsidP="00B95D16">
      <w:pPr>
        <w:pStyle w:val="EndNoteBibliography"/>
        <w:ind w:left="720" w:hanging="720"/>
        <w:rPr>
          <w:noProof/>
        </w:rPr>
      </w:pPr>
      <w:r w:rsidRPr="00B95D16">
        <w:rPr>
          <w:noProof/>
        </w:rPr>
        <w:t xml:space="preserve">Stanovich, K. E. (2011). </w:t>
      </w:r>
      <w:r w:rsidRPr="00B95D16">
        <w:rPr>
          <w:i/>
          <w:noProof/>
        </w:rPr>
        <w:t>Rationality and the reflective mind</w:t>
      </w:r>
      <w:r w:rsidRPr="00B95D16">
        <w:rPr>
          <w:noProof/>
        </w:rPr>
        <w:t>. Oxford, UK: Oxford University Press.</w:t>
      </w:r>
    </w:p>
    <w:p w14:paraId="063E286F" w14:textId="77777777" w:rsidR="00B95D16" w:rsidRPr="00B95D16" w:rsidRDefault="00B95D16" w:rsidP="00B95D16">
      <w:pPr>
        <w:pStyle w:val="EndNoteBibliography"/>
        <w:ind w:left="720" w:hanging="720"/>
        <w:rPr>
          <w:noProof/>
        </w:rPr>
      </w:pPr>
      <w:r w:rsidRPr="00B95D16">
        <w:rPr>
          <w:noProof/>
        </w:rPr>
        <w:t xml:space="preserve">Stanovich, K. E., &amp; West, R. F. (2008). On the relative independence of thinking biases and cognitive ability. </w:t>
      </w:r>
      <w:r w:rsidRPr="00B95D16">
        <w:rPr>
          <w:i/>
          <w:noProof/>
        </w:rPr>
        <w:t>Journal of Personality and Social Psychology, 94</w:t>
      </w:r>
      <w:r w:rsidRPr="00B95D16">
        <w:rPr>
          <w:noProof/>
        </w:rPr>
        <w:t>(4), 672-695. doi:10.1037/0022-3514.94.4.672</w:t>
      </w:r>
    </w:p>
    <w:p w14:paraId="72426D95" w14:textId="77777777" w:rsidR="00B95D16" w:rsidRPr="00B95D16" w:rsidRDefault="00B95D16" w:rsidP="00B95D16">
      <w:pPr>
        <w:pStyle w:val="EndNoteBibliography"/>
        <w:ind w:left="720" w:hanging="720"/>
        <w:rPr>
          <w:noProof/>
        </w:rPr>
      </w:pPr>
      <w:r w:rsidRPr="00B95D16">
        <w:rPr>
          <w:noProof/>
        </w:rPr>
        <w:t xml:space="preserve">Tobacyk, J. J. (2004). A revised paranormal belief scale. </w:t>
      </w:r>
      <w:r w:rsidRPr="00B95D16">
        <w:rPr>
          <w:i/>
          <w:noProof/>
        </w:rPr>
        <w:t>The International Journal of Transpersonal Studies, 23</w:t>
      </w:r>
      <w:r w:rsidRPr="00B95D16">
        <w:rPr>
          <w:noProof/>
        </w:rPr>
        <w:t xml:space="preserve">, 94-98. doi:10.1037/t14015-000 </w:t>
      </w:r>
    </w:p>
    <w:p w14:paraId="22DC0B01" w14:textId="77777777" w:rsidR="00B95D16" w:rsidRPr="00B95D16" w:rsidRDefault="00B95D16" w:rsidP="00B95D16">
      <w:pPr>
        <w:pStyle w:val="EndNoteBibliography"/>
        <w:ind w:left="720" w:hanging="720"/>
        <w:rPr>
          <w:noProof/>
        </w:rPr>
      </w:pPr>
      <w:r w:rsidRPr="00B95D16">
        <w:rPr>
          <w:noProof/>
        </w:rPr>
        <w:t xml:space="preserve">Tobacyk, J. J., &amp; Milford, G. (1983). Belief in paranormal phenomena: Assessment instrument development and implications for personality functioning. </w:t>
      </w:r>
      <w:r w:rsidRPr="00B95D16">
        <w:rPr>
          <w:i/>
          <w:noProof/>
        </w:rPr>
        <w:t>Journal of Personality and Social Psychology, 44</w:t>
      </w:r>
      <w:r w:rsidRPr="00B95D16">
        <w:rPr>
          <w:noProof/>
        </w:rPr>
        <w:t xml:space="preserve">(5), 1029-1037. doi:10.1037//0022-3514.44.5.1029 </w:t>
      </w:r>
    </w:p>
    <w:p w14:paraId="4217FE32" w14:textId="77777777" w:rsidR="00B95D16" w:rsidRPr="00B95D16" w:rsidRDefault="00B95D16" w:rsidP="00B95D16">
      <w:pPr>
        <w:pStyle w:val="EndNoteBibliography"/>
        <w:ind w:left="720" w:hanging="720"/>
        <w:rPr>
          <w:noProof/>
        </w:rPr>
      </w:pPr>
      <w:r w:rsidRPr="00B95D16">
        <w:rPr>
          <w:noProof/>
        </w:rPr>
        <w:t xml:space="preserve">Toplak, M. E., West, R. F., &amp; Stanovich, K. E. (2011). The Cognitive Reflection Test as a predictor of performance on heuristics-and-biases tasks. </w:t>
      </w:r>
      <w:r w:rsidRPr="00B95D16">
        <w:rPr>
          <w:i/>
          <w:noProof/>
        </w:rPr>
        <w:t>Memory &amp; Cognition, 39</w:t>
      </w:r>
      <w:r w:rsidRPr="00B95D16">
        <w:rPr>
          <w:noProof/>
        </w:rPr>
        <w:t>(7), 1275-1289. doi:10.3758/s13421-011-0104-1</w:t>
      </w:r>
    </w:p>
    <w:p w14:paraId="5649DE8A" w14:textId="77777777" w:rsidR="00B95D16" w:rsidRPr="00B95D16" w:rsidRDefault="00B95D16" w:rsidP="00B95D16">
      <w:pPr>
        <w:pStyle w:val="EndNoteBibliography"/>
        <w:ind w:left="720" w:hanging="720"/>
        <w:rPr>
          <w:noProof/>
        </w:rPr>
      </w:pPr>
      <w:r w:rsidRPr="00B95D16">
        <w:rPr>
          <w:noProof/>
        </w:rPr>
        <w:t xml:space="preserve">Toplak, M. E., West, R. F., &amp; Stanovich, K. E. (2013). Assessing miserly information processing: An expansion of the Cognitive Reflection Test. </w:t>
      </w:r>
      <w:r w:rsidRPr="00B95D16">
        <w:rPr>
          <w:i/>
          <w:noProof/>
        </w:rPr>
        <w:t>Thinking &amp; Reasoning, 20</w:t>
      </w:r>
      <w:r w:rsidRPr="00B95D16">
        <w:rPr>
          <w:noProof/>
        </w:rPr>
        <w:t>(2), 147-168. doi:10.1080/13546783.2013.844729</w:t>
      </w:r>
    </w:p>
    <w:p w14:paraId="3C5B52CA" w14:textId="77777777" w:rsidR="00B95D16" w:rsidRPr="00B95D16" w:rsidRDefault="00B95D16" w:rsidP="00B95D16">
      <w:pPr>
        <w:pStyle w:val="EndNoteBibliography"/>
        <w:ind w:left="720" w:hanging="720"/>
        <w:rPr>
          <w:noProof/>
        </w:rPr>
      </w:pPr>
      <w:r w:rsidRPr="00B95D16">
        <w:rPr>
          <w:noProof/>
        </w:rPr>
        <w:t xml:space="preserve">van der Leer, L., Hartig, B., Goldmanis, M., &amp; McKay, R. (2015). Delusion-proneness and 'jumping to conclusions': Relative and absolute effects. </w:t>
      </w:r>
      <w:r w:rsidRPr="00B95D16">
        <w:rPr>
          <w:i/>
          <w:noProof/>
        </w:rPr>
        <w:t>Psychological Medicine, 45</w:t>
      </w:r>
      <w:r w:rsidRPr="00B95D16">
        <w:rPr>
          <w:noProof/>
        </w:rPr>
        <w:t xml:space="preserve">, 1253-1262. doi:10.1017/s0033291714002359 </w:t>
      </w:r>
    </w:p>
    <w:p w14:paraId="52E6913F" w14:textId="5C802D6B" w:rsidR="00B0239B" w:rsidRDefault="00B95D16" w:rsidP="00B47D28">
      <w:pPr>
        <w:spacing w:line="480" w:lineRule="auto"/>
        <w:rPr>
          <w:b/>
        </w:rPr>
      </w:pPr>
      <w:r>
        <w:rPr>
          <w:b/>
        </w:rPr>
        <w:fldChar w:fldCharType="end"/>
      </w:r>
    </w:p>
    <w:sectPr w:rsidR="00B0239B" w:rsidSect="00075F38">
      <w:footerReference w:type="even" r:id="rId10"/>
      <w:footerReference w:type="default" r:id="rId11"/>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05C777A" w15:done="0"/>
  <w15:commentEx w15:paraId="44F9AF95" w15:done="0"/>
  <w15:commentEx w15:paraId="41A343C7" w15:done="0"/>
  <w15:commentEx w15:paraId="6FD403C9" w15:done="0"/>
  <w15:commentEx w15:paraId="26AE59A3" w15:done="0"/>
  <w15:commentEx w15:paraId="0C2E1875" w15:done="0"/>
  <w15:commentEx w15:paraId="1A52EDDA" w15:done="0"/>
  <w15:commentEx w15:paraId="26C2E9D2" w15:done="0"/>
  <w15:commentEx w15:paraId="4FD8056F" w15:done="0"/>
  <w15:commentEx w15:paraId="205E9F46" w15:done="0"/>
  <w15:commentEx w15:paraId="7A3E982B" w15:done="0"/>
  <w15:commentEx w15:paraId="10146EF8" w15:done="0"/>
  <w15:commentEx w15:paraId="5B34289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3B7EC6" w14:textId="77777777" w:rsidR="00DD19E0" w:rsidRDefault="00DD19E0" w:rsidP="007F3DFB">
      <w:r>
        <w:separator/>
      </w:r>
    </w:p>
  </w:endnote>
  <w:endnote w:type="continuationSeparator" w:id="0">
    <w:p w14:paraId="6C59614D" w14:textId="77777777" w:rsidR="00DD19E0" w:rsidRDefault="00DD19E0" w:rsidP="007F3DFB">
      <w:r>
        <w:continuationSeparator/>
      </w:r>
    </w:p>
  </w:endnote>
  <w:endnote w:type="continuationNotice" w:id="1">
    <w:p w14:paraId="55BE2AA5" w14:textId="77777777" w:rsidR="00DD19E0" w:rsidRDefault="00DD19E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ahoma"/>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E00002FF" w:usb1="6AC7FDFB" w:usb2="00000012" w:usb3="00000000" w:csb0="0002009F" w:csb1="00000000"/>
  </w:font>
  <w:font w:name="Calibri">
    <w:altName w:val="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F9CAB4" w14:textId="77777777" w:rsidR="00DD19E0" w:rsidRDefault="00DD19E0" w:rsidP="00A02FE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2E22499" w14:textId="77777777" w:rsidR="00DD19E0" w:rsidRDefault="00DD19E0" w:rsidP="000A216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B21378" w14:textId="77777777" w:rsidR="00DD19E0" w:rsidRDefault="00DD19E0" w:rsidP="00A02FE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F3282">
      <w:rPr>
        <w:rStyle w:val="PageNumber"/>
        <w:noProof/>
      </w:rPr>
      <w:t>26</w:t>
    </w:r>
    <w:r>
      <w:rPr>
        <w:rStyle w:val="PageNumber"/>
      </w:rPr>
      <w:fldChar w:fldCharType="end"/>
    </w:r>
  </w:p>
  <w:p w14:paraId="35A1D0BD" w14:textId="77777777" w:rsidR="00DD19E0" w:rsidRDefault="00DD19E0" w:rsidP="000A216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E53685" w14:textId="77777777" w:rsidR="00DD19E0" w:rsidRDefault="00DD19E0" w:rsidP="007F3DFB">
      <w:r>
        <w:separator/>
      </w:r>
    </w:p>
  </w:footnote>
  <w:footnote w:type="continuationSeparator" w:id="0">
    <w:p w14:paraId="02695CB6" w14:textId="77777777" w:rsidR="00DD19E0" w:rsidRDefault="00DD19E0" w:rsidP="007F3DFB">
      <w:r>
        <w:continuationSeparator/>
      </w:r>
    </w:p>
  </w:footnote>
  <w:footnote w:type="continuationNotice" w:id="1">
    <w:p w14:paraId="5C0AB920" w14:textId="77777777" w:rsidR="00DD19E0" w:rsidRDefault="00DD19E0"/>
  </w:footnote>
  <w:footnote w:id="2">
    <w:p w14:paraId="3ED288B8" w14:textId="465E839A" w:rsidR="00DD19E0" w:rsidRPr="004A4ED2" w:rsidRDefault="00DD19E0">
      <w:pPr>
        <w:pStyle w:val="FootnoteText"/>
        <w:rPr>
          <w:lang w:val="en-US"/>
        </w:rPr>
      </w:pPr>
      <w:r>
        <w:rPr>
          <w:rStyle w:val="FootnoteReference"/>
        </w:rPr>
        <w:footnoteRef/>
      </w:r>
      <w:r>
        <w:t xml:space="preserve"> Some of these authors refer to “System 1” and “System 2”, or “Stream 1” and “Stream 2”. However, “Type 1” and “Type 2” are now recommended as the most appropriate technical terms; </w:t>
      </w:r>
      <w:r w:rsidRPr="00197F60">
        <w:t xml:space="preserve">see </w:t>
      </w:r>
      <w:r>
        <w:rPr>
          <w:lang w:val="en-US"/>
        </w:rPr>
        <w:fldChar w:fldCharType="begin"/>
      </w:r>
      <w:r>
        <w:rPr>
          <w:lang w:val="en-US"/>
        </w:rPr>
        <w:instrText xml:space="preserve"> ADDIN EN.CITE &lt;EndNote&gt;&lt;Cite&gt;&lt;Author&gt;Evans&lt;/Author&gt;&lt;Year&gt;2013&lt;/Year&gt;&lt;RecNum&gt;5100&lt;/RecNum&gt;&lt;DisplayText&gt;(J. S. B. T. Evans &amp;amp; Stanovich, 2013)&lt;/DisplayText&gt;&lt;record&gt;&lt;rec-number&gt;5100&lt;/rec-number&gt;&lt;foreign-keys&gt;&lt;key app="EN" db-id="wf2e9ez5usedrqevawax09t1p0d0x5rexffv" timestamp="1394059102"&gt;5100&lt;/key&gt;&lt;/foreign-keys&gt;&lt;ref-type name="Journal Article"&gt;17&lt;/ref-type&gt;&lt;contributors&gt;&lt;authors&gt;&lt;author&gt;Evans, J. St. B. T.&lt;/author&gt;&lt;author&gt;Stanovich, K. E.&lt;/author&gt;&lt;/authors&gt;&lt;/contributors&gt;&lt;titles&gt;&lt;title&gt;Dual-process theories of higher cognition: Advancing the debate&lt;/title&gt;&lt;secondary-title&gt;Perspectives on Psychological Science&lt;/secondary-title&gt;&lt;short-title&gt;Dual-Process Theories of Higher Cognition&lt;/short-title&gt;&lt;/titles&gt;&lt;periodical&gt;&lt;full-title&gt;Perspectives on Psychological Science&lt;/full-title&gt;&lt;/periodical&gt;&lt;pages&gt;223-241&lt;/pages&gt;&lt;volume&gt;8&lt;/volume&gt;&lt;number&gt;3&lt;/number&gt;&lt;dates&gt;&lt;year&gt;2013&lt;/year&gt;&lt;pub-dates&gt;&lt;date&gt;2013/05/07/&lt;/date&gt;&lt;/pub-dates&gt;&lt;/dates&gt;&lt;isbn&gt;1745-6916, 1745-6924&lt;/isbn&gt;&lt;urls&gt;&lt;related-urls&gt;&lt;url&gt;http://pps.sagepub.com/lookup/doi/10.1177/1745691612460685&lt;/url&gt;&lt;url&gt;http://pps.sagepub.com/content/8/3/223.full.pdf&lt;/url&gt;&lt;/related-urls&gt;&lt;/urls&gt;&lt;electronic-resource-num&gt;10.1177/1745691612460685&lt;/electronic-resource-num&gt;&lt;remote-database-provider&gt;CrossRef&lt;/remote-database-provider&gt;&lt;access-date&gt;2013/05/28/05:10:51&lt;/access-date&gt;&lt;/record&gt;&lt;/Cite&gt;&lt;/EndNote&gt;</w:instrText>
      </w:r>
      <w:r>
        <w:rPr>
          <w:lang w:val="en-US"/>
        </w:rPr>
        <w:fldChar w:fldCharType="separate"/>
      </w:r>
      <w:r>
        <w:rPr>
          <w:noProof/>
          <w:lang w:val="en-US"/>
        </w:rPr>
        <w:t>J. S. B. T. Evans and Stanovich (2013)</w:t>
      </w:r>
      <w:r>
        <w:rPr>
          <w:lang w:val="en-US"/>
        </w:rPr>
        <w:fldChar w:fldCharType="end"/>
      </w:r>
      <w:r w:rsidRPr="00B45E71">
        <w:rPr>
          <w:lang w:val="en-US"/>
        </w:rPr>
        <w:t>.</w:t>
      </w:r>
      <w:r>
        <w:rPr>
          <w:lang w:val="en-US"/>
        </w:rPr>
        <w:t xml:space="preserve"> </w:t>
      </w:r>
    </w:p>
  </w:footnote>
  <w:footnote w:id="3">
    <w:p w14:paraId="5F76389C" w14:textId="32EB73C7" w:rsidR="00DD19E0" w:rsidRPr="00B018B9" w:rsidRDefault="00DD19E0">
      <w:pPr>
        <w:pStyle w:val="FootnoteText"/>
        <w:rPr>
          <w:lang w:val="en-US"/>
        </w:rPr>
      </w:pPr>
      <w:r>
        <w:rPr>
          <w:rStyle w:val="FootnoteReference"/>
        </w:rPr>
        <w:footnoteRef/>
      </w:r>
      <w:r>
        <w:t xml:space="preserve"> </w:t>
      </w:r>
      <w:r>
        <w:rPr>
          <w:lang w:val="en-US"/>
        </w:rPr>
        <w:t xml:space="preserve">For a rather different approach to explaining delusions using dual process theories of reasoning see </w:t>
      </w:r>
      <w:r>
        <w:rPr>
          <w:lang w:val="en-US"/>
        </w:rPr>
        <w:fldChar w:fldCharType="begin"/>
      </w:r>
      <w:r>
        <w:rPr>
          <w:lang w:val="en-US"/>
        </w:rPr>
        <w:instrText xml:space="preserve"> ADDIN EN.CITE &lt;EndNote&gt;&lt;Cite&gt;&lt;Author&gt;Frankish&lt;/Author&gt;&lt;Year&gt;2009&lt;/Year&gt;&lt;RecNum&gt;246966&lt;/RecNum&gt;&lt;DisplayText&gt;(Frankish, 2009)&lt;/DisplayText&gt;&lt;record&gt;&lt;rec-number&gt;246966&lt;/rec-number&gt;&lt;foreign-keys&gt;&lt;key app="EN" db-id="wf2e9ez5usedrqevawax09t1p0d0x5rexffv" timestamp="1416292214"&gt;246966&lt;/key&gt;&lt;/foreign-keys&gt;&lt;ref-type name="Book Section"&gt;5&lt;/ref-type&gt;&lt;contributors&gt;&lt;authors&gt;&lt;author&gt;Frankish, K.&lt;/author&gt;&lt;/authors&gt;&lt;secondary-authors&gt;&lt;author&gt;Broome, M R&lt;/author&gt;&lt;author&gt;Bortolotti, L.&lt;/author&gt;&lt;/secondary-authors&gt;&lt;/contributors&gt;&lt;titles&gt;&lt;title&gt;Delusions: A two-level framework&lt;/title&gt;&lt;secondary-title&gt;Psychiatry as Cognitive Neuroscience: Philosophical Perspectives&lt;/secondary-title&gt;&lt;/titles&gt;&lt;periodical&gt;&lt;full-title&gt;Psychiatry as cognitive neuroscience: philosophical perspectives&lt;/full-title&gt;&lt;/periodical&gt;&lt;pages&gt;269-284&lt;/pages&gt;&lt;dates&gt;&lt;year&gt;2009&lt;/year&gt;&lt;/dates&gt;&lt;urls&gt;&lt;/urls&gt;&lt;/record&gt;&lt;/Cite&gt;&lt;/EndNote&gt;</w:instrText>
      </w:r>
      <w:r>
        <w:rPr>
          <w:lang w:val="en-US"/>
        </w:rPr>
        <w:fldChar w:fldCharType="separate"/>
      </w:r>
      <w:r>
        <w:rPr>
          <w:noProof/>
          <w:lang w:val="en-US"/>
        </w:rPr>
        <w:t>Frankish, 2009)</w:t>
      </w:r>
      <w:r>
        <w:rPr>
          <w:lang w:val="en-US"/>
        </w:rPr>
        <w:fldChar w:fldCharType="end"/>
      </w:r>
      <w:r>
        <w:rPr>
          <w:lang w:val="en-US"/>
        </w:rP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3717652"/>
    <w:multiLevelType w:val="hybridMultilevel"/>
    <w:tmpl w:val="898098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ssociate Professor Robyn Langdon ">
    <w15:presenceInfo w15:providerId="AD" w15:userId="S-1-5-21-1594774353-775871607-213974443-79296"/>
  </w15:person>
  <w15:person w15:author="Robyn Langdon">
    <w15:presenceInfo w15:providerId="AD" w15:userId="S-1-5-21-1594774353-775871607-213974443-792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2e9ez5usedrqevawax09t1p0d0x5rexffv&quot;&gt;RobEndnoteLibrary&lt;record-ids&gt;&lt;item&gt;3036&lt;/item&gt;&lt;item&gt;3157&lt;/item&gt;&lt;item&gt;3336&lt;/item&gt;&lt;item&gt;3434&lt;/item&gt;&lt;item&gt;3742&lt;/item&gt;&lt;item&gt;3746&lt;/item&gt;&lt;item&gt;3814&lt;/item&gt;&lt;item&gt;4017&lt;/item&gt;&lt;item&gt;4029&lt;/item&gt;&lt;item&gt;4136&lt;/item&gt;&lt;item&gt;4233&lt;/item&gt;&lt;item&gt;4271&lt;/item&gt;&lt;item&gt;4364&lt;/item&gt;&lt;item&gt;4548&lt;/item&gt;&lt;item&gt;4569&lt;/item&gt;&lt;item&gt;4720&lt;/item&gt;&lt;item&gt;5086&lt;/item&gt;&lt;item&gt;5100&lt;/item&gt;&lt;item&gt;5233&lt;/item&gt;&lt;item&gt;5526&lt;/item&gt;&lt;item&gt;5813&lt;/item&gt;&lt;item&gt;6135&lt;/item&gt;&lt;item&gt;6175&lt;/item&gt;&lt;item&gt;6227&lt;/item&gt;&lt;item&gt;6556&lt;/item&gt;&lt;item&gt;6592&lt;/item&gt;&lt;item&gt;6673&lt;/item&gt;&lt;item&gt;6862&lt;/item&gt;&lt;item&gt;6953&lt;/item&gt;&lt;item&gt;246667&lt;/item&gt;&lt;item&gt;246704&lt;/item&gt;&lt;item&gt;246705&lt;/item&gt;&lt;item&gt;246706&lt;/item&gt;&lt;item&gt;246707&lt;/item&gt;&lt;item&gt;246708&lt;/item&gt;&lt;item&gt;246716&lt;/item&gt;&lt;item&gt;246966&lt;/item&gt;&lt;item&gt;246967&lt;/item&gt;&lt;item&gt;246996&lt;/item&gt;&lt;item&gt;247044&lt;/item&gt;&lt;item&gt;247091&lt;/item&gt;&lt;item&gt;247156&lt;/item&gt;&lt;item&gt;247175&lt;/item&gt;&lt;item&gt;247176&lt;/item&gt;&lt;item&gt;247178&lt;/item&gt;&lt;item&gt;247179&lt;/item&gt;&lt;item&gt;247729&lt;/item&gt;&lt;item&gt;247730&lt;/item&gt;&lt;item&gt;247733&lt;/item&gt;&lt;item&gt;247972&lt;/item&gt;&lt;item&gt;248347&lt;/item&gt;&lt;item&gt;248621&lt;/item&gt;&lt;item&gt;248709&lt;/item&gt;&lt;item&gt;248715&lt;/item&gt;&lt;item&gt;248764&lt;/item&gt;&lt;item&gt;249124&lt;/item&gt;&lt;/record-ids&gt;&lt;/item&gt;&lt;/Libraries&gt;"/>
  </w:docVars>
  <w:rsids>
    <w:rsidRoot w:val="00DA001E"/>
    <w:rsid w:val="00002446"/>
    <w:rsid w:val="00002BE7"/>
    <w:rsid w:val="00003535"/>
    <w:rsid w:val="00003EF2"/>
    <w:rsid w:val="00003FC2"/>
    <w:rsid w:val="00004FE4"/>
    <w:rsid w:val="00007662"/>
    <w:rsid w:val="00010671"/>
    <w:rsid w:val="00010840"/>
    <w:rsid w:val="00011F40"/>
    <w:rsid w:val="00011FD8"/>
    <w:rsid w:val="00012251"/>
    <w:rsid w:val="000129DA"/>
    <w:rsid w:val="0001441F"/>
    <w:rsid w:val="000179DA"/>
    <w:rsid w:val="00020522"/>
    <w:rsid w:val="00020AD1"/>
    <w:rsid w:val="00023396"/>
    <w:rsid w:val="00023515"/>
    <w:rsid w:val="00023B06"/>
    <w:rsid w:val="0002432D"/>
    <w:rsid w:val="00024D94"/>
    <w:rsid w:val="0002515E"/>
    <w:rsid w:val="00026838"/>
    <w:rsid w:val="000305F9"/>
    <w:rsid w:val="00030FB3"/>
    <w:rsid w:val="0003161C"/>
    <w:rsid w:val="00033844"/>
    <w:rsid w:val="00034187"/>
    <w:rsid w:val="000347F4"/>
    <w:rsid w:val="0003503F"/>
    <w:rsid w:val="00037ACF"/>
    <w:rsid w:val="00040797"/>
    <w:rsid w:val="00042219"/>
    <w:rsid w:val="0004283B"/>
    <w:rsid w:val="00042E4D"/>
    <w:rsid w:val="00045C4A"/>
    <w:rsid w:val="00045CC4"/>
    <w:rsid w:val="000466B2"/>
    <w:rsid w:val="00047A91"/>
    <w:rsid w:val="00051890"/>
    <w:rsid w:val="000522EC"/>
    <w:rsid w:val="00053044"/>
    <w:rsid w:val="00056E17"/>
    <w:rsid w:val="00057650"/>
    <w:rsid w:val="000603CA"/>
    <w:rsid w:val="00064DE8"/>
    <w:rsid w:val="00067197"/>
    <w:rsid w:val="00067E8A"/>
    <w:rsid w:val="000713F9"/>
    <w:rsid w:val="00071527"/>
    <w:rsid w:val="000719E2"/>
    <w:rsid w:val="000730F7"/>
    <w:rsid w:val="00073E8C"/>
    <w:rsid w:val="00075025"/>
    <w:rsid w:val="00075A6A"/>
    <w:rsid w:val="00075F38"/>
    <w:rsid w:val="0008165E"/>
    <w:rsid w:val="000820AC"/>
    <w:rsid w:val="000843E8"/>
    <w:rsid w:val="000869EB"/>
    <w:rsid w:val="00087193"/>
    <w:rsid w:val="00087C4D"/>
    <w:rsid w:val="00091A73"/>
    <w:rsid w:val="00091AD6"/>
    <w:rsid w:val="00091D41"/>
    <w:rsid w:val="00095064"/>
    <w:rsid w:val="0009540E"/>
    <w:rsid w:val="00095C35"/>
    <w:rsid w:val="00096CD3"/>
    <w:rsid w:val="00097190"/>
    <w:rsid w:val="000A0469"/>
    <w:rsid w:val="000A17E4"/>
    <w:rsid w:val="000A1DA5"/>
    <w:rsid w:val="000A2166"/>
    <w:rsid w:val="000A2EE8"/>
    <w:rsid w:val="000A6BB1"/>
    <w:rsid w:val="000A7236"/>
    <w:rsid w:val="000A7C85"/>
    <w:rsid w:val="000B0805"/>
    <w:rsid w:val="000B1AF8"/>
    <w:rsid w:val="000B29D7"/>
    <w:rsid w:val="000B5394"/>
    <w:rsid w:val="000B5995"/>
    <w:rsid w:val="000B5ADD"/>
    <w:rsid w:val="000B66C9"/>
    <w:rsid w:val="000B7CD4"/>
    <w:rsid w:val="000C08C7"/>
    <w:rsid w:val="000C0BEA"/>
    <w:rsid w:val="000C0DC3"/>
    <w:rsid w:val="000C2F24"/>
    <w:rsid w:val="000C3D91"/>
    <w:rsid w:val="000C4851"/>
    <w:rsid w:val="000C60BD"/>
    <w:rsid w:val="000C7DFF"/>
    <w:rsid w:val="000D314C"/>
    <w:rsid w:val="000D3FF5"/>
    <w:rsid w:val="000E00B7"/>
    <w:rsid w:val="000E0999"/>
    <w:rsid w:val="000E0DBB"/>
    <w:rsid w:val="000E1B51"/>
    <w:rsid w:val="000E27B9"/>
    <w:rsid w:val="000E2C12"/>
    <w:rsid w:val="000E2CF5"/>
    <w:rsid w:val="000E63EF"/>
    <w:rsid w:val="000F2136"/>
    <w:rsid w:val="000F24AA"/>
    <w:rsid w:val="000F504A"/>
    <w:rsid w:val="000F57BB"/>
    <w:rsid w:val="0010081C"/>
    <w:rsid w:val="00100B59"/>
    <w:rsid w:val="00103194"/>
    <w:rsid w:val="0010412E"/>
    <w:rsid w:val="00105612"/>
    <w:rsid w:val="0010791F"/>
    <w:rsid w:val="00107E33"/>
    <w:rsid w:val="00112E0F"/>
    <w:rsid w:val="0011340A"/>
    <w:rsid w:val="00117918"/>
    <w:rsid w:val="00122C9A"/>
    <w:rsid w:val="00123A98"/>
    <w:rsid w:val="00123DF6"/>
    <w:rsid w:val="00124B3E"/>
    <w:rsid w:val="00125B59"/>
    <w:rsid w:val="001272DA"/>
    <w:rsid w:val="00131614"/>
    <w:rsid w:val="00132CF2"/>
    <w:rsid w:val="0013366D"/>
    <w:rsid w:val="00133D78"/>
    <w:rsid w:val="00134855"/>
    <w:rsid w:val="0013489C"/>
    <w:rsid w:val="001370D2"/>
    <w:rsid w:val="001376F9"/>
    <w:rsid w:val="00141270"/>
    <w:rsid w:val="00141316"/>
    <w:rsid w:val="00141682"/>
    <w:rsid w:val="0014201D"/>
    <w:rsid w:val="00143203"/>
    <w:rsid w:val="00143733"/>
    <w:rsid w:val="00143E27"/>
    <w:rsid w:val="001441BF"/>
    <w:rsid w:val="00144A9E"/>
    <w:rsid w:val="001466D1"/>
    <w:rsid w:val="001467D2"/>
    <w:rsid w:val="001470DF"/>
    <w:rsid w:val="00151680"/>
    <w:rsid w:val="00153D31"/>
    <w:rsid w:val="00153E12"/>
    <w:rsid w:val="00155477"/>
    <w:rsid w:val="00156C02"/>
    <w:rsid w:val="0015700B"/>
    <w:rsid w:val="00157737"/>
    <w:rsid w:val="00160241"/>
    <w:rsid w:val="001615A3"/>
    <w:rsid w:val="0016220F"/>
    <w:rsid w:val="00162C7A"/>
    <w:rsid w:val="00163581"/>
    <w:rsid w:val="001637F0"/>
    <w:rsid w:val="001644FC"/>
    <w:rsid w:val="00164981"/>
    <w:rsid w:val="00164BC3"/>
    <w:rsid w:val="0016672D"/>
    <w:rsid w:val="001735DD"/>
    <w:rsid w:val="00173846"/>
    <w:rsid w:val="00175329"/>
    <w:rsid w:val="001814F5"/>
    <w:rsid w:val="00183601"/>
    <w:rsid w:val="00184549"/>
    <w:rsid w:val="00186F5A"/>
    <w:rsid w:val="00190417"/>
    <w:rsid w:val="001906BD"/>
    <w:rsid w:val="00190C3C"/>
    <w:rsid w:val="00191194"/>
    <w:rsid w:val="00192403"/>
    <w:rsid w:val="00193F61"/>
    <w:rsid w:val="0019448A"/>
    <w:rsid w:val="0019689B"/>
    <w:rsid w:val="00197053"/>
    <w:rsid w:val="0019763F"/>
    <w:rsid w:val="00197A08"/>
    <w:rsid w:val="00197B89"/>
    <w:rsid w:val="00197F60"/>
    <w:rsid w:val="001A0332"/>
    <w:rsid w:val="001A0A81"/>
    <w:rsid w:val="001A2E4D"/>
    <w:rsid w:val="001A40FB"/>
    <w:rsid w:val="001A411C"/>
    <w:rsid w:val="001A5A9A"/>
    <w:rsid w:val="001A6349"/>
    <w:rsid w:val="001A6AA9"/>
    <w:rsid w:val="001A781B"/>
    <w:rsid w:val="001B45E2"/>
    <w:rsid w:val="001B5117"/>
    <w:rsid w:val="001B55AF"/>
    <w:rsid w:val="001B6811"/>
    <w:rsid w:val="001B7AF6"/>
    <w:rsid w:val="001C0020"/>
    <w:rsid w:val="001C36A7"/>
    <w:rsid w:val="001C3F73"/>
    <w:rsid w:val="001D4E1D"/>
    <w:rsid w:val="001D4F0D"/>
    <w:rsid w:val="001D6B04"/>
    <w:rsid w:val="001D7814"/>
    <w:rsid w:val="001D79B6"/>
    <w:rsid w:val="001E0239"/>
    <w:rsid w:val="001E2480"/>
    <w:rsid w:val="001E2D70"/>
    <w:rsid w:val="001E4E60"/>
    <w:rsid w:val="001E64DD"/>
    <w:rsid w:val="001E6CB1"/>
    <w:rsid w:val="001E7F23"/>
    <w:rsid w:val="001F1532"/>
    <w:rsid w:val="001F426F"/>
    <w:rsid w:val="001F43DF"/>
    <w:rsid w:val="002000AC"/>
    <w:rsid w:val="00201CA6"/>
    <w:rsid w:val="00204428"/>
    <w:rsid w:val="00206D04"/>
    <w:rsid w:val="0020711B"/>
    <w:rsid w:val="00210E16"/>
    <w:rsid w:val="00212C9A"/>
    <w:rsid w:val="002139E6"/>
    <w:rsid w:val="00213DE9"/>
    <w:rsid w:val="00214D09"/>
    <w:rsid w:val="00215FAE"/>
    <w:rsid w:val="002174FD"/>
    <w:rsid w:val="00217AAC"/>
    <w:rsid w:val="00217C0B"/>
    <w:rsid w:val="00220F1B"/>
    <w:rsid w:val="00221B43"/>
    <w:rsid w:val="00221F28"/>
    <w:rsid w:val="002239EB"/>
    <w:rsid w:val="00223AE2"/>
    <w:rsid w:val="002240B8"/>
    <w:rsid w:val="00224C66"/>
    <w:rsid w:val="00225346"/>
    <w:rsid w:val="002255D5"/>
    <w:rsid w:val="0023003F"/>
    <w:rsid w:val="0023105C"/>
    <w:rsid w:val="002338B5"/>
    <w:rsid w:val="00233A02"/>
    <w:rsid w:val="00236D2F"/>
    <w:rsid w:val="00237563"/>
    <w:rsid w:val="00240105"/>
    <w:rsid w:val="00240658"/>
    <w:rsid w:val="00241423"/>
    <w:rsid w:val="0024160F"/>
    <w:rsid w:val="00244FD9"/>
    <w:rsid w:val="002458BF"/>
    <w:rsid w:val="0025047E"/>
    <w:rsid w:val="00250A3F"/>
    <w:rsid w:val="00252C58"/>
    <w:rsid w:val="002544C7"/>
    <w:rsid w:val="002546A2"/>
    <w:rsid w:val="0025756F"/>
    <w:rsid w:val="0025799B"/>
    <w:rsid w:val="00257B80"/>
    <w:rsid w:val="00257C63"/>
    <w:rsid w:val="00261360"/>
    <w:rsid w:val="0026199B"/>
    <w:rsid w:val="00262588"/>
    <w:rsid w:val="00263651"/>
    <w:rsid w:val="00263D22"/>
    <w:rsid w:val="00264A9B"/>
    <w:rsid w:val="00265268"/>
    <w:rsid w:val="00271234"/>
    <w:rsid w:val="00272BE8"/>
    <w:rsid w:val="002740FE"/>
    <w:rsid w:val="002745BD"/>
    <w:rsid w:val="00274A6D"/>
    <w:rsid w:val="00275366"/>
    <w:rsid w:val="00276151"/>
    <w:rsid w:val="002762AB"/>
    <w:rsid w:val="0027715E"/>
    <w:rsid w:val="0027719A"/>
    <w:rsid w:val="002816CE"/>
    <w:rsid w:val="00286C09"/>
    <w:rsid w:val="00295DB6"/>
    <w:rsid w:val="002A17BD"/>
    <w:rsid w:val="002A2BF9"/>
    <w:rsid w:val="002A2D55"/>
    <w:rsid w:val="002A3138"/>
    <w:rsid w:val="002A372A"/>
    <w:rsid w:val="002A3EF6"/>
    <w:rsid w:val="002A5869"/>
    <w:rsid w:val="002A6435"/>
    <w:rsid w:val="002B1149"/>
    <w:rsid w:val="002B1582"/>
    <w:rsid w:val="002B33C9"/>
    <w:rsid w:val="002B3936"/>
    <w:rsid w:val="002B3EEE"/>
    <w:rsid w:val="002B4AC6"/>
    <w:rsid w:val="002B77E3"/>
    <w:rsid w:val="002B7CA9"/>
    <w:rsid w:val="002C1687"/>
    <w:rsid w:val="002C2363"/>
    <w:rsid w:val="002C3361"/>
    <w:rsid w:val="002C5A8E"/>
    <w:rsid w:val="002C5AAE"/>
    <w:rsid w:val="002C7D9E"/>
    <w:rsid w:val="002D0725"/>
    <w:rsid w:val="002D1195"/>
    <w:rsid w:val="002D182D"/>
    <w:rsid w:val="002D1BBE"/>
    <w:rsid w:val="002D27DF"/>
    <w:rsid w:val="002D31A2"/>
    <w:rsid w:val="002D3265"/>
    <w:rsid w:val="002D5324"/>
    <w:rsid w:val="002D62C3"/>
    <w:rsid w:val="002E0EE6"/>
    <w:rsid w:val="002E16E8"/>
    <w:rsid w:val="002E33D7"/>
    <w:rsid w:val="002E4406"/>
    <w:rsid w:val="002E496A"/>
    <w:rsid w:val="002E5068"/>
    <w:rsid w:val="002E5829"/>
    <w:rsid w:val="002E5F2D"/>
    <w:rsid w:val="002E6BF6"/>
    <w:rsid w:val="002F05F7"/>
    <w:rsid w:val="002F0653"/>
    <w:rsid w:val="002F2AA2"/>
    <w:rsid w:val="002F375E"/>
    <w:rsid w:val="002F3DA4"/>
    <w:rsid w:val="002F3F66"/>
    <w:rsid w:val="002F5037"/>
    <w:rsid w:val="002F61C1"/>
    <w:rsid w:val="002F68C9"/>
    <w:rsid w:val="002F6C7D"/>
    <w:rsid w:val="002F7205"/>
    <w:rsid w:val="003007B5"/>
    <w:rsid w:val="00300B6F"/>
    <w:rsid w:val="00301E6D"/>
    <w:rsid w:val="003024CF"/>
    <w:rsid w:val="00303165"/>
    <w:rsid w:val="0030348D"/>
    <w:rsid w:val="0030426F"/>
    <w:rsid w:val="00304574"/>
    <w:rsid w:val="0030565F"/>
    <w:rsid w:val="00307C84"/>
    <w:rsid w:val="0031007C"/>
    <w:rsid w:val="0031153A"/>
    <w:rsid w:val="00312EB2"/>
    <w:rsid w:val="003134A7"/>
    <w:rsid w:val="00314B65"/>
    <w:rsid w:val="00317681"/>
    <w:rsid w:val="0032565B"/>
    <w:rsid w:val="003307BE"/>
    <w:rsid w:val="00330845"/>
    <w:rsid w:val="00330CAA"/>
    <w:rsid w:val="00331501"/>
    <w:rsid w:val="003318CA"/>
    <w:rsid w:val="00335989"/>
    <w:rsid w:val="00335B9C"/>
    <w:rsid w:val="003377D6"/>
    <w:rsid w:val="00337C7D"/>
    <w:rsid w:val="00340121"/>
    <w:rsid w:val="003402F7"/>
    <w:rsid w:val="00342F37"/>
    <w:rsid w:val="00343A0B"/>
    <w:rsid w:val="0034406C"/>
    <w:rsid w:val="0034532B"/>
    <w:rsid w:val="00345990"/>
    <w:rsid w:val="00345B7B"/>
    <w:rsid w:val="00345EB0"/>
    <w:rsid w:val="00347F93"/>
    <w:rsid w:val="0035093B"/>
    <w:rsid w:val="00350F6D"/>
    <w:rsid w:val="00351F0F"/>
    <w:rsid w:val="00352BB2"/>
    <w:rsid w:val="00360630"/>
    <w:rsid w:val="00360A1A"/>
    <w:rsid w:val="00364E8F"/>
    <w:rsid w:val="003656A6"/>
    <w:rsid w:val="003702E2"/>
    <w:rsid w:val="00370E4C"/>
    <w:rsid w:val="00371154"/>
    <w:rsid w:val="00374D7D"/>
    <w:rsid w:val="003773FC"/>
    <w:rsid w:val="00380694"/>
    <w:rsid w:val="0038136C"/>
    <w:rsid w:val="00381770"/>
    <w:rsid w:val="00382562"/>
    <w:rsid w:val="003836B6"/>
    <w:rsid w:val="00383CE0"/>
    <w:rsid w:val="0038445C"/>
    <w:rsid w:val="00385854"/>
    <w:rsid w:val="00385E61"/>
    <w:rsid w:val="0038655F"/>
    <w:rsid w:val="00386A72"/>
    <w:rsid w:val="00386D02"/>
    <w:rsid w:val="003900EA"/>
    <w:rsid w:val="003905AC"/>
    <w:rsid w:val="0039406F"/>
    <w:rsid w:val="00397306"/>
    <w:rsid w:val="00397B7E"/>
    <w:rsid w:val="003A4F57"/>
    <w:rsid w:val="003A5639"/>
    <w:rsid w:val="003A743F"/>
    <w:rsid w:val="003B024A"/>
    <w:rsid w:val="003B0B02"/>
    <w:rsid w:val="003B2479"/>
    <w:rsid w:val="003B2487"/>
    <w:rsid w:val="003B3C82"/>
    <w:rsid w:val="003B51C8"/>
    <w:rsid w:val="003B5495"/>
    <w:rsid w:val="003B5ADF"/>
    <w:rsid w:val="003B6296"/>
    <w:rsid w:val="003B677B"/>
    <w:rsid w:val="003B7545"/>
    <w:rsid w:val="003C0084"/>
    <w:rsid w:val="003C026D"/>
    <w:rsid w:val="003C1903"/>
    <w:rsid w:val="003C1DD7"/>
    <w:rsid w:val="003C43A7"/>
    <w:rsid w:val="003C4EEB"/>
    <w:rsid w:val="003C5A7D"/>
    <w:rsid w:val="003C677F"/>
    <w:rsid w:val="003D0508"/>
    <w:rsid w:val="003D2CEF"/>
    <w:rsid w:val="003D3E19"/>
    <w:rsid w:val="003D5B77"/>
    <w:rsid w:val="003D704B"/>
    <w:rsid w:val="003D765A"/>
    <w:rsid w:val="003E04AF"/>
    <w:rsid w:val="003E0732"/>
    <w:rsid w:val="003E0C6B"/>
    <w:rsid w:val="003E226B"/>
    <w:rsid w:val="003E4B0A"/>
    <w:rsid w:val="003E4CE3"/>
    <w:rsid w:val="003E7289"/>
    <w:rsid w:val="003F0C1B"/>
    <w:rsid w:val="003F0F30"/>
    <w:rsid w:val="003F1FE5"/>
    <w:rsid w:val="003F2A28"/>
    <w:rsid w:val="003F37B4"/>
    <w:rsid w:val="003F409C"/>
    <w:rsid w:val="003F512E"/>
    <w:rsid w:val="003F54A7"/>
    <w:rsid w:val="003F579B"/>
    <w:rsid w:val="003F5C47"/>
    <w:rsid w:val="004004D9"/>
    <w:rsid w:val="00401585"/>
    <w:rsid w:val="00402F8C"/>
    <w:rsid w:val="00403751"/>
    <w:rsid w:val="0040393E"/>
    <w:rsid w:val="00404956"/>
    <w:rsid w:val="00404D51"/>
    <w:rsid w:val="004052AE"/>
    <w:rsid w:val="00405537"/>
    <w:rsid w:val="00407332"/>
    <w:rsid w:val="00410289"/>
    <w:rsid w:val="00410F7A"/>
    <w:rsid w:val="00411938"/>
    <w:rsid w:val="00412C57"/>
    <w:rsid w:val="00415B4F"/>
    <w:rsid w:val="004164D2"/>
    <w:rsid w:val="00417988"/>
    <w:rsid w:val="00417EDF"/>
    <w:rsid w:val="0042249A"/>
    <w:rsid w:val="00423371"/>
    <w:rsid w:val="00423514"/>
    <w:rsid w:val="00424977"/>
    <w:rsid w:val="0042581C"/>
    <w:rsid w:val="00425A13"/>
    <w:rsid w:val="00426B8D"/>
    <w:rsid w:val="00427CCA"/>
    <w:rsid w:val="004305D5"/>
    <w:rsid w:val="00431DF0"/>
    <w:rsid w:val="004323E4"/>
    <w:rsid w:val="004333B3"/>
    <w:rsid w:val="00434638"/>
    <w:rsid w:val="00435A72"/>
    <w:rsid w:val="00436A36"/>
    <w:rsid w:val="00437D4F"/>
    <w:rsid w:val="00441D55"/>
    <w:rsid w:val="00441F59"/>
    <w:rsid w:val="00443122"/>
    <w:rsid w:val="004440E8"/>
    <w:rsid w:val="004441AD"/>
    <w:rsid w:val="0044450A"/>
    <w:rsid w:val="00444756"/>
    <w:rsid w:val="0044601B"/>
    <w:rsid w:val="00446430"/>
    <w:rsid w:val="004531B7"/>
    <w:rsid w:val="00457D7B"/>
    <w:rsid w:val="0046006B"/>
    <w:rsid w:val="00460F9E"/>
    <w:rsid w:val="00461324"/>
    <w:rsid w:val="0046255E"/>
    <w:rsid w:val="0046344B"/>
    <w:rsid w:val="004636E7"/>
    <w:rsid w:val="00463A66"/>
    <w:rsid w:val="00465B8C"/>
    <w:rsid w:val="0046740F"/>
    <w:rsid w:val="0047327A"/>
    <w:rsid w:val="00476459"/>
    <w:rsid w:val="00476675"/>
    <w:rsid w:val="00480288"/>
    <w:rsid w:val="004833E0"/>
    <w:rsid w:val="004848E7"/>
    <w:rsid w:val="00487362"/>
    <w:rsid w:val="00491427"/>
    <w:rsid w:val="0049186E"/>
    <w:rsid w:val="00494F9D"/>
    <w:rsid w:val="00497D2C"/>
    <w:rsid w:val="004A2471"/>
    <w:rsid w:val="004A3D48"/>
    <w:rsid w:val="004A4ED2"/>
    <w:rsid w:val="004A570E"/>
    <w:rsid w:val="004A5730"/>
    <w:rsid w:val="004A6DC4"/>
    <w:rsid w:val="004B009F"/>
    <w:rsid w:val="004B3AA0"/>
    <w:rsid w:val="004B4FDB"/>
    <w:rsid w:val="004B6657"/>
    <w:rsid w:val="004C29C0"/>
    <w:rsid w:val="004C3006"/>
    <w:rsid w:val="004C32B3"/>
    <w:rsid w:val="004C45D0"/>
    <w:rsid w:val="004C586D"/>
    <w:rsid w:val="004C6387"/>
    <w:rsid w:val="004C7560"/>
    <w:rsid w:val="004C77F6"/>
    <w:rsid w:val="004C7969"/>
    <w:rsid w:val="004C7C66"/>
    <w:rsid w:val="004C7D07"/>
    <w:rsid w:val="004D0F77"/>
    <w:rsid w:val="004D1F85"/>
    <w:rsid w:val="004D34F3"/>
    <w:rsid w:val="004D4DCB"/>
    <w:rsid w:val="004D618C"/>
    <w:rsid w:val="004D6E01"/>
    <w:rsid w:val="004E0E2B"/>
    <w:rsid w:val="004E1398"/>
    <w:rsid w:val="004E164E"/>
    <w:rsid w:val="004E1872"/>
    <w:rsid w:val="004E250D"/>
    <w:rsid w:val="004E38C0"/>
    <w:rsid w:val="004E3F02"/>
    <w:rsid w:val="004E6379"/>
    <w:rsid w:val="004E638F"/>
    <w:rsid w:val="004F0C1D"/>
    <w:rsid w:val="004F10CD"/>
    <w:rsid w:val="004F22E9"/>
    <w:rsid w:val="004F2A4C"/>
    <w:rsid w:val="004F4EA8"/>
    <w:rsid w:val="004F4F06"/>
    <w:rsid w:val="00500361"/>
    <w:rsid w:val="00500D56"/>
    <w:rsid w:val="00501BA7"/>
    <w:rsid w:val="00502830"/>
    <w:rsid w:val="0050391C"/>
    <w:rsid w:val="00504616"/>
    <w:rsid w:val="00506496"/>
    <w:rsid w:val="005073B4"/>
    <w:rsid w:val="00507AC7"/>
    <w:rsid w:val="0051443F"/>
    <w:rsid w:val="00514474"/>
    <w:rsid w:val="0051491C"/>
    <w:rsid w:val="00514AFA"/>
    <w:rsid w:val="005202D1"/>
    <w:rsid w:val="00520CA7"/>
    <w:rsid w:val="00522B28"/>
    <w:rsid w:val="005235A6"/>
    <w:rsid w:val="005276E6"/>
    <w:rsid w:val="00531C5E"/>
    <w:rsid w:val="00531F62"/>
    <w:rsid w:val="005327E3"/>
    <w:rsid w:val="00533853"/>
    <w:rsid w:val="00534817"/>
    <w:rsid w:val="0053490E"/>
    <w:rsid w:val="00534C68"/>
    <w:rsid w:val="00534EE3"/>
    <w:rsid w:val="0053793E"/>
    <w:rsid w:val="0054261B"/>
    <w:rsid w:val="005441DC"/>
    <w:rsid w:val="00546265"/>
    <w:rsid w:val="00546286"/>
    <w:rsid w:val="00546453"/>
    <w:rsid w:val="005467DA"/>
    <w:rsid w:val="00547CED"/>
    <w:rsid w:val="005509BF"/>
    <w:rsid w:val="00550F7D"/>
    <w:rsid w:val="00551546"/>
    <w:rsid w:val="00551762"/>
    <w:rsid w:val="00552FEC"/>
    <w:rsid w:val="005538B7"/>
    <w:rsid w:val="00554893"/>
    <w:rsid w:val="00554EE9"/>
    <w:rsid w:val="00556653"/>
    <w:rsid w:val="00556699"/>
    <w:rsid w:val="00556ACF"/>
    <w:rsid w:val="00560417"/>
    <w:rsid w:val="00561850"/>
    <w:rsid w:val="00562F25"/>
    <w:rsid w:val="005634E2"/>
    <w:rsid w:val="005644B9"/>
    <w:rsid w:val="00566858"/>
    <w:rsid w:val="00566E5D"/>
    <w:rsid w:val="00573990"/>
    <w:rsid w:val="00573A95"/>
    <w:rsid w:val="00576FE1"/>
    <w:rsid w:val="00577A9A"/>
    <w:rsid w:val="00577CE5"/>
    <w:rsid w:val="005822E1"/>
    <w:rsid w:val="00583391"/>
    <w:rsid w:val="00583DB2"/>
    <w:rsid w:val="0058535C"/>
    <w:rsid w:val="005853D7"/>
    <w:rsid w:val="00585960"/>
    <w:rsid w:val="005868AC"/>
    <w:rsid w:val="0059109E"/>
    <w:rsid w:val="00593131"/>
    <w:rsid w:val="005931C9"/>
    <w:rsid w:val="005952C7"/>
    <w:rsid w:val="005953F0"/>
    <w:rsid w:val="00597338"/>
    <w:rsid w:val="005A0A0C"/>
    <w:rsid w:val="005A2E45"/>
    <w:rsid w:val="005A327F"/>
    <w:rsid w:val="005A374F"/>
    <w:rsid w:val="005A452B"/>
    <w:rsid w:val="005A51F5"/>
    <w:rsid w:val="005A536A"/>
    <w:rsid w:val="005A548F"/>
    <w:rsid w:val="005A7098"/>
    <w:rsid w:val="005A712F"/>
    <w:rsid w:val="005A7ABF"/>
    <w:rsid w:val="005B033C"/>
    <w:rsid w:val="005B10F9"/>
    <w:rsid w:val="005B1E3A"/>
    <w:rsid w:val="005B26A7"/>
    <w:rsid w:val="005B3F2B"/>
    <w:rsid w:val="005B44B6"/>
    <w:rsid w:val="005B7077"/>
    <w:rsid w:val="005C069D"/>
    <w:rsid w:val="005C36AA"/>
    <w:rsid w:val="005C4A16"/>
    <w:rsid w:val="005C5214"/>
    <w:rsid w:val="005C540A"/>
    <w:rsid w:val="005C5FC0"/>
    <w:rsid w:val="005C6F90"/>
    <w:rsid w:val="005D1D45"/>
    <w:rsid w:val="005D359F"/>
    <w:rsid w:val="005D44F2"/>
    <w:rsid w:val="005D4567"/>
    <w:rsid w:val="005D4CBB"/>
    <w:rsid w:val="005D53ED"/>
    <w:rsid w:val="005E0185"/>
    <w:rsid w:val="005E107E"/>
    <w:rsid w:val="005E1705"/>
    <w:rsid w:val="005E2456"/>
    <w:rsid w:val="005E2C6B"/>
    <w:rsid w:val="005E3A8D"/>
    <w:rsid w:val="005E5129"/>
    <w:rsid w:val="005E60FF"/>
    <w:rsid w:val="005F0083"/>
    <w:rsid w:val="005F125F"/>
    <w:rsid w:val="005F162D"/>
    <w:rsid w:val="005F4505"/>
    <w:rsid w:val="005F500E"/>
    <w:rsid w:val="005F6054"/>
    <w:rsid w:val="005F770F"/>
    <w:rsid w:val="006011E5"/>
    <w:rsid w:val="0060206C"/>
    <w:rsid w:val="00602299"/>
    <w:rsid w:val="00602DF4"/>
    <w:rsid w:val="00603923"/>
    <w:rsid w:val="00607BC1"/>
    <w:rsid w:val="00613AD2"/>
    <w:rsid w:val="00616B29"/>
    <w:rsid w:val="00616D36"/>
    <w:rsid w:val="006225F6"/>
    <w:rsid w:val="00625F47"/>
    <w:rsid w:val="00626082"/>
    <w:rsid w:val="0062686B"/>
    <w:rsid w:val="00627344"/>
    <w:rsid w:val="006276A0"/>
    <w:rsid w:val="00627F4B"/>
    <w:rsid w:val="006314D4"/>
    <w:rsid w:val="00631DB4"/>
    <w:rsid w:val="00632D15"/>
    <w:rsid w:val="00633AC7"/>
    <w:rsid w:val="006402A4"/>
    <w:rsid w:val="00640554"/>
    <w:rsid w:val="006408D9"/>
    <w:rsid w:val="0064096B"/>
    <w:rsid w:val="006420F8"/>
    <w:rsid w:val="0064210E"/>
    <w:rsid w:val="0064382F"/>
    <w:rsid w:val="006445C1"/>
    <w:rsid w:val="00645090"/>
    <w:rsid w:val="00645D0B"/>
    <w:rsid w:val="006475ED"/>
    <w:rsid w:val="006500AE"/>
    <w:rsid w:val="00650AD5"/>
    <w:rsid w:val="006540F7"/>
    <w:rsid w:val="00654EE1"/>
    <w:rsid w:val="00656269"/>
    <w:rsid w:val="00657DFE"/>
    <w:rsid w:val="00661F48"/>
    <w:rsid w:val="00662C2F"/>
    <w:rsid w:val="00664242"/>
    <w:rsid w:val="0066441B"/>
    <w:rsid w:val="00665326"/>
    <w:rsid w:val="006673CC"/>
    <w:rsid w:val="006676FC"/>
    <w:rsid w:val="006678B7"/>
    <w:rsid w:val="00667C15"/>
    <w:rsid w:val="0067117A"/>
    <w:rsid w:val="0067273D"/>
    <w:rsid w:val="00673436"/>
    <w:rsid w:val="006735BD"/>
    <w:rsid w:val="00673B60"/>
    <w:rsid w:val="00674689"/>
    <w:rsid w:val="00675242"/>
    <w:rsid w:val="00675EC9"/>
    <w:rsid w:val="00676BF5"/>
    <w:rsid w:val="00677180"/>
    <w:rsid w:val="0068074C"/>
    <w:rsid w:val="00680C9D"/>
    <w:rsid w:val="006853B0"/>
    <w:rsid w:val="00691BC0"/>
    <w:rsid w:val="00692958"/>
    <w:rsid w:val="00692A0C"/>
    <w:rsid w:val="00692DC8"/>
    <w:rsid w:val="00694604"/>
    <w:rsid w:val="006960B8"/>
    <w:rsid w:val="00696587"/>
    <w:rsid w:val="00697356"/>
    <w:rsid w:val="0069775F"/>
    <w:rsid w:val="006A0B47"/>
    <w:rsid w:val="006A72F5"/>
    <w:rsid w:val="006A79C9"/>
    <w:rsid w:val="006B0067"/>
    <w:rsid w:val="006B2457"/>
    <w:rsid w:val="006B436E"/>
    <w:rsid w:val="006B794E"/>
    <w:rsid w:val="006B7A57"/>
    <w:rsid w:val="006B7C13"/>
    <w:rsid w:val="006C1289"/>
    <w:rsid w:val="006C1800"/>
    <w:rsid w:val="006C1F18"/>
    <w:rsid w:val="006C212A"/>
    <w:rsid w:val="006C2999"/>
    <w:rsid w:val="006C4148"/>
    <w:rsid w:val="006C5D8B"/>
    <w:rsid w:val="006C6ABF"/>
    <w:rsid w:val="006D1913"/>
    <w:rsid w:val="006D396C"/>
    <w:rsid w:val="006D4889"/>
    <w:rsid w:val="006D4A63"/>
    <w:rsid w:val="006D5E2F"/>
    <w:rsid w:val="006D6372"/>
    <w:rsid w:val="006D77CD"/>
    <w:rsid w:val="006E0CC3"/>
    <w:rsid w:val="006E6CAF"/>
    <w:rsid w:val="006E7E20"/>
    <w:rsid w:val="006F2A25"/>
    <w:rsid w:val="006F4C0D"/>
    <w:rsid w:val="006F5032"/>
    <w:rsid w:val="006F6FE5"/>
    <w:rsid w:val="006F7634"/>
    <w:rsid w:val="00701FD1"/>
    <w:rsid w:val="007064B9"/>
    <w:rsid w:val="007074D9"/>
    <w:rsid w:val="00710370"/>
    <w:rsid w:val="00710D98"/>
    <w:rsid w:val="007120AC"/>
    <w:rsid w:val="00712815"/>
    <w:rsid w:val="0071309D"/>
    <w:rsid w:val="0071359F"/>
    <w:rsid w:val="00714045"/>
    <w:rsid w:val="0071603D"/>
    <w:rsid w:val="00716D7A"/>
    <w:rsid w:val="00720007"/>
    <w:rsid w:val="00721062"/>
    <w:rsid w:val="00722A23"/>
    <w:rsid w:val="00724164"/>
    <w:rsid w:val="00731B4E"/>
    <w:rsid w:val="00731C4D"/>
    <w:rsid w:val="00732C22"/>
    <w:rsid w:val="00733CF4"/>
    <w:rsid w:val="0073511C"/>
    <w:rsid w:val="00736CAE"/>
    <w:rsid w:val="00736D53"/>
    <w:rsid w:val="00737A1B"/>
    <w:rsid w:val="00737B09"/>
    <w:rsid w:val="00741382"/>
    <w:rsid w:val="007417B1"/>
    <w:rsid w:val="00745F0F"/>
    <w:rsid w:val="0074710A"/>
    <w:rsid w:val="00747423"/>
    <w:rsid w:val="007477D1"/>
    <w:rsid w:val="0075008A"/>
    <w:rsid w:val="007501D7"/>
    <w:rsid w:val="007516B6"/>
    <w:rsid w:val="00752575"/>
    <w:rsid w:val="00753C08"/>
    <w:rsid w:val="0075421B"/>
    <w:rsid w:val="00754590"/>
    <w:rsid w:val="007569A7"/>
    <w:rsid w:val="007620F5"/>
    <w:rsid w:val="0076260B"/>
    <w:rsid w:val="00762A48"/>
    <w:rsid w:val="007631E0"/>
    <w:rsid w:val="00764244"/>
    <w:rsid w:val="00770E0F"/>
    <w:rsid w:val="00772AF3"/>
    <w:rsid w:val="00774B9E"/>
    <w:rsid w:val="00775C59"/>
    <w:rsid w:val="00775F28"/>
    <w:rsid w:val="00776EB6"/>
    <w:rsid w:val="007771ED"/>
    <w:rsid w:val="00780A9B"/>
    <w:rsid w:val="00781FFC"/>
    <w:rsid w:val="007822EC"/>
    <w:rsid w:val="007826DE"/>
    <w:rsid w:val="00785593"/>
    <w:rsid w:val="00791823"/>
    <w:rsid w:val="0079328D"/>
    <w:rsid w:val="007958AD"/>
    <w:rsid w:val="00795B88"/>
    <w:rsid w:val="00797DC1"/>
    <w:rsid w:val="007A0AA3"/>
    <w:rsid w:val="007A2A7F"/>
    <w:rsid w:val="007A3F66"/>
    <w:rsid w:val="007A44FE"/>
    <w:rsid w:val="007A6CC6"/>
    <w:rsid w:val="007B0030"/>
    <w:rsid w:val="007B0B45"/>
    <w:rsid w:val="007B2AA8"/>
    <w:rsid w:val="007B4C7B"/>
    <w:rsid w:val="007B518E"/>
    <w:rsid w:val="007B69AF"/>
    <w:rsid w:val="007B794E"/>
    <w:rsid w:val="007C12EE"/>
    <w:rsid w:val="007C1B84"/>
    <w:rsid w:val="007C77CC"/>
    <w:rsid w:val="007C7A42"/>
    <w:rsid w:val="007D1856"/>
    <w:rsid w:val="007D196C"/>
    <w:rsid w:val="007D1D17"/>
    <w:rsid w:val="007D46CE"/>
    <w:rsid w:val="007D4CC9"/>
    <w:rsid w:val="007D63CA"/>
    <w:rsid w:val="007D70A7"/>
    <w:rsid w:val="007E020D"/>
    <w:rsid w:val="007E0312"/>
    <w:rsid w:val="007E2F24"/>
    <w:rsid w:val="007E457B"/>
    <w:rsid w:val="007E4625"/>
    <w:rsid w:val="007E47AD"/>
    <w:rsid w:val="007E4F05"/>
    <w:rsid w:val="007E51A9"/>
    <w:rsid w:val="007E5FCD"/>
    <w:rsid w:val="007E7932"/>
    <w:rsid w:val="007F04C0"/>
    <w:rsid w:val="007F0701"/>
    <w:rsid w:val="007F1FB1"/>
    <w:rsid w:val="007F343D"/>
    <w:rsid w:val="007F3DFB"/>
    <w:rsid w:val="007F4EA2"/>
    <w:rsid w:val="007F7FDB"/>
    <w:rsid w:val="0080242C"/>
    <w:rsid w:val="0080278C"/>
    <w:rsid w:val="00803277"/>
    <w:rsid w:val="00803294"/>
    <w:rsid w:val="008046D5"/>
    <w:rsid w:val="0080623E"/>
    <w:rsid w:val="00807FEC"/>
    <w:rsid w:val="00812D44"/>
    <w:rsid w:val="00813236"/>
    <w:rsid w:val="008134FC"/>
    <w:rsid w:val="008137F1"/>
    <w:rsid w:val="0081468E"/>
    <w:rsid w:val="008147C0"/>
    <w:rsid w:val="008158DF"/>
    <w:rsid w:val="008159C8"/>
    <w:rsid w:val="0081605A"/>
    <w:rsid w:val="0081629D"/>
    <w:rsid w:val="00817B02"/>
    <w:rsid w:val="008230FC"/>
    <w:rsid w:val="00823A3B"/>
    <w:rsid w:val="00823A4E"/>
    <w:rsid w:val="0082549C"/>
    <w:rsid w:val="00825AF0"/>
    <w:rsid w:val="00826386"/>
    <w:rsid w:val="00827596"/>
    <w:rsid w:val="008306FB"/>
    <w:rsid w:val="00830B31"/>
    <w:rsid w:val="00831B86"/>
    <w:rsid w:val="0083219D"/>
    <w:rsid w:val="00832581"/>
    <w:rsid w:val="00833373"/>
    <w:rsid w:val="00833FF6"/>
    <w:rsid w:val="00834006"/>
    <w:rsid w:val="0083470D"/>
    <w:rsid w:val="00837C40"/>
    <w:rsid w:val="0084026C"/>
    <w:rsid w:val="00840EDA"/>
    <w:rsid w:val="0084369B"/>
    <w:rsid w:val="008468C1"/>
    <w:rsid w:val="00847A30"/>
    <w:rsid w:val="00851274"/>
    <w:rsid w:val="008530AB"/>
    <w:rsid w:val="0085362D"/>
    <w:rsid w:val="0085375A"/>
    <w:rsid w:val="00854774"/>
    <w:rsid w:val="00854A78"/>
    <w:rsid w:val="00855DEB"/>
    <w:rsid w:val="00856996"/>
    <w:rsid w:val="00860916"/>
    <w:rsid w:val="0086191B"/>
    <w:rsid w:val="0086269C"/>
    <w:rsid w:val="00865254"/>
    <w:rsid w:val="0086638E"/>
    <w:rsid w:val="008664F6"/>
    <w:rsid w:val="00866557"/>
    <w:rsid w:val="00867519"/>
    <w:rsid w:val="00873FB2"/>
    <w:rsid w:val="00875ACB"/>
    <w:rsid w:val="00875D33"/>
    <w:rsid w:val="00880468"/>
    <w:rsid w:val="00883036"/>
    <w:rsid w:val="00883E3C"/>
    <w:rsid w:val="008856C9"/>
    <w:rsid w:val="00886213"/>
    <w:rsid w:val="008909BA"/>
    <w:rsid w:val="00890E52"/>
    <w:rsid w:val="00891479"/>
    <w:rsid w:val="00892C2D"/>
    <w:rsid w:val="00892E0A"/>
    <w:rsid w:val="008930F7"/>
    <w:rsid w:val="00893DF0"/>
    <w:rsid w:val="008942DD"/>
    <w:rsid w:val="008943F0"/>
    <w:rsid w:val="00894D0B"/>
    <w:rsid w:val="008952FA"/>
    <w:rsid w:val="00897103"/>
    <w:rsid w:val="008A0289"/>
    <w:rsid w:val="008A10BC"/>
    <w:rsid w:val="008A25FA"/>
    <w:rsid w:val="008A3A29"/>
    <w:rsid w:val="008A3DAB"/>
    <w:rsid w:val="008A482C"/>
    <w:rsid w:val="008A59E7"/>
    <w:rsid w:val="008A7F07"/>
    <w:rsid w:val="008B039F"/>
    <w:rsid w:val="008B0906"/>
    <w:rsid w:val="008B1A3D"/>
    <w:rsid w:val="008B3C29"/>
    <w:rsid w:val="008B4288"/>
    <w:rsid w:val="008B5AA1"/>
    <w:rsid w:val="008B7968"/>
    <w:rsid w:val="008C15F0"/>
    <w:rsid w:val="008C2C9A"/>
    <w:rsid w:val="008C371E"/>
    <w:rsid w:val="008C39D5"/>
    <w:rsid w:val="008C4A57"/>
    <w:rsid w:val="008C5EB7"/>
    <w:rsid w:val="008C704C"/>
    <w:rsid w:val="008C78A1"/>
    <w:rsid w:val="008D18E8"/>
    <w:rsid w:val="008D1F88"/>
    <w:rsid w:val="008D2C35"/>
    <w:rsid w:val="008D5475"/>
    <w:rsid w:val="008D6214"/>
    <w:rsid w:val="008D7343"/>
    <w:rsid w:val="008E0E58"/>
    <w:rsid w:val="008E415A"/>
    <w:rsid w:val="008E481D"/>
    <w:rsid w:val="008E4D9D"/>
    <w:rsid w:val="008E512F"/>
    <w:rsid w:val="008F06D6"/>
    <w:rsid w:val="008F422B"/>
    <w:rsid w:val="008F4A59"/>
    <w:rsid w:val="008F4B2E"/>
    <w:rsid w:val="008F594C"/>
    <w:rsid w:val="008F641C"/>
    <w:rsid w:val="00900947"/>
    <w:rsid w:val="0090197D"/>
    <w:rsid w:val="00902197"/>
    <w:rsid w:val="00902DAC"/>
    <w:rsid w:val="00904502"/>
    <w:rsid w:val="00904E67"/>
    <w:rsid w:val="009058BD"/>
    <w:rsid w:val="0090642C"/>
    <w:rsid w:val="00906522"/>
    <w:rsid w:val="00907A81"/>
    <w:rsid w:val="009108AE"/>
    <w:rsid w:val="00910902"/>
    <w:rsid w:val="00910AE9"/>
    <w:rsid w:val="00910E42"/>
    <w:rsid w:val="009113E9"/>
    <w:rsid w:val="00921E73"/>
    <w:rsid w:val="00922DFB"/>
    <w:rsid w:val="009238B6"/>
    <w:rsid w:val="00926B08"/>
    <w:rsid w:val="00927D08"/>
    <w:rsid w:val="00927FAB"/>
    <w:rsid w:val="00930A5C"/>
    <w:rsid w:val="009313BF"/>
    <w:rsid w:val="0093307F"/>
    <w:rsid w:val="0093428B"/>
    <w:rsid w:val="0093543A"/>
    <w:rsid w:val="009358C2"/>
    <w:rsid w:val="0093673F"/>
    <w:rsid w:val="00936B6F"/>
    <w:rsid w:val="00936C11"/>
    <w:rsid w:val="00937E61"/>
    <w:rsid w:val="00943AA9"/>
    <w:rsid w:val="00950115"/>
    <w:rsid w:val="00955EF1"/>
    <w:rsid w:val="00956E23"/>
    <w:rsid w:val="009573C1"/>
    <w:rsid w:val="00957AF7"/>
    <w:rsid w:val="00960C0D"/>
    <w:rsid w:val="0096104E"/>
    <w:rsid w:val="00961972"/>
    <w:rsid w:val="00962D08"/>
    <w:rsid w:val="00964244"/>
    <w:rsid w:val="0096502A"/>
    <w:rsid w:val="0097076F"/>
    <w:rsid w:val="00970D72"/>
    <w:rsid w:val="00971316"/>
    <w:rsid w:val="00971518"/>
    <w:rsid w:val="00974065"/>
    <w:rsid w:val="00974D0D"/>
    <w:rsid w:val="0097519A"/>
    <w:rsid w:val="00975697"/>
    <w:rsid w:val="009761C4"/>
    <w:rsid w:val="00980782"/>
    <w:rsid w:val="00980F13"/>
    <w:rsid w:val="00982CCC"/>
    <w:rsid w:val="00982F69"/>
    <w:rsid w:val="00984A16"/>
    <w:rsid w:val="0098762F"/>
    <w:rsid w:val="00990E35"/>
    <w:rsid w:val="00991796"/>
    <w:rsid w:val="009925AF"/>
    <w:rsid w:val="00992EA3"/>
    <w:rsid w:val="009931DC"/>
    <w:rsid w:val="009944E3"/>
    <w:rsid w:val="00994DE7"/>
    <w:rsid w:val="009952CD"/>
    <w:rsid w:val="00995733"/>
    <w:rsid w:val="00995792"/>
    <w:rsid w:val="00996130"/>
    <w:rsid w:val="00997888"/>
    <w:rsid w:val="009A0DBA"/>
    <w:rsid w:val="009A1796"/>
    <w:rsid w:val="009A1F89"/>
    <w:rsid w:val="009A633E"/>
    <w:rsid w:val="009B005B"/>
    <w:rsid w:val="009B1AE3"/>
    <w:rsid w:val="009B2BC8"/>
    <w:rsid w:val="009B7469"/>
    <w:rsid w:val="009C0283"/>
    <w:rsid w:val="009C0A43"/>
    <w:rsid w:val="009C1AA3"/>
    <w:rsid w:val="009C3205"/>
    <w:rsid w:val="009C4AAF"/>
    <w:rsid w:val="009C507D"/>
    <w:rsid w:val="009C767B"/>
    <w:rsid w:val="009C7B60"/>
    <w:rsid w:val="009D06F4"/>
    <w:rsid w:val="009D0E19"/>
    <w:rsid w:val="009D1070"/>
    <w:rsid w:val="009D2DEA"/>
    <w:rsid w:val="009D2DF7"/>
    <w:rsid w:val="009D2E11"/>
    <w:rsid w:val="009D2E8C"/>
    <w:rsid w:val="009D39E3"/>
    <w:rsid w:val="009D45E3"/>
    <w:rsid w:val="009D4EB7"/>
    <w:rsid w:val="009D56B0"/>
    <w:rsid w:val="009D6494"/>
    <w:rsid w:val="009D6702"/>
    <w:rsid w:val="009E0965"/>
    <w:rsid w:val="009E1A39"/>
    <w:rsid w:val="009E244C"/>
    <w:rsid w:val="009E2626"/>
    <w:rsid w:val="009E370E"/>
    <w:rsid w:val="009E5018"/>
    <w:rsid w:val="009E5ABF"/>
    <w:rsid w:val="009E7231"/>
    <w:rsid w:val="009F0209"/>
    <w:rsid w:val="009F0376"/>
    <w:rsid w:val="009F04C3"/>
    <w:rsid w:val="009F1FCF"/>
    <w:rsid w:val="009F29AF"/>
    <w:rsid w:val="009F535F"/>
    <w:rsid w:val="009F561C"/>
    <w:rsid w:val="009F63B2"/>
    <w:rsid w:val="009F6D58"/>
    <w:rsid w:val="009F748A"/>
    <w:rsid w:val="00A00618"/>
    <w:rsid w:val="00A00DD6"/>
    <w:rsid w:val="00A01241"/>
    <w:rsid w:val="00A019BE"/>
    <w:rsid w:val="00A026AA"/>
    <w:rsid w:val="00A02FE6"/>
    <w:rsid w:val="00A04661"/>
    <w:rsid w:val="00A06B99"/>
    <w:rsid w:val="00A07637"/>
    <w:rsid w:val="00A103CF"/>
    <w:rsid w:val="00A1228F"/>
    <w:rsid w:val="00A13C28"/>
    <w:rsid w:val="00A15DFD"/>
    <w:rsid w:val="00A16809"/>
    <w:rsid w:val="00A16F13"/>
    <w:rsid w:val="00A17E9B"/>
    <w:rsid w:val="00A2077B"/>
    <w:rsid w:val="00A221B2"/>
    <w:rsid w:val="00A22296"/>
    <w:rsid w:val="00A22D40"/>
    <w:rsid w:val="00A2433D"/>
    <w:rsid w:val="00A249B9"/>
    <w:rsid w:val="00A24F68"/>
    <w:rsid w:val="00A250F1"/>
    <w:rsid w:val="00A25B55"/>
    <w:rsid w:val="00A26EE3"/>
    <w:rsid w:val="00A319F8"/>
    <w:rsid w:val="00A31AE5"/>
    <w:rsid w:val="00A3216C"/>
    <w:rsid w:val="00A323FC"/>
    <w:rsid w:val="00A339D0"/>
    <w:rsid w:val="00A35A06"/>
    <w:rsid w:val="00A36395"/>
    <w:rsid w:val="00A37691"/>
    <w:rsid w:val="00A37AAC"/>
    <w:rsid w:val="00A40B39"/>
    <w:rsid w:val="00A421B5"/>
    <w:rsid w:val="00A42321"/>
    <w:rsid w:val="00A43F60"/>
    <w:rsid w:val="00A44B05"/>
    <w:rsid w:val="00A46014"/>
    <w:rsid w:val="00A466C9"/>
    <w:rsid w:val="00A500F3"/>
    <w:rsid w:val="00A506C3"/>
    <w:rsid w:val="00A550A5"/>
    <w:rsid w:val="00A5667D"/>
    <w:rsid w:val="00A56C4D"/>
    <w:rsid w:val="00A570B4"/>
    <w:rsid w:val="00A57838"/>
    <w:rsid w:val="00A60332"/>
    <w:rsid w:val="00A60D59"/>
    <w:rsid w:val="00A61173"/>
    <w:rsid w:val="00A61EE7"/>
    <w:rsid w:val="00A6458A"/>
    <w:rsid w:val="00A65EB6"/>
    <w:rsid w:val="00A667D7"/>
    <w:rsid w:val="00A66FCD"/>
    <w:rsid w:val="00A702F8"/>
    <w:rsid w:val="00A70883"/>
    <w:rsid w:val="00A71763"/>
    <w:rsid w:val="00A75A89"/>
    <w:rsid w:val="00A77C3B"/>
    <w:rsid w:val="00A833D9"/>
    <w:rsid w:val="00A87076"/>
    <w:rsid w:val="00A8773C"/>
    <w:rsid w:val="00A87B2C"/>
    <w:rsid w:val="00A87B54"/>
    <w:rsid w:val="00A9000A"/>
    <w:rsid w:val="00A911A1"/>
    <w:rsid w:val="00A91BED"/>
    <w:rsid w:val="00A93639"/>
    <w:rsid w:val="00A93CFE"/>
    <w:rsid w:val="00A94A5B"/>
    <w:rsid w:val="00A9581F"/>
    <w:rsid w:val="00A96D51"/>
    <w:rsid w:val="00AA21A7"/>
    <w:rsid w:val="00AA26A0"/>
    <w:rsid w:val="00AA6BC1"/>
    <w:rsid w:val="00AB14BF"/>
    <w:rsid w:val="00AB1808"/>
    <w:rsid w:val="00AB2330"/>
    <w:rsid w:val="00AB2889"/>
    <w:rsid w:val="00AB32E8"/>
    <w:rsid w:val="00AB3875"/>
    <w:rsid w:val="00AB45D7"/>
    <w:rsid w:val="00AB5461"/>
    <w:rsid w:val="00AB64E6"/>
    <w:rsid w:val="00AB7661"/>
    <w:rsid w:val="00AB7796"/>
    <w:rsid w:val="00AC0262"/>
    <w:rsid w:val="00AC0B97"/>
    <w:rsid w:val="00AC3874"/>
    <w:rsid w:val="00AC3882"/>
    <w:rsid w:val="00AC510D"/>
    <w:rsid w:val="00AD05C4"/>
    <w:rsid w:val="00AD0C47"/>
    <w:rsid w:val="00AD2222"/>
    <w:rsid w:val="00AD29E0"/>
    <w:rsid w:val="00AD6B7A"/>
    <w:rsid w:val="00AD700C"/>
    <w:rsid w:val="00AE0B1E"/>
    <w:rsid w:val="00AE2132"/>
    <w:rsid w:val="00AE3988"/>
    <w:rsid w:val="00AE4BC1"/>
    <w:rsid w:val="00AE5223"/>
    <w:rsid w:val="00AE57DF"/>
    <w:rsid w:val="00AE614E"/>
    <w:rsid w:val="00AF0EF8"/>
    <w:rsid w:val="00AF0F99"/>
    <w:rsid w:val="00AF3056"/>
    <w:rsid w:val="00AF4D9A"/>
    <w:rsid w:val="00AF4EA2"/>
    <w:rsid w:val="00AF5337"/>
    <w:rsid w:val="00B004F0"/>
    <w:rsid w:val="00B0083C"/>
    <w:rsid w:val="00B00978"/>
    <w:rsid w:val="00B01584"/>
    <w:rsid w:val="00B018B9"/>
    <w:rsid w:val="00B0239B"/>
    <w:rsid w:val="00B03400"/>
    <w:rsid w:val="00B04FC8"/>
    <w:rsid w:val="00B07AA5"/>
    <w:rsid w:val="00B1099D"/>
    <w:rsid w:val="00B12F8E"/>
    <w:rsid w:val="00B1378A"/>
    <w:rsid w:val="00B15632"/>
    <w:rsid w:val="00B1761E"/>
    <w:rsid w:val="00B17C76"/>
    <w:rsid w:val="00B2004B"/>
    <w:rsid w:val="00B217C7"/>
    <w:rsid w:val="00B22323"/>
    <w:rsid w:val="00B2546F"/>
    <w:rsid w:val="00B332FD"/>
    <w:rsid w:val="00B3468B"/>
    <w:rsid w:val="00B36360"/>
    <w:rsid w:val="00B37157"/>
    <w:rsid w:val="00B40CAA"/>
    <w:rsid w:val="00B4339F"/>
    <w:rsid w:val="00B433C8"/>
    <w:rsid w:val="00B43684"/>
    <w:rsid w:val="00B45E71"/>
    <w:rsid w:val="00B47488"/>
    <w:rsid w:val="00B4761B"/>
    <w:rsid w:val="00B47650"/>
    <w:rsid w:val="00B47D28"/>
    <w:rsid w:val="00B50051"/>
    <w:rsid w:val="00B516A0"/>
    <w:rsid w:val="00B51D94"/>
    <w:rsid w:val="00B52607"/>
    <w:rsid w:val="00B527F3"/>
    <w:rsid w:val="00B53A72"/>
    <w:rsid w:val="00B55727"/>
    <w:rsid w:val="00B62854"/>
    <w:rsid w:val="00B62BC9"/>
    <w:rsid w:val="00B64ECC"/>
    <w:rsid w:val="00B65943"/>
    <w:rsid w:val="00B66C6B"/>
    <w:rsid w:val="00B679E1"/>
    <w:rsid w:val="00B71022"/>
    <w:rsid w:val="00B715F3"/>
    <w:rsid w:val="00B73789"/>
    <w:rsid w:val="00B73A23"/>
    <w:rsid w:val="00B77955"/>
    <w:rsid w:val="00B812AE"/>
    <w:rsid w:val="00B813A8"/>
    <w:rsid w:val="00B815D7"/>
    <w:rsid w:val="00B81B6D"/>
    <w:rsid w:val="00B820E4"/>
    <w:rsid w:val="00B85145"/>
    <w:rsid w:val="00B868CC"/>
    <w:rsid w:val="00B87382"/>
    <w:rsid w:val="00B8787F"/>
    <w:rsid w:val="00B87AF8"/>
    <w:rsid w:val="00B904F6"/>
    <w:rsid w:val="00B9231B"/>
    <w:rsid w:val="00B92B09"/>
    <w:rsid w:val="00B94B31"/>
    <w:rsid w:val="00B94B56"/>
    <w:rsid w:val="00B94D2A"/>
    <w:rsid w:val="00B95D16"/>
    <w:rsid w:val="00B9646F"/>
    <w:rsid w:val="00B96FF4"/>
    <w:rsid w:val="00BA0A65"/>
    <w:rsid w:val="00BA0FFB"/>
    <w:rsid w:val="00BA152F"/>
    <w:rsid w:val="00BA2149"/>
    <w:rsid w:val="00BA3856"/>
    <w:rsid w:val="00BA561D"/>
    <w:rsid w:val="00BA6085"/>
    <w:rsid w:val="00BB0A87"/>
    <w:rsid w:val="00BB1D17"/>
    <w:rsid w:val="00BB2A40"/>
    <w:rsid w:val="00BB2EFE"/>
    <w:rsid w:val="00BB2FF3"/>
    <w:rsid w:val="00BB3963"/>
    <w:rsid w:val="00BB39ED"/>
    <w:rsid w:val="00BB42C8"/>
    <w:rsid w:val="00BB59C4"/>
    <w:rsid w:val="00BB5B9B"/>
    <w:rsid w:val="00BB7738"/>
    <w:rsid w:val="00BC015D"/>
    <w:rsid w:val="00BC0324"/>
    <w:rsid w:val="00BC1F83"/>
    <w:rsid w:val="00BC334D"/>
    <w:rsid w:val="00BC4401"/>
    <w:rsid w:val="00BC4DF5"/>
    <w:rsid w:val="00BC5AF5"/>
    <w:rsid w:val="00BC6D4C"/>
    <w:rsid w:val="00BC7100"/>
    <w:rsid w:val="00BD005D"/>
    <w:rsid w:val="00BD0224"/>
    <w:rsid w:val="00BD0B75"/>
    <w:rsid w:val="00BD50D9"/>
    <w:rsid w:val="00BD6B44"/>
    <w:rsid w:val="00BD7845"/>
    <w:rsid w:val="00BE4607"/>
    <w:rsid w:val="00BE6166"/>
    <w:rsid w:val="00BE67A8"/>
    <w:rsid w:val="00BF02F0"/>
    <w:rsid w:val="00BF12B3"/>
    <w:rsid w:val="00BF32ED"/>
    <w:rsid w:val="00BF419A"/>
    <w:rsid w:val="00BF7B11"/>
    <w:rsid w:val="00C02634"/>
    <w:rsid w:val="00C0299B"/>
    <w:rsid w:val="00C046E6"/>
    <w:rsid w:val="00C04E08"/>
    <w:rsid w:val="00C05B1C"/>
    <w:rsid w:val="00C11122"/>
    <w:rsid w:val="00C11B6B"/>
    <w:rsid w:val="00C12E27"/>
    <w:rsid w:val="00C1399A"/>
    <w:rsid w:val="00C158AF"/>
    <w:rsid w:val="00C17C2A"/>
    <w:rsid w:val="00C20EEE"/>
    <w:rsid w:val="00C21FCC"/>
    <w:rsid w:val="00C222A3"/>
    <w:rsid w:val="00C225CD"/>
    <w:rsid w:val="00C2460A"/>
    <w:rsid w:val="00C24694"/>
    <w:rsid w:val="00C25469"/>
    <w:rsid w:val="00C27D29"/>
    <w:rsid w:val="00C32690"/>
    <w:rsid w:val="00C32E8B"/>
    <w:rsid w:val="00C35A42"/>
    <w:rsid w:val="00C35E13"/>
    <w:rsid w:val="00C36013"/>
    <w:rsid w:val="00C41935"/>
    <w:rsid w:val="00C41D50"/>
    <w:rsid w:val="00C42281"/>
    <w:rsid w:val="00C42E91"/>
    <w:rsid w:val="00C432E1"/>
    <w:rsid w:val="00C44E0A"/>
    <w:rsid w:val="00C46578"/>
    <w:rsid w:val="00C47225"/>
    <w:rsid w:val="00C47546"/>
    <w:rsid w:val="00C50DCB"/>
    <w:rsid w:val="00C50EB7"/>
    <w:rsid w:val="00C50F85"/>
    <w:rsid w:val="00C511E2"/>
    <w:rsid w:val="00C52115"/>
    <w:rsid w:val="00C567CD"/>
    <w:rsid w:val="00C570BD"/>
    <w:rsid w:val="00C614D5"/>
    <w:rsid w:val="00C61C15"/>
    <w:rsid w:val="00C6263D"/>
    <w:rsid w:val="00C630A6"/>
    <w:rsid w:val="00C63A63"/>
    <w:rsid w:val="00C63F1A"/>
    <w:rsid w:val="00C64902"/>
    <w:rsid w:val="00C656F8"/>
    <w:rsid w:val="00C66522"/>
    <w:rsid w:val="00C66E38"/>
    <w:rsid w:val="00C66E6D"/>
    <w:rsid w:val="00C66ECF"/>
    <w:rsid w:val="00C6798E"/>
    <w:rsid w:val="00C67B3C"/>
    <w:rsid w:val="00C70280"/>
    <w:rsid w:val="00C72148"/>
    <w:rsid w:val="00C74B57"/>
    <w:rsid w:val="00C80111"/>
    <w:rsid w:val="00C80497"/>
    <w:rsid w:val="00C8103F"/>
    <w:rsid w:val="00C85FDC"/>
    <w:rsid w:val="00C8677B"/>
    <w:rsid w:val="00C86EC3"/>
    <w:rsid w:val="00C8786A"/>
    <w:rsid w:val="00C9098F"/>
    <w:rsid w:val="00C92D52"/>
    <w:rsid w:val="00C92FD5"/>
    <w:rsid w:val="00C93584"/>
    <w:rsid w:val="00C93CE3"/>
    <w:rsid w:val="00C948B7"/>
    <w:rsid w:val="00CA020D"/>
    <w:rsid w:val="00CA2771"/>
    <w:rsid w:val="00CA75A1"/>
    <w:rsid w:val="00CB10C8"/>
    <w:rsid w:val="00CB2331"/>
    <w:rsid w:val="00CB2964"/>
    <w:rsid w:val="00CB339D"/>
    <w:rsid w:val="00CB36D4"/>
    <w:rsid w:val="00CB3D2B"/>
    <w:rsid w:val="00CB5BA0"/>
    <w:rsid w:val="00CB60D2"/>
    <w:rsid w:val="00CB7341"/>
    <w:rsid w:val="00CC2462"/>
    <w:rsid w:val="00CC4387"/>
    <w:rsid w:val="00CC4510"/>
    <w:rsid w:val="00CC48BE"/>
    <w:rsid w:val="00CC52C1"/>
    <w:rsid w:val="00CC7D2B"/>
    <w:rsid w:val="00CC7FD2"/>
    <w:rsid w:val="00CD0856"/>
    <w:rsid w:val="00CD0DEE"/>
    <w:rsid w:val="00CD4763"/>
    <w:rsid w:val="00CD59D3"/>
    <w:rsid w:val="00CE03D3"/>
    <w:rsid w:val="00CE059F"/>
    <w:rsid w:val="00CE0D88"/>
    <w:rsid w:val="00CE1216"/>
    <w:rsid w:val="00CE1EB7"/>
    <w:rsid w:val="00CE2B59"/>
    <w:rsid w:val="00CE30F4"/>
    <w:rsid w:val="00CE5B1F"/>
    <w:rsid w:val="00CE5B56"/>
    <w:rsid w:val="00CE713A"/>
    <w:rsid w:val="00CE7F4D"/>
    <w:rsid w:val="00CF13C3"/>
    <w:rsid w:val="00CF3282"/>
    <w:rsid w:val="00CF3A2A"/>
    <w:rsid w:val="00CF3E2A"/>
    <w:rsid w:val="00CF52E0"/>
    <w:rsid w:val="00CF6232"/>
    <w:rsid w:val="00CF69B6"/>
    <w:rsid w:val="00CF7AE6"/>
    <w:rsid w:val="00D0294E"/>
    <w:rsid w:val="00D029D5"/>
    <w:rsid w:val="00D0453F"/>
    <w:rsid w:val="00D04C06"/>
    <w:rsid w:val="00D056E4"/>
    <w:rsid w:val="00D058D4"/>
    <w:rsid w:val="00D05B7B"/>
    <w:rsid w:val="00D05FEB"/>
    <w:rsid w:val="00D0680B"/>
    <w:rsid w:val="00D07F4A"/>
    <w:rsid w:val="00D108AC"/>
    <w:rsid w:val="00D10B39"/>
    <w:rsid w:val="00D10E89"/>
    <w:rsid w:val="00D11CCA"/>
    <w:rsid w:val="00D11E72"/>
    <w:rsid w:val="00D13A72"/>
    <w:rsid w:val="00D13CE7"/>
    <w:rsid w:val="00D161B5"/>
    <w:rsid w:val="00D16F4C"/>
    <w:rsid w:val="00D220E2"/>
    <w:rsid w:val="00D23EBF"/>
    <w:rsid w:val="00D24451"/>
    <w:rsid w:val="00D247FF"/>
    <w:rsid w:val="00D25D5C"/>
    <w:rsid w:val="00D2784A"/>
    <w:rsid w:val="00D27BA5"/>
    <w:rsid w:val="00D30919"/>
    <w:rsid w:val="00D30B46"/>
    <w:rsid w:val="00D336D8"/>
    <w:rsid w:val="00D33BCC"/>
    <w:rsid w:val="00D34548"/>
    <w:rsid w:val="00D3526B"/>
    <w:rsid w:val="00D366E3"/>
    <w:rsid w:val="00D36E42"/>
    <w:rsid w:val="00D37FF9"/>
    <w:rsid w:val="00D40012"/>
    <w:rsid w:val="00D40DA9"/>
    <w:rsid w:val="00D42360"/>
    <w:rsid w:val="00D43738"/>
    <w:rsid w:val="00D473C7"/>
    <w:rsid w:val="00D5114A"/>
    <w:rsid w:val="00D52311"/>
    <w:rsid w:val="00D54AB2"/>
    <w:rsid w:val="00D55074"/>
    <w:rsid w:val="00D57477"/>
    <w:rsid w:val="00D57DD2"/>
    <w:rsid w:val="00D60DDD"/>
    <w:rsid w:val="00D60EF0"/>
    <w:rsid w:val="00D61586"/>
    <w:rsid w:val="00D627B9"/>
    <w:rsid w:val="00D635E7"/>
    <w:rsid w:val="00D63E7A"/>
    <w:rsid w:val="00D63FF3"/>
    <w:rsid w:val="00D64573"/>
    <w:rsid w:val="00D6762B"/>
    <w:rsid w:val="00D715D0"/>
    <w:rsid w:val="00D73100"/>
    <w:rsid w:val="00D74D3B"/>
    <w:rsid w:val="00D7569B"/>
    <w:rsid w:val="00D766A3"/>
    <w:rsid w:val="00D77A2F"/>
    <w:rsid w:val="00D80F36"/>
    <w:rsid w:val="00D82149"/>
    <w:rsid w:val="00D83500"/>
    <w:rsid w:val="00D85AE6"/>
    <w:rsid w:val="00D8797F"/>
    <w:rsid w:val="00D93DC9"/>
    <w:rsid w:val="00D9616D"/>
    <w:rsid w:val="00D963ED"/>
    <w:rsid w:val="00DA001E"/>
    <w:rsid w:val="00DA0CAA"/>
    <w:rsid w:val="00DA358C"/>
    <w:rsid w:val="00DA5424"/>
    <w:rsid w:val="00DA5669"/>
    <w:rsid w:val="00DA56B7"/>
    <w:rsid w:val="00DA5AFA"/>
    <w:rsid w:val="00DA5F69"/>
    <w:rsid w:val="00DA64B0"/>
    <w:rsid w:val="00DA7CC0"/>
    <w:rsid w:val="00DB7659"/>
    <w:rsid w:val="00DC0613"/>
    <w:rsid w:val="00DC0A63"/>
    <w:rsid w:val="00DC1F78"/>
    <w:rsid w:val="00DC3541"/>
    <w:rsid w:val="00DC4634"/>
    <w:rsid w:val="00DC5019"/>
    <w:rsid w:val="00DC531C"/>
    <w:rsid w:val="00DC6BCD"/>
    <w:rsid w:val="00DC7E4B"/>
    <w:rsid w:val="00DD06CC"/>
    <w:rsid w:val="00DD0BB5"/>
    <w:rsid w:val="00DD19E0"/>
    <w:rsid w:val="00DD1F71"/>
    <w:rsid w:val="00DD2230"/>
    <w:rsid w:val="00DD3EDA"/>
    <w:rsid w:val="00DD3F44"/>
    <w:rsid w:val="00DD5046"/>
    <w:rsid w:val="00DD612A"/>
    <w:rsid w:val="00DD6CA5"/>
    <w:rsid w:val="00DE11CA"/>
    <w:rsid w:val="00DE248F"/>
    <w:rsid w:val="00DE366A"/>
    <w:rsid w:val="00DE3F10"/>
    <w:rsid w:val="00DE4B1C"/>
    <w:rsid w:val="00DE5374"/>
    <w:rsid w:val="00DE5581"/>
    <w:rsid w:val="00DE6275"/>
    <w:rsid w:val="00DF0EDC"/>
    <w:rsid w:val="00DF1523"/>
    <w:rsid w:val="00DF1FA1"/>
    <w:rsid w:val="00DF2176"/>
    <w:rsid w:val="00DF37E5"/>
    <w:rsid w:val="00DF4D74"/>
    <w:rsid w:val="00DF4DA4"/>
    <w:rsid w:val="00DF50AB"/>
    <w:rsid w:val="00DF5B6D"/>
    <w:rsid w:val="00DF631D"/>
    <w:rsid w:val="00DF6AB9"/>
    <w:rsid w:val="00DF7497"/>
    <w:rsid w:val="00E019C8"/>
    <w:rsid w:val="00E01C8E"/>
    <w:rsid w:val="00E02095"/>
    <w:rsid w:val="00E072AF"/>
    <w:rsid w:val="00E107C5"/>
    <w:rsid w:val="00E111CC"/>
    <w:rsid w:val="00E11CFD"/>
    <w:rsid w:val="00E11FCC"/>
    <w:rsid w:val="00E12603"/>
    <w:rsid w:val="00E128D3"/>
    <w:rsid w:val="00E12BBD"/>
    <w:rsid w:val="00E161B9"/>
    <w:rsid w:val="00E165BA"/>
    <w:rsid w:val="00E16D6A"/>
    <w:rsid w:val="00E1713F"/>
    <w:rsid w:val="00E17E6D"/>
    <w:rsid w:val="00E2236A"/>
    <w:rsid w:val="00E23B18"/>
    <w:rsid w:val="00E2487F"/>
    <w:rsid w:val="00E26E80"/>
    <w:rsid w:val="00E27023"/>
    <w:rsid w:val="00E27870"/>
    <w:rsid w:val="00E27A7F"/>
    <w:rsid w:val="00E32234"/>
    <w:rsid w:val="00E32345"/>
    <w:rsid w:val="00E32BB2"/>
    <w:rsid w:val="00E34320"/>
    <w:rsid w:val="00E40840"/>
    <w:rsid w:val="00E40CBF"/>
    <w:rsid w:val="00E41561"/>
    <w:rsid w:val="00E43A73"/>
    <w:rsid w:val="00E43A84"/>
    <w:rsid w:val="00E44806"/>
    <w:rsid w:val="00E512A1"/>
    <w:rsid w:val="00E529A5"/>
    <w:rsid w:val="00E5427F"/>
    <w:rsid w:val="00E54918"/>
    <w:rsid w:val="00E5515B"/>
    <w:rsid w:val="00E6017D"/>
    <w:rsid w:val="00E61014"/>
    <w:rsid w:val="00E61B0D"/>
    <w:rsid w:val="00E62629"/>
    <w:rsid w:val="00E62B0F"/>
    <w:rsid w:val="00E62C18"/>
    <w:rsid w:val="00E62FCA"/>
    <w:rsid w:val="00E64007"/>
    <w:rsid w:val="00E64FCD"/>
    <w:rsid w:val="00E65DF1"/>
    <w:rsid w:val="00E67532"/>
    <w:rsid w:val="00E71001"/>
    <w:rsid w:val="00E73087"/>
    <w:rsid w:val="00E732ED"/>
    <w:rsid w:val="00E7407E"/>
    <w:rsid w:val="00E751D8"/>
    <w:rsid w:val="00E774AA"/>
    <w:rsid w:val="00E77969"/>
    <w:rsid w:val="00E77C49"/>
    <w:rsid w:val="00E83960"/>
    <w:rsid w:val="00E845C8"/>
    <w:rsid w:val="00E84E91"/>
    <w:rsid w:val="00E86158"/>
    <w:rsid w:val="00E862D4"/>
    <w:rsid w:val="00E91566"/>
    <w:rsid w:val="00E9256B"/>
    <w:rsid w:val="00E92CC2"/>
    <w:rsid w:val="00E948CC"/>
    <w:rsid w:val="00E959CF"/>
    <w:rsid w:val="00E965AA"/>
    <w:rsid w:val="00EA0964"/>
    <w:rsid w:val="00EA0D1E"/>
    <w:rsid w:val="00EA0DAC"/>
    <w:rsid w:val="00EA16A6"/>
    <w:rsid w:val="00EA2620"/>
    <w:rsid w:val="00EA273C"/>
    <w:rsid w:val="00EA302C"/>
    <w:rsid w:val="00EA4738"/>
    <w:rsid w:val="00EA525F"/>
    <w:rsid w:val="00EA545E"/>
    <w:rsid w:val="00EA637D"/>
    <w:rsid w:val="00EA663C"/>
    <w:rsid w:val="00EA7165"/>
    <w:rsid w:val="00EB1596"/>
    <w:rsid w:val="00EB1A79"/>
    <w:rsid w:val="00EB270B"/>
    <w:rsid w:val="00EB2CAD"/>
    <w:rsid w:val="00EB3BA1"/>
    <w:rsid w:val="00EB4200"/>
    <w:rsid w:val="00EB5125"/>
    <w:rsid w:val="00EB57C2"/>
    <w:rsid w:val="00EB7666"/>
    <w:rsid w:val="00EB7954"/>
    <w:rsid w:val="00EC0264"/>
    <w:rsid w:val="00EC0F6A"/>
    <w:rsid w:val="00EC11E2"/>
    <w:rsid w:val="00EC2131"/>
    <w:rsid w:val="00EC2B12"/>
    <w:rsid w:val="00EC2C44"/>
    <w:rsid w:val="00EC4CE2"/>
    <w:rsid w:val="00EC67A4"/>
    <w:rsid w:val="00EC7483"/>
    <w:rsid w:val="00EC7677"/>
    <w:rsid w:val="00ED0737"/>
    <w:rsid w:val="00ED27EE"/>
    <w:rsid w:val="00ED33E4"/>
    <w:rsid w:val="00ED56AC"/>
    <w:rsid w:val="00ED6AC0"/>
    <w:rsid w:val="00EE219E"/>
    <w:rsid w:val="00EE283B"/>
    <w:rsid w:val="00EE4D72"/>
    <w:rsid w:val="00EE5B40"/>
    <w:rsid w:val="00EE72E6"/>
    <w:rsid w:val="00EE7722"/>
    <w:rsid w:val="00EF0E2E"/>
    <w:rsid w:val="00EF1208"/>
    <w:rsid w:val="00EF1CAF"/>
    <w:rsid w:val="00EF2847"/>
    <w:rsid w:val="00EF38ED"/>
    <w:rsid w:val="00EF4825"/>
    <w:rsid w:val="00EF5028"/>
    <w:rsid w:val="00EF53EB"/>
    <w:rsid w:val="00EF62B1"/>
    <w:rsid w:val="00EF672B"/>
    <w:rsid w:val="00EF727D"/>
    <w:rsid w:val="00F02BAD"/>
    <w:rsid w:val="00F032D8"/>
    <w:rsid w:val="00F05C69"/>
    <w:rsid w:val="00F1222A"/>
    <w:rsid w:val="00F1367E"/>
    <w:rsid w:val="00F13DBF"/>
    <w:rsid w:val="00F14294"/>
    <w:rsid w:val="00F14FEA"/>
    <w:rsid w:val="00F1618E"/>
    <w:rsid w:val="00F1758C"/>
    <w:rsid w:val="00F20F4D"/>
    <w:rsid w:val="00F223D6"/>
    <w:rsid w:val="00F22B07"/>
    <w:rsid w:val="00F23BD4"/>
    <w:rsid w:val="00F2556E"/>
    <w:rsid w:val="00F25570"/>
    <w:rsid w:val="00F3008C"/>
    <w:rsid w:val="00F31120"/>
    <w:rsid w:val="00F31DDA"/>
    <w:rsid w:val="00F33E9E"/>
    <w:rsid w:val="00F3571A"/>
    <w:rsid w:val="00F37563"/>
    <w:rsid w:val="00F37F1C"/>
    <w:rsid w:val="00F40E83"/>
    <w:rsid w:val="00F40FF6"/>
    <w:rsid w:val="00F43AA3"/>
    <w:rsid w:val="00F43C0C"/>
    <w:rsid w:val="00F453AB"/>
    <w:rsid w:val="00F502FF"/>
    <w:rsid w:val="00F50380"/>
    <w:rsid w:val="00F50FD6"/>
    <w:rsid w:val="00F51523"/>
    <w:rsid w:val="00F52A3C"/>
    <w:rsid w:val="00F54B53"/>
    <w:rsid w:val="00F55ED6"/>
    <w:rsid w:val="00F56B85"/>
    <w:rsid w:val="00F6001B"/>
    <w:rsid w:val="00F60D9D"/>
    <w:rsid w:val="00F61965"/>
    <w:rsid w:val="00F61A32"/>
    <w:rsid w:val="00F62E08"/>
    <w:rsid w:val="00F635F0"/>
    <w:rsid w:val="00F639A2"/>
    <w:rsid w:val="00F6584B"/>
    <w:rsid w:val="00F6679B"/>
    <w:rsid w:val="00F7014F"/>
    <w:rsid w:val="00F72351"/>
    <w:rsid w:val="00F803B7"/>
    <w:rsid w:val="00F80AEE"/>
    <w:rsid w:val="00F814DA"/>
    <w:rsid w:val="00F838CF"/>
    <w:rsid w:val="00F84660"/>
    <w:rsid w:val="00F85EEC"/>
    <w:rsid w:val="00F86617"/>
    <w:rsid w:val="00F86AA3"/>
    <w:rsid w:val="00F86BFF"/>
    <w:rsid w:val="00F86F9C"/>
    <w:rsid w:val="00F87C58"/>
    <w:rsid w:val="00F90217"/>
    <w:rsid w:val="00F9050F"/>
    <w:rsid w:val="00F928C5"/>
    <w:rsid w:val="00F94433"/>
    <w:rsid w:val="00F96821"/>
    <w:rsid w:val="00FA02BC"/>
    <w:rsid w:val="00FA0DC9"/>
    <w:rsid w:val="00FA0E32"/>
    <w:rsid w:val="00FA13EE"/>
    <w:rsid w:val="00FA28CE"/>
    <w:rsid w:val="00FA39FB"/>
    <w:rsid w:val="00FA3C4F"/>
    <w:rsid w:val="00FA4BA1"/>
    <w:rsid w:val="00FA6656"/>
    <w:rsid w:val="00FA66AE"/>
    <w:rsid w:val="00FB15E9"/>
    <w:rsid w:val="00FB25F6"/>
    <w:rsid w:val="00FB3DBB"/>
    <w:rsid w:val="00FB5981"/>
    <w:rsid w:val="00FC000F"/>
    <w:rsid w:val="00FC1314"/>
    <w:rsid w:val="00FC1340"/>
    <w:rsid w:val="00FC15A7"/>
    <w:rsid w:val="00FC2D27"/>
    <w:rsid w:val="00FC4A6E"/>
    <w:rsid w:val="00FC64EA"/>
    <w:rsid w:val="00FC7167"/>
    <w:rsid w:val="00FD0C2C"/>
    <w:rsid w:val="00FD0D7A"/>
    <w:rsid w:val="00FD1484"/>
    <w:rsid w:val="00FD2520"/>
    <w:rsid w:val="00FD34A7"/>
    <w:rsid w:val="00FD37BD"/>
    <w:rsid w:val="00FD6315"/>
    <w:rsid w:val="00FD762E"/>
    <w:rsid w:val="00FE136F"/>
    <w:rsid w:val="00FE1949"/>
    <w:rsid w:val="00FE22AB"/>
    <w:rsid w:val="00FE595B"/>
    <w:rsid w:val="00FE5D6A"/>
    <w:rsid w:val="00FF0119"/>
    <w:rsid w:val="00FF117F"/>
    <w:rsid w:val="00FF1C33"/>
    <w:rsid w:val="00FF2D52"/>
    <w:rsid w:val="00FF30BD"/>
    <w:rsid w:val="00FF6B08"/>
    <w:rsid w:val="00FF6C47"/>
    <w:rsid w:val="00FF6E83"/>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65B08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6085"/>
  </w:style>
  <w:style w:type="paragraph" w:styleId="Heading1">
    <w:name w:val="heading 1"/>
    <w:basedOn w:val="Normal"/>
    <w:link w:val="Heading1Char"/>
    <w:uiPriority w:val="9"/>
    <w:qFormat/>
    <w:rsid w:val="00C24694"/>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F3E2A"/>
    <w:rPr>
      <w:rFonts w:ascii="Lucida Grande" w:hAnsi="Lucida Grande"/>
      <w:sz w:val="18"/>
      <w:szCs w:val="18"/>
    </w:rPr>
  </w:style>
  <w:style w:type="character" w:customStyle="1" w:styleId="BalloonTextChar">
    <w:name w:val="Balloon Text Char"/>
    <w:basedOn w:val="DefaultParagraphFont"/>
    <w:link w:val="BalloonText"/>
    <w:uiPriority w:val="99"/>
    <w:semiHidden/>
    <w:rsid w:val="00CF3E2A"/>
    <w:rPr>
      <w:rFonts w:ascii="Lucida Grande" w:hAnsi="Lucida Grande"/>
      <w:sz w:val="18"/>
      <w:szCs w:val="18"/>
    </w:rPr>
  </w:style>
  <w:style w:type="character" w:styleId="CommentReference">
    <w:name w:val="annotation reference"/>
    <w:basedOn w:val="DefaultParagraphFont"/>
    <w:uiPriority w:val="99"/>
    <w:semiHidden/>
    <w:unhideWhenUsed/>
    <w:rsid w:val="00EB3BA1"/>
    <w:rPr>
      <w:sz w:val="18"/>
      <w:szCs w:val="18"/>
    </w:rPr>
  </w:style>
  <w:style w:type="paragraph" w:styleId="CommentText">
    <w:name w:val="annotation text"/>
    <w:basedOn w:val="Normal"/>
    <w:link w:val="CommentTextChar"/>
    <w:uiPriority w:val="99"/>
    <w:unhideWhenUsed/>
    <w:rsid w:val="00EB3BA1"/>
  </w:style>
  <w:style w:type="character" w:customStyle="1" w:styleId="CommentTextChar">
    <w:name w:val="Comment Text Char"/>
    <w:basedOn w:val="DefaultParagraphFont"/>
    <w:link w:val="CommentText"/>
    <w:uiPriority w:val="99"/>
    <w:rsid w:val="00EB3BA1"/>
  </w:style>
  <w:style w:type="paragraph" w:styleId="CommentSubject">
    <w:name w:val="annotation subject"/>
    <w:basedOn w:val="CommentText"/>
    <w:next w:val="CommentText"/>
    <w:link w:val="CommentSubjectChar"/>
    <w:uiPriority w:val="99"/>
    <w:semiHidden/>
    <w:unhideWhenUsed/>
    <w:rsid w:val="00EB3BA1"/>
    <w:rPr>
      <w:b/>
      <w:bCs/>
      <w:sz w:val="20"/>
      <w:szCs w:val="20"/>
    </w:rPr>
  </w:style>
  <w:style w:type="character" w:customStyle="1" w:styleId="CommentSubjectChar">
    <w:name w:val="Comment Subject Char"/>
    <w:basedOn w:val="CommentTextChar"/>
    <w:link w:val="CommentSubject"/>
    <w:uiPriority w:val="99"/>
    <w:semiHidden/>
    <w:rsid w:val="00EB3BA1"/>
    <w:rPr>
      <w:b/>
      <w:bCs/>
      <w:sz w:val="20"/>
      <w:szCs w:val="20"/>
    </w:rPr>
  </w:style>
  <w:style w:type="character" w:customStyle="1" w:styleId="Heading1Char">
    <w:name w:val="Heading 1 Char"/>
    <w:basedOn w:val="DefaultParagraphFont"/>
    <w:link w:val="Heading1"/>
    <w:uiPriority w:val="9"/>
    <w:rsid w:val="00C24694"/>
    <w:rPr>
      <w:rFonts w:ascii="Times" w:hAnsi="Times"/>
      <w:b/>
      <w:bCs/>
      <w:kern w:val="36"/>
      <w:sz w:val="48"/>
      <w:szCs w:val="48"/>
    </w:rPr>
  </w:style>
  <w:style w:type="paragraph" w:customStyle="1" w:styleId="EndNoteBibliographyTitle">
    <w:name w:val="EndNote Bibliography Title"/>
    <w:basedOn w:val="Normal"/>
    <w:rsid w:val="00A421B5"/>
    <w:pPr>
      <w:jc w:val="center"/>
    </w:pPr>
    <w:rPr>
      <w:rFonts w:ascii="Cambria" w:hAnsi="Cambria"/>
      <w:lang w:val="en-US"/>
    </w:rPr>
  </w:style>
  <w:style w:type="paragraph" w:customStyle="1" w:styleId="EndNoteBibliography">
    <w:name w:val="EndNote Bibliography"/>
    <w:basedOn w:val="Normal"/>
    <w:rsid w:val="00A421B5"/>
    <w:rPr>
      <w:rFonts w:ascii="Cambria" w:hAnsi="Cambria"/>
      <w:lang w:val="en-US"/>
    </w:rPr>
  </w:style>
  <w:style w:type="character" w:styleId="Hyperlink">
    <w:name w:val="Hyperlink"/>
    <w:basedOn w:val="DefaultParagraphFont"/>
    <w:uiPriority w:val="99"/>
    <w:unhideWhenUsed/>
    <w:rsid w:val="00A421B5"/>
    <w:rPr>
      <w:color w:val="0000FF" w:themeColor="hyperlink"/>
      <w:u w:val="single"/>
    </w:rPr>
  </w:style>
  <w:style w:type="paragraph" w:styleId="FootnoteText">
    <w:name w:val="footnote text"/>
    <w:basedOn w:val="Normal"/>
    <w:link w:val="FootnoteTextChar"/>
    <w:uiPriority w:val="99"/>
    <w:unhideWhenUsed/>
    <w:rsid w:val="007F3DFB"/>
  </w:style>
  <w:style w:type="character" w:customStyle="1" w:styleId="FootnoteTextChar">
    <w:name w:val="Footnote Text Char"/>
    <w:basedOn w:val="DefaultParagraphFont"/>
    <w:link w:val="FootnoteText"/>
    <w:uiPriority w:val="99"/>
    <w:rsid w:val="007F3DFB"/>
  </w:style>
  <w:style w:type="character" w:styleId="FootnoteReference">
    <w:name w:val="footnote reference"/>
    <w:basedOn w:val="DefaultParagraphFont"/>
    <w:uiPriority w:val="99"/>
    <w:unhideWhenUsed/>
    <w:rsid w:val="007F3DFB"/>
    <w:rPr>
      <w:vertAlign w:val="superscript"/>
    </w:rPr>
  </w:style>
  <w:style w:type="character" w:styleId="Emphasis">
    <w:name w:val="Emphasis"/>
    <w:basedOn w:val="DefaultParagraphFont"/>
    <w:uiPriority w:val="20"/>
    <w:qFormat/>
    <w:rsid w:val="00B47650"/>
    <w:rPr>
      <w:i/>
      <w:iCs/>
    </w:rPr>
  </w:style>
  <w:style w:type="paragraph" w:styleId="Header">
    <w:name w:val="header"/>
    <w:basedOn w:val="Normal"/>
    <w:link w:val="HeaderChar"/>
    <w:uiPriority w:val="99"/>
    <w:unhideWhenUsed/>
    <w:rsid w:val="00C6798E"/>
    <w:pPr>
      <w:tabs>
        <w:tab w:val="center" w:pos="4320"/>
        <w:tab w:val="right" w:pos="8640"/>
      </w:tabs>
    </w:pPr>
  </w:style>
  <w:style w:type="character" w:customStyle="1" w:styleId="HeaderChar">
    <w:name w:val="Header Char"/>
    <w:basedOn w:val="DefaultParagraphFont"/>
    <w:link w:val="Header"/>
    <w:uiPriority w:val="99"/>
    <w:rsid w:val="00C6798E"/>
  </w:style>
  <w:style w:type="paragraph" w:styleId="Footer">
    <w:name w:val="footer"/>
    <w:basedOn w:val="Normal"/>
    <w:link w:val="FooterChar"/>
    <w:uiPriority w:val="99"/>
    <w:unhideWhenUsed/>
    <w:rsid w:val="00C6798E"/>
    <w:pPr>
      <w:tabs>
        <w:tab w:val="center" w:pos="4320"/>
        <w:tab w:val="right" w:pos="8640"/>
      </w:tabs>
    </w:pPr>
  </w:style>
  <w:style w:type="character" w:customStyle="1" w:styleId="FooterChar">
    <w:name w:val="Footer Char"/>
    <w:basedOn w:val="DefaultParagraphFont"/>
    <w:link w:val="Footer"/>
    <w:uiPriority w:val="99"/>
    <w:rsid w:val="00C6798E"/>
  </w:style>
  <w:style w:type="paragraph" w:styleId="Revision">
    <w:name w:val="Revision"/>
    <w:hidden/>
    <w:uiPriority w:val="99"/>
    <w:semiHidden/>
    <w:rsid w:val="00304574"/>
  </w:style>
  <w:style w:type="character" w:styleId="FollowedHyperlink">
    <w:name w:val="FollowedHyperlink"/>
    <w:basedOn w:val="DefaultParagraphFont"/>
    <w:uiPriority w:val="99"/>
    <w:semiHidden/>
    <w:unhideWhenUsed/>
    <w:rsid w:val="00FF117F"/>
    <w:rPr>
      <w:color w:val="800080" w:themeColor="followedHyperlink"/>
      <w:u w:val="single"/>
    </w:rPr>
  </w:style>
  <w:style w:type="character" w:styleId="PageNumber">
    <w:name w:val="page number"/>
    <w:basedOn w:val="DefaultParagraphFont"/>
    <w:uiPriority w:val="99"/>
    <w:semiHidden/>
    <w:unhideWhenUsed/>
    <w:rsid w:val="000A2166"/>
  </w:style>
  <w:style w:type="character" w:styleId="Strong">
    <w:name w:val="Strong"/>
    <w:basedOn w:val="DefaultParagraphFont"/>
    <w:uiPriority w:val="22"/>
    <w:qFormat/>
    <w:rsid w:val="00B2004B"/>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6085"/>
  </w:style>
  <w:style w:type="paragraph" w:styleId="Heading1">
    <w:name w:val="heading 1"/>
    <w:basedOn w:val="Normal"/>
    <w:link w:val="Heading1Char"/>
    <w:uiPriority w:val="9"/>
    <w:qFormat/>
    <w:rsid w:val="00C24694"/>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F3E2A"/>
    <w:rPr>
      <w:rFonts w:ascii="Lucida Grande" w:hAnsi="Lucida Grande"/>
      <w:sz w:val="18"/>
      <w:szCs w:val="18"/>
    </w:rPr>
  </w:style>
  <w:style w:type="character" w:customStyle="1" w:styleId="BalloonTextChar">
    <w:name w:val="Balloon Text Char"/>
    <w:basedOn w:val="DefaultParagraphFont"/>
    <w:link w:val="BalloonText"/>
    <w:uiPriority w:val="99"/>
    <w:semiHidden/>
    <w:rsid w:val="00CF3E2A"/>
    <w:rPr>
      <w:rFonts w:ascii="Lucida Grande" w:hAnsi="Lucida Grande"/>
      <w:sz w:val="18"/>
      <w:szCs w:val="18"/>
    </w:rPr>
  </w:style>
  <w:style w:type="character" w:styleId="CommentReference">
    <w:name w:val="annotation reference"/>
    <w:basedOn w:val="DefaultParagraphFont"/>
    <w:uiPriority w:val="99"/>
    <w:semiHidden/>
    <w:unhideWhenUsed/>
    <w:rsid w:val="00EB3BA1"/>
    <w:rPr>
      <w:sz w:val="18"/>
      <w:szCs w:val="18"/>
    </w:rPr>
  </w:style>
  <w:style w:type="paragraph" w:styleId="CommentText">
    <w:name w:val="annotation text"/>
    <w:basedOn w:val="Normal"/>
    <w:link w:val="CommentTextChar"/>
    <w:uiPriority w:val="99"/>
    <w:unhideWhenUsed/>
    <w:rsid w:val="00EB3BA1"/>
  </w:style>
  <w:style w:type="character" w:customStyle="1" w:styleId="CommentTextChar">
    <w:name w:val="Comment Text Char"/>
    <w:basedOn w:val="DefaultParagraphFont"/>
    <w:link w:val="CommentText"/>
    <w:uiPriority w:val="99"/>
    <w:rsid w:val="00EB3BA1"/>
  </w:style>
  <w:style w:type="paragraph" w:styleId="CommentSubject">
    <w:name w:val="annotation subject"/>
    <w:basedOn w:val="CommentText"/>
    <w:next w:val="CommentText"/>
    <w:link w:val="CommentSubjectChar"/>
    <w:uiPriority w:val="99"/>
    <w:semiHidden/>
    <w:unhideWhenUsed/>
    <w:rsid w:val="00EB3BA1"/>
    <w:rPr>
      <w:b/>
      <w:bCs/>
      <w:sz w:val="20"/>
      <w:szCs w:val="20"/>
    </w:rPr>
  </w:style>
  <w:style w:type="character" w:customStyle="1" w:styleId="CommentSubjectChar">
    <w:name w:val="Comment Subject Char"/>
    <w:basedOn w:val="CommentTextChar"/>
    <w:link w:val="CommentSubject"/>
    <w:uiPriority w:val="99"/>
    <w:semiHidden/>
    <w:rsid w:val="00EB3BA1"/>
    <w:rPr>
      <w:b/>
      <w:bCs/>
      <w:sz w:val="20"/>
      <w:szCs w:val="20"/>
    </w:rPr>
  </w:style>
  <w:style w:type="character" w:customStyle="1" w:styleId="Heading1Char">
    <w:name w:val="Heading 1 Char"/>
    <w:basedOn w:val="DefaultParagraphFont"/>
    <w:link w:val="Heading1"/>
    <w:uiPriority w:val="9"/>
    <w:rsid w:val="00C24694"/>
    <w:rPr>
      <w:rFonts w:ascii="Times" w:hAnsi="Times"/>
      <w:b/>
      <w:bCs/>
      <w:kern w:val="36"/>
      <w:sz w:val="48"/>
      <w:szCs w:val="48"/>
    </w:rPr>
  </w:style>
  <w:style w:type="paragraph" w:customStyle="1" w:styleId="EndNoteBibliographyTitle">
    <w:name w:val="EndNote Bibliography Title"/>
    <w:basedOn w:val="Normal"/>
    <w:rsid w:val="00A421B5"/>
    <w:pPr>
      <w:jc w:val="center"/>
    </w:pPr>
    <w:rPr>
      <w:rFonts w:ascii="Cambria" w:hAnsi="Cambria"/>
      <w:lang w:val="en-US"/>
    </w:rPr>
  </w:style>
  <w:style w:type="paragraph" w:customStyle="1" w:styleId="EndNoteBibliography">
    <w:name w:val="EndNote Bibliography"/>
    <w:basedOn w:val="Normal"/>
    <w:rsid w:val="00A421B5"/>
    <w:rPr>
      <w:rFonts w:ascii="Cambria" w:hAnsi="Cambria"/>
      <w:lang w:val="en-US"/>
    </w:rPr>
  </w:style>
  <w:style w:type="character" w:styleId="Hyperlink">
    <w:name w:val="Hyperlink"/>
    <w:basedOn w:val="DefaultParagraphFont"/>
    <w:uiPriority w:val="99"/>
    <w:unhideWhenUsed/>
    <w:rsid w:val="00A421B5"/>
    <w:rPr>
      <w:color w:val="0000FF" w:themeColor="hyperlink"/>
      <w:u w:val="single"/>
    </w:rPr>
  </w:style>
  <w:style w:type="paragraph" w:styleId="FootnoteText">
    <w:name w:val="footnote text"/>
    <w:basedOn w:val="Normal"/>
    <w:link w:val="FootnoteTextChar"/>
    <w:uiPriority w:val="99"/>
    <w:unhideWhenUsed/>
    <w:rsid w:val="007F3DFB"/>
  </w:style>
  <w:style w:type="character" w:customStyle="1" w:styleId="FootnoteTextChar">
    <w:name w:val="Footnote Text Char"/>
    <w:basedOn w:val="DefaultParagraphFont"/>
    <w:link w:val="FootnoteText"/>
    <w:uiPriority w:val="99"/>
    <w:rsid w:val="007F3DFB"/>
  </w:style>
  <w:style w:type="character" w:styleId="FootnoteReference">
    <w:name w:val="footnote reference"/>
    <w:basedOn w:val="DefaultParagraphFont"/>
    <w:uiPriority w:val="99"/>
    <w:unhideWhenUsed/>
    <w:rsid w:val="007F3DFB"/>
    <w:rPr>
      <w:vertAlign w:val="superscript"/>
    </w:rPr>
  </w:style>
  <w:style w:type="character" w:styleId="Emphasis">
    <w:name w:val="Emphasis"/>
    <w:basedOn w:val="DefaultParagraphFont"/>
    <w:uiPriority w:val="20"/>
    <w:qFormat/>
    <w:rsid w:val="00B47650"/>
    <w:rPr>
      <w:i/>
      <w:iCs/>
    </w:rPr>
  </w:style>
  <w:style w:type="paragraph" w:styleId="Header">
    <w:name w:val="header"/>
    <w:basedOn w:val="Normal"/>
    <w:link w:val="HeaderChar"/>
    <w:uiPriority w:val="99"/>
    <w:unhideWhenUsed/>
    <w:rsid w:val="00C6798E"/>
    <w:pPr>
      <w:tabs>
        <w:tab w:val="center" w:pos="4320"/>
        <w:tab w:val="right" w:pos="8640"/>
      </w:tabs>
    </w:pPr>
  </w:style>
  <w:style w:type="character" w:customStyle="1" w:styleId="HeaderChar">
    <w:name w:val="Header Char"/>
    <w:basedOn w:val="DefaultParagraphFont"/>
    <w:link w:val="Header"/>
    <w:uiPriority w:val="99"/>
    <w:rsid w:val="00C6798E"/>
  </w:style>
  <w:style w:type="paragraph" w:styleId="Footer">
    <w:name w:val="footer"/>
    <w:basedOn w:val="Normal"/>
    <w:link w:val="FooterChar"/>
    <w:uiPriority w:val="99"/>
    <w:unhideWhenUsed/>
    <w:rsid w:val="00C6798E"/>
    <w:pPr>
      <w:tabs>
        <w:tab w:val="center" w:pos="4320"/>
        <w:tab w:val="right" w:pos="8640"/>
      </w:tabs>
    </w:pPr>
  </w:style>
  <w:style w:type="character" w:customStyle="1" w:styleId="FooterChar">
    <w:name w:val="Footer Char"/>
    <w:basedOn w:val="DefaultParagraphFont"/>
    <w:link w:val="Footer"/>
    <w:uiPriority w:val="99"/>
    <w:rsid w:val="00C6798E"/>
  </w:style>
  <w:style w:type="paragraph" w:styleId="Revision">
    <w:name w:val="Revision"/>
    <w:hidden/>
    <w:uiPriority w:val="99"/>
    <w:semiHidden/>
    <w:rsid w:val="00304574"/>
  </w:style>
  <w:style w:type="character" w:styleId="FollowedHyperlink">
    <w:name w:val="FollowedHyperlink"/>
    <w:basedOn w:val="DefaultParagraphFont"/>
    <w:uiPriority w:val="99"/>
    <w:semiHidden/>
    <w:unhideWhenUsed/>
    <w:rsid w:val="00FF117F"/>
    <w:rPr>
      <w:color w:val="800080" w:themeColor="followedHyperlink"/>
      <w:u w:val="single"/>
    </w:rPr>
  </w:style>
  <w:style w:type="character" w:styleId="PageNumber">
    <w:name w:val="page number"/>
    <w:basedOn w:val="DefaultParagraphFont"/>
    <w:uiPriority w:val="99"/>
    <w:semiHidden/>
    <w:unhideWhenUsed/>
    <w:rsid w:val="000A2166"/>
  </w:style>
  <w:style w:type="character" w:styleId="Strong">
    <w:name w:val="Strong"/>
    <w:basedOn w:val="DefaultParagraphFont"/>
    <w:uiPriority w:val="22"/>
    <w:qFormat/>
    <w:rsid w:val="00B2004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894935">
      <w:bodyDiv w:val="1"/>
      <w:marLeft w:val="0"/>
      <w:marRight w:val="0"/>
      <w:marTop w:val="0"/>
      <w:marBottom w:val="0"/>
      <w:divBdr>
        <w:top w:val="none" w:sz="0" w:space="0" w:color="auto"/>
        <w:left w:val="none" w:sz="0" w:space="0" w:color="auto"/>
        <w:bottom w:val="none" w:sz="0" w:space="0" w:color="auto"/>
        <w:right w:val="none" w:sz="0" w:space="0" w:color="auto"/>
      </w:divBdr>
    </w:div>
    <w:div w:id="171917632">
      <w:bodyDiv w:val="1"/>
      <w:marLeft w:val="0"/>
      <w:marRight w:val="0"/>
      <w:marTop w:val="0"/>
      <w:marBottom w:val="0"/>
      <w:divBdr>
        <w:top w:val="none" w:sz="0" w:space="0" w:color="auto"/>
        <w:left w:val="none" w:sz="0" w:space="0" w:color="auto"/>
        <w:bottom w:val="none" w:sz="0" w:space="0" w:color="auto"/>
        <w:right w:val="none" w:sz="0" w:space="0" w:color="auto"/>
      </w:divBdr>
    </w:div>
    <w:div w:id="469831312">
      <w:bodyDiv w:val="1"/>
      <w:marLeft w:val="0"/>
      <w:marRight w:val="0"/>
      <w:marTop w:val="0"/>
      <w:marBottom w:val="0"/>
      <w:divBdr>
        <w:top w:val="none" w:sz="0" w:space="0" w:color="auto"/>
        <w:left w:val="none" w:sz="0" w:space="0" w:color="auto"/>
        <w:bottom w:val="none" w:sz="0" w:space="0" w:color="auto"/>
        <w:right w:val="none" w:sz="0" w:space="0" w:color="auto"/>
      </w:divBdr>
    </w:div>
    <w:div w:id="486364006">
      <w:bodyDiv w:val="1"/>
      <w:marLeft w:val="0"/>
      <w:marRight w:val="0"/>
      <w:marTop w:val="0"/>
      <w:marBottom w:val="0"/>
      <w:divBdr>
        <w:top w:val="none" w:sz="0" w:space="0" w:color="auto"/>
        <w:left w:val="none" w:sz="0" w:space="0" w:color="auto"/>
        <w:bottom w:val="none" w:sz="0" w:space="0" w:color="auto"/>
        <w:right w:val="none" w:sz="0" w:space="0" w:color="auto"/>
      </w:divBdr>
    </w:div>
    <w:div w:id="585378821">
      <w:bodyDiv w:val="1"/>
      <w:marLeft w:val="0"/>
      <w:marRight w:val="0"/>
      <w:marTop w:val="0"/>
      <w:marBottom w:val="0"/>
      <w:divBdr>
        <w:top w:val="none" w:sz="0" w:space="0" w:color="auto"/>
        <w:left w:val="none" w:sz="0" w:space="0" w:color="auto"/>
        <w:bottom w:val="none" w:sz="0" w:space="0" w:color="auto"/>
        <w:right w:val="none" w:sz="0" w:space="0" w:color="auto"/>
      </w:divBdr>
    </w:div>
    <w:div w:id="616180004">
      <w:bodyDiv w:val="1"/>
      <w:marLeft w:val="0"/>
      <w:marRight w:val="0"/>
      <w:marTop w:val="0"/>
      <w:marBottom w:val="0"/>
      <w:divBdr>
        <w:top w:val="none" w:sz="0" w:space="0" w:color="auto"/>
        <w:left w:val="none" w:sz="0" w:space="0" w:color="auto"/>
        <w:bottom w:val="none" w:sz="0" w:space="0" w:color="auto"/>
        <w:right w:val="none" w:sz="0" w:space="0" w:color="auto"/>
      </w:divBdr>
    </w:div>
    <w:div w:id="692650605">
      <w:bodyDiv w:val="1"/>
      <w:marLeft w:val="0"/>
      <w:marRight w:val="0"/>
      <w:marTop w:val="0"/>
      <w:marBottom w:val="0"/>
      <w:divBdr>
        <w:top w:val="none" w:sz="0" w:space="0" w:color="auto"/>
        <w:left w:val="none" w:sz="0" w:space="0" w:color="auto"/>
        <w:bottom w:val="none" w:sz="0" w:space="0" w:color="auto"/>
        <w:right w:val="none" w:sz="0" w:space="0" w:color="auto"/>
      </w:divBdr>
    </w:div>
    <w:div w:id="802187819">
      <w:bodyDiv w:val="1"/>
      <w:marLeft w:val="0"/>
      <w:marRight w:val="0"/>
      <w:marTop w:val="0"/>
      <w:marBottom w:val="0"/>
      <w:divBdr>
        <w:top w:val="none" w:sz="0" w:space="0" w:color="auto"/>
        <w:left w:val="none" w:sz="0" w:space="0" w:color="auto"/>
        <w:bottom w:val="none" w:sz="0" w:space="0" w:color="auto"/>
        <w:right w:val="none" w:sz="0" w:space="0" w:color="auto"/>
      </w:divBdr>
    </w:div>
    <w:div w:id="802698522">
      <w:bodyDiv w:val="1"/>
      <w:marLeft w:val="0"/>
      <w:marRight w:val="0"/>
      <w:marTop w:val="0"/>
      <w:marBottom w:val="0"/>
      <w:divBdr>
        <w:top w:val="none" w:sz="0" w:space="0" w:color="auto"/>
        <w:left w:val="none" w:sz="0" w:space="0" w:color="auto"/>
        <w:bottom w:val="none" w:sz="0" w:space="0" w:color="auto"/>
        <w:right w:val="none" w:sz="0" w:space="0" w:color="auto"/>
      </w:divBdr>
    </w:div>
    <w:div w:id="944461735">
      <w:bodyDiv w:val="1"/>
      <w:marLeft w:val="0"/>
      <w:marRight w:val="0"/>
      <w:marTop w:val="0"/>
      <w:marBottom w:val="0"/>
      <w:divBdr>
        <w:top w:val="none" w:sz="0" w:space="0" w:color="auto"/>
        <w:left w:val="none" w:sz="0" w:space="0" w:color="auto"/>
        <w:bottom w:val="none" w:sz="0" w:space="0" w:color="auto"/>
        <w:right w:val="none" w:sz="0" w:space="0" w:color="auto"/>
      </w:divBdr>
    </w:div>
    <w:div w:id="1100569168">
      <w:bodyDiv w:val="1"/>
      <w:marLeft w:val="0"/>
      <w:marRight w:val="0"/>
      <w:marTop w:val="0"/>
      <w:marBottom w:val="0"/>
      <w:divBdr>
        <w:top w:val="none" w:sz="0" w:space="0" w:color="auto"/>
        <w:left w:val="none" w:sz="0" w:space="0" w:color="auto"/>
        <w:bottom w:val="none" w:sz="0" w:space="0" w:color="auto"/>
        <w:right w:val="none" w:sz="0" w:space="0" w:color="auto"/>
      </w:divBdr>
    </w:div>
    <w:div w:id="1154836773">
      <w:bodyDiv w:val="1"/>
      <w:marLeft w:val="0"/>
      <w:marRight w:val="0"/>
      <w:marTop w:val="0"/>
      <w:marBottom w:val="0"/>
      <w:divBdr>
        <w:top w:val="none" w:sz="0" w:space="0" w:color="auto"/>
        <w:left w:val="none" w:sz="0" w:space="0" w:color="auto"/>
        <w:bottom w:val="none" w:sz="0" w:space="0" w:color="auto"/>
        <w:right w:val="none" w:sz="0" w:space="0" w:color="auto"/>
      </w:divBdr>
    </w:div>
    <w:div w:id="1188640490">
      <w:bodyDiv w:val="1"/>
      <w:marLeft w:val="0"/>
      <w:marRight w:val="0"/>
      <w:marTop w:val="0"/>
      <w:marBottom w:val="0"/>
      <w:divBdr>
        <w:top w:val="none" w:sz="0" w:space="0" w:color="auto"/>
        <w:left w:val="none" w:sz="0" w:space="0" w:color="auto"/>
        <w:bottom w:val="none" w:sz="0" w:space="0" w:color="auto"/>
        <w:right w:val="none" w:sz="0" w:space="0" w:color="auto"/>
      </w:divBdr>
    </w:div>
    <w:div w:id="1207763854">
      <w:bodyDiv w:val="1"/>
      <w:marLeft w:val="0"/>
      <w:marRight w:val="0"/>
      <w:marTop w:val="0"/>
      <w:marBottom w:val="0"/>
      <w:divBdr>
        <w:top w:val="none" w:sz="0" w:space="0" w:color="auto"/>
        <w:left w:val="none" w:sz="0" w:space="0" w:color="auto"/>
        <w:bottom w:val="none" w:sz="0" w:space="0" w:color="auto"/>
        <w:right w:val="none" w:sz="0" w:space="0" w:color="auto"/>
      </w:divBdr>
    </w:div>
    <w:div w:id="1340428032">
      <w:bodyDiv w:val="1"/>
      <w:marLeft w:val="0"/>
      <w:marRight w:val="0"/>
      <w:marTop w:val="0"/>
      <w:marBottom w:val="0"/>
      <w:divBdr>
        <w:top w:val="none" w:sz="0" w:space="0" w:color="auto"/>
        <w:left w:val="none" w:sz="0" w:space="0" w:color="auto"/>
        <w:bottom w:val="none" w:sz="0" w:space="0" w:color="auto"/>
        <w:right w:val="none" w:sz="0" w:space="0" w:color="auto"/>
      </w:divBdr>
    </w:div>
    <w:div w:id="1461147394">
      <w:bodyDiv w:val="1"/>
      <w:marLeft w:val="0"/>
      <w:marRight w:val="0"/>
      <w:marTop w:val="0"/>
      <w:marBottom w:val="0"/>
      <w:divBdr>
        <w:top w:val="none" w:sz="0" w:space="0" w:color="auto"/>
        <w:left w:val="none" w:sz="0" w:space="0" w:color="auto"/>
        <w:bottom w:val="none" w:sz="0" w:space="0" w:color="auto"/>
        <w:right w:val="none" w:sz="0" w:space="0" w:color="auto"/>
      </w:divBdr>
    </w:div>
    <w:div w:id="1722169333">
      <w:bodyDiv w:val="1"/>
      <w:marLeft w:val="0"/>
      <w:marRight w:val="0"/>
      <w:marTop w:val="0"/>
      <w:marBottom w:val="0"/>
      <w:divBdr>
        <w:top w:val="none" w:sz="0" w:space="0" w:color="auto"/>
        <w:left w:val="none" w:sz="0" w:space="0" w:color="auto"/>
        <w:bottom w:val="none" w:sz="0" w:space="0" w:color="auto"/>
        <w:right w:val="none" w:sz="0" w:space="0" w:color="auto"/>
      </w:divBdr>
    </w:div>
    <w:div w:id="1744445106">
      <w:bodyDiv w:val="1"/>
      <w:marLeft w:val="0"/>
      <w:marRight w:val="0"/>
      <w:marTop w:val="0"/>
      <w:marBottom w:val="0"/>
      <w:divBdr>
        <w:top w:val="none" w:sz="0" w:space="0" w:color="auto"/>
        <w:left w:val="none" w:sz="0" w:space="0" w:color="auto"/>
        <w:bottom w:val="none" w:sz="0" w:space="0" w:color="auto"/>
        <w:right w:val="none" w:sz="0" w:space="0" w:color="auto"/>
      </w:divBdr>
    </w:div>
    <w:div w:id="1832940634">
      <w:bodyDiv w:val="1"/>
      <w:marLeft w:val="0"/>
      <w:marRight w:val="0"/>
      <w:marTop w:val="0"/>
      <w:marBottom w:val="0"/>
      <w:divBdr>
        <w:top w:val="none" w:sz="0" w:space="0" w:color="auto"/>
        <w:left w:val="none" w:sz="0" w:space="0" w:color="auto"/>
        <w:bottom w:val="none" w:sz="0" w:space="0" w:color="auto"/>
        <w:right w:val="none" w:sz="0" w:space="0" w:color="auto"/>
      </w:divBdr>
    </w:div>
    <w:div w:id="1873424266">
      <w:bodyDiv w:val="1"/>
      <w:marLeft w:val="0"/>
      <w:marRight w:val="0"/>
      <w:marTop w:val="0"/>
      <w:marBottom w:val="0"/>
      <w:divBdr>
        <w:top w:val="none" w:sz="0" w:space="0" w:color="auto"/>
        <w:left w:val="none" w:sz="0" w:space="0" w:color="auto"/>
        <w:bottom w:val="none" w:sz="0" w:space="0" w:color="auto"/>
        <w:right w:val="none" w:sz="0" w:space="0" w:color="auto"/>
      </w:divBdr>
    </w:div>
    <w:div w:id="195358757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9" Type="http://schemas.microsoft.com/office/2011/relationships/people" Target="people.xml"/><Relationship Id="rId20"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09E512-AA11-D847-A9C4-D6FD1F50DF7E}">
  <ds:schemaRefs>
    <ds:schemaRef ds:uri="http://schemas.openxmlformats.org/officeDocument/2006/bibliography"/>
  </ds:schemaRefs>
</ds:datastoreItem>
</file>

<file path=customXml/itemProps2.xml><?xml version="1.0" encoding="utf-8"?>
<ds:datastoreItem xmlns:ds="http://schemas.openxmlformats.org/officeDocument/2006/customXml" ds:itemID="{D803E11C-E6B8-9543-9F82-E2643CB84D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5123</Words>
  <Characters>82275</Characters>
  <Application>Microsoft Macintosh Word</Application>
  <DocSecurity>0</DocSecurity>
  <Lines>1348</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1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r Robert Ross</dc:creator>
  <cp:lastModifiedBy>Ryan McKay</cp:lastModifiedBy>
  <cp:revision>3</cp:revision>
  <dcterms:created xsi:type="dcterms:W3CDTF">2016-05-23T09:52:00Z</dcterms:created>
  <dcterms:modified xsi:type="dcterms:W3CDTF">2016-05-23T09:52:00Z</dcterms:modified>
</cp:coreProperties>
</file>